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4C7F54" w14:textId="1CEF7E5C" w:rsidR="00FA07C8" w:rsidRPr="0046049E" w:rsidRDefault="00FA07C8" w:rsidP="00FA07C8">
      <w:pPr>
        <w:spacing w:after="0" w:line="240" w:lineRule="auto"/>
        <w:ind w:left="357" w:hanging="357"/>
        <w:jc w:val="both"/>
        <w:rPr>
          <w:rFonts w:ascii="Helvetica" w:hAnsi="Helvetica" w:cs="Times New Roman"/>
          <w:b/>
          <w:sz w:val="32"/>
          <w:szCs w:val="32"/>
        </w:rPr>
      </w:pPr>
    </w:p>
    <w:p w14:paraId="0C936E7F" w14:textId="285C70E0" w:rsidR="003A704A" w:rsidRPr="00944268" w:rsidRDefault="003A704A">
      <w:pPr>
        <w:rPr>
          <w:rFonts w:ascii="Times New Roman" w:hAnsi="Times New Roman" w:cs="Times New Roman"/>
          <w:b/>
          <w:bCs/>
          <w:sz w:val="24"/>
          <w:szCs w:val="24"/>
          <w:lang w:val="en-GB"/>
        </w:rPr>
      </w:pPr>
    </w:p>
    <w:p w14:paraId="3F7AFA02" w14:textId="258347A1" w:rsidR="003A704A" w:rsidRPr="00944268" w:rsidRDefault="003A704A" w:rsidP="00254F0B">
      <w:pPr>
        <w:jc w:val="center"/>
        <w:rPr>
          <w:rFonts w:ascii="Times New Roman" w:hAnsi="Times New Roman" w:cs="Times New Roman"/>
          <w:b/>
          <w:bCs/>
          <w:sz w:val="24"/>
          <w:szCs w:val="24"/>
          <w:lang w:val="en-GB"/>
        </w:rPr>
      </w:pPr>
    </w:p>
    <w:p w14:paraId="3BB7454C" w14:textId="399E493A" w:rsidR="003A704A" w:rsidRPr="00944268" w:rsidRDefault="003A704A">
      <w:pPr>
        <w:rPr>
          <w:rFonts w:ascii="Times New Roman" w:hAnsi="Times New Roman" w:cs="Times New Roman"/>
          <w:b/>
          <w:bCs/>
          <w:sz w:val="24"/>
          <w:szCs w:val="24"/>
          <w:lang w:val="en-GB"/>
        </w:rPr>
      </w:pPr>
    </w:p>
    <w:p w14:paraId="364F34C8" w14:textId="1048731E" w:rsidR="003A704A" w:rsidRPr="00944268" w:rsidRDefault="003A704A">
      <w:pPr>
        <w:rPr>
          <w:rFonts w:ascii="Times New Roman" w:hAnsi="Times New Roman" w:cs="Times New Roman"/>
          <w:b/>
          <w:bCs/>
          <w:sz w:val="24"/>
          <w:szCs w:val="24"/>
          <w:lang w:val="en-GB"/>
        </w:rPr>
      </w:pPr>
    </w:p>
    <w:p w14:paraId="3AE1AC24" w14:textId="7333ABAE" w:rsidR="003A704A" w:rsidRPr="00944268" w:rsidRDefault="003A704A">
      <w:pPr>
        <w:rPr>
          <w:rFonts w:ascii="Times New Roman" w:hAnsi="Times New Roman" w:cs="Times New Roman"/>
          <w:b/>
          <w:bCs/>
          <w:sz w:val="24"/>
          <w:szCs w:val="24"/>
          <w:lang w:val="en-GB"/>
        </w:rPr>
      </w:pPr>
    </w:p>
    <w:p w14:paraId="4F9B4D47" w14:textId="3B4C4DC4" w:rsidR="003A704A" w:rsidRPr="00944268" w:rsidRDefault="003A704A">
      <w:pPr>
        <w:rPr>
          <w:rFonts w:ascii="Times New Roman" w:hAnsi="Times New Roman" w:cs="Times New Roman"/>
          <w:b/>
          <w:bCs/>
          <w:sz w:val="24"/>
          <w:szCs w:val="24"/>
          <w:lang w:val="en-GB"/>
        </w:rPr>
      </w:pPr>
    </w:p>
    <w:p w14:paraId="0BCD2D79" w14:textId="77777777" w:rsidR="003A704A" w:rsidRPr="00944268" w:rsidRDefault="003A704A">
      <w:pPr>
        <w:rPr>
          <w:rFonts w:ascii="Times New Roman" w:hAnsi="Times New Roman" w:cs="Times New Roman"/>
          <w:b/>
          <w:bCs/>
          <w:sz w:val="24"/>
          <w:szCs w:val="24"/>
          <w:lang w:val="en-GB"/>
        </w:rPr>
      </w:pPr>
    </w:p>
    <w:p w14:paraId="7C424A0A" w14:textId="77777777" w:rsidR="003A704A" w:rsidRPr="00944268" w:rsidRDefault="003A704A" w:rsidP="003A704A">
      <w:pPr>
        <w:jc w:val="center"/>
        <w:rPr>
          <w:rFonts w:ascii="Times New Roman" w:hAnsi="Times New Roman" w:cs="Times New Roman"/>
          <w:b/>
          <w:bCs/>
          <w:sz w:val="24"/>
          <w:szCs w:val="24"/>
          <w:lang w:val="en-GB"/>
        </w:rPr>
      </w:pPr>
    </w:p>
    <w:p w14:paraId="26D529B2" w14:textId="4E90C612" w:rsidR="00613967" w:rsidRPr="009C7E84" w:rsidRDefault="008B0071" w:rsidP="003A704A">
      <w:pPr>
        <w:jc w:val="center"/>
        <w:rPr>
          <w:rFonts w:ascii="Times New Roman" w:hAnsi="Times New Roman" w:cs="Times New Roman"/>
          <w:sz w:val="24"/>
          <w:szCs w:val="24"/>
          <w:lang w:val="en-GB"/>
        </w:rPr>
      </w:pPr>
      <w:bookmarkStart w:id="0" w:name="_Hlk29995256"/>
      <w:r w:rsidRPr="009C7E84">
        <w:rPr>
          <w:rFonts w:ascii="Times New Roman" w:hAnsi="Times New Roman" w:cs="Times New Roman"/>
          <w:sz w:val="24"/>
          <w:szCs w:val="24"/>
          <w:bdr w:val="none" w:sz="0" w:space="0" w:color="auto" w:frame="1"/>
          <w:shd w:val="clear" w:color="auto" w:fill="FFFFFF"/>
          <w:lang w:val="en-GB"/>
        </w:rPr>
        <w:t>High Intensity Interval Training: Investigating the impact of different running intensities on anaerobic speed reserve in club level Gaelic football players.</w:t>
      </w:r>
    </w:p>
    <w:bookmarkEnd w:id="0"/>
    <w:p w14:paraId="4B2686B4" w14:textId="5D6C99A6" w:rsidR="00D85585" w:rsidRPr="009C7E84" w:rsidRDefault="00D85585" w:rsidP="003A704A">
      <w:pPr>
        <w:jc w:val="center"/>
        <w:rPr>
          <w:rFonts w:ascii="Times New Roman" w:hAnsi="Times New Roman" w:cs="Times New Roman"/>
          <w:sz w:val="24"/>
          <w:szCs w:val="24"/>
          <w:lang w:val="en-GB"/>
        </w:rPr>
      </w:pPr>
      <w:r w:rsidRPr="009C7E84">
        <w:rPr>
          <w:rFonts w:ascii="Times New Roman" w:hAnsi="Times New Roman" w:cs="Times New Roman"/>
          <w:sz w:val="24"/>
          <w:szCs w:val="24"/>
          <w:lang w:val="en-GB"/>
        </w:rPr>
        <w:t>by</w:t>
      </w:r>
    </w:p>
    <w:p w14:paraId="1C486C98" w14:textId="77777777" w:rsidR="009C7E84" w:rsidRDefault="00613967" w:rsidP="003A704A">
      <w:pPr>
        <w:jc w:val="center"/>
        <w:rPr>
          <w:rFonts w:ascii="Times New Roman" w:hAnsi="Times New Roman" w:cs="Times New Roman"/>
          <w:sz w:val="24"/>
          <w:szCs w:val="24"/>
          <w:lang w:val="en-GB"/>
        </w:rPr>
      </w:pPr>
      <w:r w:rsidRPr="009C7E84">
        <w:rPr>
          <w:rFonts w:ascii="Times New Roman" w:hAnsi="Times New Roman" w:cs="Times New Roman"/>
          <w:sz w:val="24"/>
          <w:szCs w:val="24"/>
          <w:lang w:val="en-GB"/>
        </w:rPr>
        <w:t>Damien Ryall</w:t>
      </w:r>
    </w:p>
    <w:p w14:paraId="2AA47710" w14:textId="40221D97" w:rsidR="00613967" w:rsidRPr="009C7E84" w:rsidRDefault="009C7E84" w:rsidP="003A704A">
      <w:pPr>
        <w:jc w:val="center"/>
        <w:rPr>
          <w:rFonts w:ascii="Times New Roman" w:hAnsi="Times New Roman" w:cs="Times New Roman"/>
          <w:sz w:val="24"/>
          <w:szCs w:val="24"/>
          <w:lang w:val="en-GB"/>
        </w:rPr>
      </w:pPr>
      <w:r>
        <w:rPr>
          <w:rFonts w:ascii="Times New Roman" w:hAnsi="Times New Roman" w:cs="Times New Roman"/>
          <w:sz w:val="24"/>
          <w:szCs w:val="24"/>
          <w:lang w:val="en-GB"/>
        </w:rPr>
        <w:t>10</w:t>
      </w:r>
      <w:r w:rsidRPr="009C7E84">
        <w:rPr>
          <w:rFonts w:ascii="Times New Roman" w:hAnsi="Times New Roman" w:cs="Times New Roman"/>
          <w:sz w:val="24"/>
          <w:szCs w:val="24"/>
          <w:vertAlign w:val="superscript"/>
          <w:lang w:val="en-GB"/>
        </w:rPr>
        <w:t>th</w:t>
      </w:r>
      <w:r>
        <w:rPr>
          <w:rFonts w:ascii="Times New Roman" w:hAnsi="Times New Roman" w:cs="Times New Roman"/>
          <w:sz w:val="24"/>
          <w:szCs w:val="24"/>
          <w:lang w:val="en-GB"/>
        </w:rPr>
        <w:t xml:space="preserve"> May 2020</w:t>
      </w:r>
      <w:r w:rsidR="00613967" w:rsidRPr="009C7E84">
        <w:rPr>
          <w:rFonts w:ascii="Times New Roman" w:hAnsi="Times New Roman" w:cs="Times New Roman"/>
          <w:sz w:val="24"/>
          <w:szCs w:val="24"/>
          <w:lang w:val="en-GB"/>
        </w:rPr>
        <w:t xml:space="preserve"> </w:t>
      </w:r>
    </w:p>
    <w:p w14:paraId="4BC4DEF7" w14:textId="77777777" w:rsidR="002A7091" w:rsidRPr="009C7E84" w:rsidRDefault="002A7091" w:rsidP="003A704A">
      <w:pPr>
        <w:jc w:val="center"/>
        <w:rPr>
          <w:rFonts w:ascii="Times New Roman" w:hAnsi="Times New Roman" w:cs="Times New Roman"/>
          <w:b/>
          <w:bCs/>
          <w:sz w:val="24"/>
          <w:szCs w:val="24"/>
          <w:lang w:val="en-GB"/>
        </w:rPr>
      </w:pPr>
    </w:p>
    <w:p w14:paraId="74733091" w14:textId="3E20EBA4" w:rsidR="00FA07C8" w:rsidRDefault="00FA07C8" w:rsidP="009C7E84">
      <w:pPr>
        <w:rPr>
          <w:rFonts w:ascii="Times New Roman" w:hAnsi="Times New Roman" w:cs="Times New Roman"/>
          <w:sz w:val="24"/>
          <w:szCs w:val="24"/>
          <w:shd w:val="clear" w:color="auto" w:fill="FFFAFA"/>
        </w:rPr>
      </w:pPr>
    </w:p>
    <w:p w14:paraId="0FFCCA06" w14:textId="6FDEFAAE" w:rsidR="004E0159" w:rsidRDefault="004E0159" w:rsidP="009C7E84">
      <w:pPr>
        <w:rPr>
          <w:rFonts w:ascii="Times New Roman" w:hAnsi="Times New Roman" w:cs="Times New Roman"/>
          <w:sz w:val="24"/>
          <w:szCs w:val="24"/>
          <w:shd w:val="clear" w:color="auto" w:fill="FFFAFA"/>
        </w:rPr>
      </w:pPr>
    </w:p>
    <w:p w14:paraId="5843CF62" w14:textId="3C77CB47" w:rsidR="004E0159" w:rsidRDefault="004E0159" w:rsidP="009C7E84">
      <w:pPr>
        <w:rPr>
          <w:rFonts w:ascii="Times New Roman" w:hAnsi="Times New Roman" w:cs="Times New Roman"/>
          <w:sz w:val="24"/>
          <w:szCs w:val="24"/>
          <w:shd w:val="clear" w:color="auto" w:fill="FFFAFA"/>
        </w:rPr>
      </w:pPr>
    </w:p>
    <w:p w14:paraId="5ABE331D" w14:textId="4DBBD4F3" w:rsidR="004E0159" w:rsidRDefault="004E0159" w:rsidP="009C7E84">
      <w:pPr>
        <w:rPr>
          <w:rFonts w:ascii="Times New Roman" w:hAnsi="Times New Roman" w:cs="Times New Roman"/>
          <w:sz w:val="24"/>
          <w:szCs w:val="24"/>
          <w:shd w:val="clear" w:color="auto" w:fill="FFFAFA"/>
        </w:rPr>
      </w:pPr>
    </w:p>
    <w:p w14:paraId="39E539F5" w14:textId="77777777" w:rsidR="004E0159" w:rsidRPr="00944268" w:rsidRDefault="004E0159" w:rsidP="009C7E84">
      <w:pPr>
        <w:rPr>
          <w:rFonts w:ascii="Times New Roman" w:hAnsi="Times New Roman" w:cs="Times New Roman"/>
          <w:b/>
          <w:bCs/>
          <w:sz w:val="24"/>
          <w:szCs w:val="24"/>
          <w:lang w:val="en-GB"/>
        </w:rPr>
      </w:pPr>
      <w:bookmarkStart w:id="1" w:name="_GoBack"/>
      <w:bookmarkEnd w:id="1"/>
    </w:p>
    <w:p w14:paraId="6D9CB128" w14:textId="65B229A3" w:rsidR="00076D5D" w:rsidRDefault="00AD572D" w:rsidP="00944268">
      <w:pPr>
        <w:pStyle w:val="Heading1"/>
        <w:rPr>
          <w:lang w:val="en-GB"/>
        </w:rPr>
      </w:pPr>
      <w:r w:rsidRPr="00944268">
        <w:rPr>
          <w:lang w:val="en-GB"/>
        </w:rPr>
        <w:lastRenderedPageBreak/>
        <w:t>I</w:t>
      </w:r>
      <w:r w:rsidR="009C4ED8" w:rsidRPr="00944268">
        <w:rPr>
          <w:lang w:val="en-GB"/>
        </w:rPr>
        <w:t>NTRODUCTION</w:t>
      </w:r>
    </w:p>
    <w:p w14:paraId="7EF43F62" w14:textId="17C2B062" w:rsidR="00AB5584" w:rsidRPr="00AB5584" w:rsidRDefault="00AB5584" w:rsidP="00AB5584">
      <w:pPr>
        <w:rPr>
          <w:rFonts w:ascii="Times New Roman" w:hAnsi="Times New Roman" w:cs="Times New Roman"/>
          <w:b/>
          <w:bCs/>
          <w:sz w:val="24"/>
          <w:szCs w:val="24"/>
          <w:lang w:val="en-GB"/>
        </w:rPr>
      </w:pPr>
      <w:r w:rsidRPr="00AB5584">
        <w:rPr>
          <w:rFonts w:ascii="Times New Roman" w:hAnsi="Times New Roman" w:cs="Times New Roman"/>
          <w:b/>
          <w:bCs/>
          <w:sz w:val="24"/>
          <w:szCs w:val="24"/>
          <w:lang w:val="en-GB"/>
        </w:rPr>
        <w:t>Gaelic Football Overview</w:t>
      </w:r>
    </w:p>
    <w:p w14:paraId="31795AD6" w14:textId="503E6EEA" w:rsidR="00BF599A" w:rsidRDefault="000A45A3" w:rsidP="00BF599A">
      <w:pPr>
        <w:ind w:firstLine="720"/>
        <w:rPr>
          <w:rFonts w:ascii="Times New Roman" w:hAnsi="Times New Roman" w:cs="Times New Roman"/>
          <w:sz w:val="24"/>
          <w:szCs w:val="24"/>
          <w:lang w:val="en-GB"/>
        </w:rPr>
      </w:pPr>
      <w:r w:rsidRPr="000A45A3">
        <w:rPr>
          <w:rFonts w:ascii="Times New Roman" w:hAnsi="Times New Roman" w:cs="Times New Roman"/>
          <w:sz w:val="24"/>
          <w:szCs w:val="24"/>
          <w:lang w:val="en-GB"/>
        </w:rPr>
        <w:t>Gaelic football (GF) is an intermittent high-intensity team sport that combines</w:t>
      </w:r>
      <w:r w:rsidR="00AB67A0">
        <w:rPr>
          <w:rFonts w:ascii="Times New Roman" w:hAnsi="Times New Roman" w:cs="Times New Roman"/>
          <w:sz w:val="24"/>
          <w:szCs w:val="24"/>
          <w:lang w:val="en-GB"/>
        </w:rPr>
        <w:t xml:space="preserve"> short duration, high intensity bouts of</w:t>
      </w:r>
      <w:r w:rsidRPr="000A45A3">
        <w:rPr>
          <w:rFonts w:ascii="Times New Roman" w:hAnsi="Times New Roman" w:cs="Times New Roman"/>
          <w:sz w:val="24"/>
          <w:szCs w:val="24"/>
          <w:lang w:val="en-GB"/>
        </w:rPr>
        <w:t xml:space="preserve"> anaerobic efforts </w:t>
      </w:r>
      <w:r w:rsidR="00A839E9">
        <w:rPr>
          <w:rFonts w:ascii="Times New Roman" w:hAnsi="Times New Roman" w:cs="Times New Roman"/>
          <w:sz w:val="24"/>
          <w:szCs w:val="24"/>
          <w:lang w:val="en-GB"/>
        </w:rPr>
        <w:t xml:space="preserve">(sprinting, accelerating, decelerating. change of direction) </w:t>
      </w:r>
      <w:r w:rsidRPr="000A45A3">
        <w:rPr>
          <w:rFonts w:ascii="Times New Roman" w:hAnsi="Times New Roman" w:cs="Times New Roman"/>
          <w:sz w:val="24"/>
          <w:szCs w:val="24"/>
          <w:lang w:val="en-GB"/>
        </w:rPr>
        <w:t xml:space="preserve">with </w:t>
      </w:r>
      <w:r w:rsidR="00AB67A0">
        <w:rPr>
          <w:rFonts w:ascii="Times New Roman" w:hAnsi="Times New Roman" w:cs="Times New Roman"/>
          <w:sz w:val="24"/>
          <w:szCs w:val="24"/>
          <w:lang w:val="en-GB"/>
        </w:rPr>
        <w:t>sustained</w:t>
      </w:r>
      <w:r w:rsidRPr="000A45A3">
        <w:rPr>
          <w:rFonts w:ascii="Times New Roman" w:hAnsi="Times New Roman" w:cs="Times New Roman"/>
          <w:sz w:val="24"/>
          <w:szCs w:val="24"/>
          <w:lang w:val="en-GB"/>
        </w:rPr>
        <w:t xml:space="preserve"> </w:t>
      </w:r>
      <w:r w:rsidR="00A839E9">
        <w:rPr>
          <w:rFonts w:ascii="Times New Roman" w:hAnsi="Times New Roman" w:cs="Times New Roman"/>
          <w:sz w:val="24"/>
          <w:szCs w:val="24"/>
          <w:lang w:val="en-GB"/>
        </w:rPr>
        <w:t xml:space="preserve">periods of </w:t>
      </w:r>
      <w:r w:rsidR="00AB67A0">
        <w:rPr>
          <w:rFonts w:ascii="Times New Roman" w:hAnsi="Times New Roman" w:cs="Times New Roman"/>
          <w:sz w:val="24"/>
          <w:szCs w:val="24"/>
          <w:lang w:val="en-GB"/>
        </w:rPr>
        <w:t xml:space="preserve">light to </w:t>
      </w:r>
      <w:r w:rsidRPr="000A45A3">
        <w:rPr>
          <w:rFonts w:ascii="Times New Roman" w:hAnsi="Times New Roman" w:cs="Times New Roman"/>
          <w:sz w:val="24"/>
          <w:szCs w:val="24"/>
          <w:lang w:val="en-GB"/>
        </w:rPr>
        <w:t>moderate aerobic activity</w:t>
      </w:r>
      <w:r w:rsidR="00A839E9">
        <w:rPr>
          <w:rFonts w:ascii="Times New Roman" w:hAnsi="Times New Roman" w:cs="Times New Roman"/>
          <w:sz w:val="24"/>
          <w:szCs w:val="24"/>
          <w:lang w:val="en-GB"/>
        </w:rPr>
        <w:t xml:space="preserve"> (walking and jogging)</w:t>
      </w:r>
      <w:r w:rsidRPr="000A45A3">
        <w:rPr>
          <w:rFonts w:ascii="Times New Roman" w:hAnsi="Times New Roman" w:cs="Times New Roman"/>
          <w:sz w:val="24"/>
          <w:szCs w:val="24"/>
          <w:lang w:val="en-GB"/>
        </w:rPr>
        <w:t xml:space="preserve"> (Reilly &amp; Doran, 2001). </w:t>
      </w:r>
      <w:r w:rsidR="00A839E9">
        <w:rPr>
          <w:rFonts w:ascii="Times New Roman" w:hAnsi="Times New Roman" w:cs="Times New Roman"/>
          <w:sz w:val="24"/>
          <w:szCs w:val="24"/>
          <w:lang w:val="en-GB"/>
        </w:rPr>
        <w:t>During training and match play</w:t>
      </w:r>
      <w:r w:rsidR="003663AD">
        <w:rPr>
          <w:rFonts w:ascii="Times New Roman" w:hAnsi="Times New Roman" w:cs="Times New Roman"/>
          <w:sz w:val="24"/>
          <w:szCs w:val="24"/>
          <w:lang w:val="en-GB"/>
        </w:rPr>
        <w:t>,</w:t>
      </w:r>
      <w:r w:rsidR="00A839E9">
        <w:rPr>
          <w:rFonts w:ascii="Times New Roman" w:hAnsi="Times New Roman" w:cs="Times New Roman"/>
          <w:sz w:val="24"/>
          <w:szCs w:val="24"/>
          <w:lang w:val="en-GB"/>
        </w:rPr>
        <w:t xml:space="preserve"> players</w:t>
      </w:r>
      <w:r w:rsidR="003663AD">
        <w:rPr>
          <w:rFonts w:ascii="Times New Roman" w:hAnsi="Times New Roman" w:cs="Times New Roman"/>
          <w:sz w:val="24"/>
          <w:szCs w:val="24"/>
          <w:lang w:val="en-GB"/>
        </w:rPr>
        <w:t xml:space="preserve"> are required to </w:t>
      </w:r>
      <w:r w:rsidR="003663AD" w:rsidRPr="00944268">
        <w:rPr>
          <w:rFonts w:ascii="Times New Roman" w:hAnsi="Times New Roman" w:cs="Times New Roman"/>
          <w:sz w:val="24"/>
          <w:szCs w:val="24"/>
          <w:lang w:val="en-GB"/>
        </w:rPr>
        <w:t>execut</w:t>
      </w:r>
      <w:r w:rsidR="003663AD">
        <w:rPr>
          <w:rFonts w:ascii="Times New Roman" w:hAnsi="Times New Roman" w:cs="Times New Roman"/>
          <w:sz w:val="24"/>
          <w:szCs w:val="24"/>
          <w:lang w:val="en-GB"/>
        </w:rPr>
        <w:t>e</w:t>
      </w:r>
      <w:r w:rsidR="003663AD" w:rsidRPr="00944268">
        <w:rPr>
          <w:rFonts w:ascii="Times New Roman" w:hAnsi="Times New Roman" w:cs="Times New Roman"/>
          <w:sz w:val="24"/>
          <w:szCs w:val="24"/>
          <w:lang w:val="en-GB"/>
        </w:rPr>
        <w:t xml:space="preserve"> </w:t>
      </w:r>
      <w:r w:rsidR="003663AD">
        <w:rPr>
          <w:rFonts w:ascii="Times New Roman" w:hAnsi="Times New Roman" w:cs="Times New Roman"/>
          <w:sz w:val="24"/>
          <w:szCs w:val="24"/>
          <w:lang w:val="en-GB"/>
        </w:rPr>
        <w:t xml:space="preserve">key performance </w:t>
      </w:r>
      <w:r w:rsidR="003663AD" w:rsidRPr="00944268">
        <w:rPr>
          <w:rFonts w:ascii="Times New Roman" w:hAnsi="Times New Roman" w:cs="Times New Roman"/>
          <w:sz w:val="24"/>
          <w:szCs w:val="24"/>
          <w:lang w:val="en-GB"/>
        </w:rPr>
        <w:t>decisions and appl</w:t>
      </w:r>
      <w:r w:rsidR="003663AD">
        <w:rPr>
          <w:rFonts w:ascii="Times New Roman" w:hAnsi="Times New Roman" w:cs="Times New Roman"/>
          <w:sz w:val="24"/>
          <w:szCs w:val="24"/>
          <w:lang w:val="en-GB"/>
        </w:rPr>
        <w:t>y</w:t>
      </w:r>
      <w:r w:rsidR="003663AD" w:rsidRPr="00944268">
        <w:rPr>
          <w:rFonts w:ascii="Times New Roman" w:hAnsi="Times New Roman" w:cs="Times New Roman"/>
          <w:sz w:val="24"/>
          <w:szCs w:val="24"/>
          <w:lang w:val="en-GB"/>
        </w:rPr>
        <w:t xml:space="preserve"> their individual skills</w:t>
      </w:r>
      <w:r w:rsidR="00145CBE">
        <w:rPr>
          <w:rFonts w:ascii="Times New Roman" w:hAnsi="Times New Roman" w:cs="Times New Roman"/>
          <w:sz w:val="24"/>
          <w:szCs w:val="24"/>
          <w:lang w:val="en-GB"/>
        </w:rPr>
        <w:t xml:space="preserve"> (kicking, hand passing, catching</w:t>
      </w:r>
      <w:r w:rsidR="003663AD">
        <w:rPr>
          <w:rFonts w:ascii="Times New Roman" w:hAnsi="Times New Roman" w:cs="Times New Roman"/>
          <w:sz w:val="24"/>
          <w:szCs w:val="24"/>
          <w:lang w:val="en-GB"/>
        </w:rPr>
        <w:t>,</w:t>
      </w:r>
      <w:r w:rsidR="00145CBE">
        <w:rPr>
          <w:rFonts w:ascii="Times New Roman" w:hAnsi="Times New Roman" w:cs="Times New Roman"/>
          <w:sz w:val="24"/>
          <w:szCs w:val="24"/>
          <w:lang w:val="en-GB"/>
        </w:rPr>
        <w:t xml:space="preserve"> tackling and blocking)</w:t>
      </w:r>
      <w:r w:rsidR="003663AD">
        <w:rPr>
          <w:rFonts w:ascii="Times New Roman" w:hAnsi="Times New Roman" w:cs="Times New Roman"/>
          <w:sz w:val="24"/>
          <w:szCs w:val="24"/>
          <w:lang w:val="en-GB"/>
        </w:rPr>
        <w:t xml:space="preserve"> </w:t>
      </w:r>
      <w:r w:rsidR="003663AD" w:rsidRPr="00944268">
        <w:rPr>
          <w:rFonts w:ascii="Times New Roman" w:hAnsi="Times New Roman" w:cs="Times New Roman"/>
          <w:sz w:val="24"/>
          <w:szCs w:val="24"/>
          <w:lang w:val="en-GB"/>
        </w:rPr>
        <w:t>under highly fatiguing and chaotic gam</w:t>
      </w:r>
      <w:r w:rsidR="003663AD">
        <w:rPr>
          <w:rFonts w:ascii="Times New Roman" w:hAnsi="Times New Roman" w:cs="Times New Roman"/>
          <w:sz w:val="24"/>
          <w:szCs w:val="24"/>
          <w:lang w:val="en-GB"/>
        </w:rPr>
        <w:t xml:space="preserve">e </w:t>
      </w:r>
      <w:r w:rsidR="003663AD" w:rsidRPr="00944268">
        <w:rPr>
          <w:rFonts w:ascii="Times New Roman" w:hAnsi="Times New Roman" w:cs="Times New Roman"/>
          <w:sz w:val="24"/>
          <w:szCs w:val="24"/>
          <w:lang w:val="en-GB"/>
        </w:rPr>
        <w:t xml:space="preserve">driven environments, while simultaneously moving at high </w:t>
      </w:r>
      <w:r w:rsidR="00A40B3E">
        <w:rPr>
          <w:rFonts w:ascii="Times New Roman" w:hAnsi="Times New Roman" w:cs="Times New Roman"/>
          <w:sz w:val="24"/>
          <w:szCs w:val="24"/>
          <w:lang w:val="en-GB"/>
        </w:rPr>
        <w:t>velocities</w:t>
      </w:r>
      <w:r w:rsidR="003663AD" w:rsidRPr="00944268">
        <w:rPr>
          <w:rFonts w:ascii="Times New Roman" w:hAnsi="Times New Roman" w:cs="Times New Roman"/>
          <w:sz w:val="24"/>
          <w:szCs w:val="24"/>
          <w:lang w:val="en-GB"/>
        </w:rPr>
        <w:t xml:space="preserve"> and avoiding physical contact with their competitors </w:t>
      </w:r>
      <w:r w:rsidR="003663AD" w:rsidRPr="00944268">
        <w:rPr>
          <w:rFonts w:ascii="Times New Roman" w:hAnsi="Times New Roman" w:cs="Times New Roman"/>
          <w:sz w:val="24"/>
          <w:szCs w:val="24"/>
          <w:lang w:val="en-GB"/>
        </w:rPr>
        <w:fldChar w:fldCharType="begin" w:fldLock="1"/>
      </w:r>
      <w:r w:rsidR="003663AD" w:rsidRPr="00944268">
        <w:rPr>
          <w:rFonts w:ascii="Times New Roman" w:hAnsi="Times New Roman" w:cs="Times New Roman"/>
          <w:sz w:val="24"/>
          <w:szCs w:val="24"/>
          <w:lang w:val="en-GB"/>
        </w:rPr>
        <w:instrText>ADDIN CSL_CITATION {"citationItems":[{"id":"ITEM-1","itemData":{"DOI":"10.1123/ijsnem.2013-0214","abstract":"Gaelic football is the second most popular team sport in Ireland in terms of participation. However, very little research exists on the nutritional considerations for elite male Gaelic footballers. Gaelic football is an intermittent type field game played by two teams of fifteen players. Although amateurs, elite players may train and compete 4-5 times per week and may play for several teams. Research suggests that elite footballers are similar anthropometrically and in fitness to professional soccer players. Work-rate analysis shows that footballers experience longer durations of high-intensity (HI) activity (5-7s) and shorter rest durations than soccer players. Recent data suggests that half-forward/backs perform a greater amount of HI work during games than players in other positions. Fatigue is apparent between the first and second halves and the first and fourth quarters. The limited amount of nutritional studies conducted implies that footballers may be deficient in energy intake and may be at the lower end of recommended carbohydrate intakes to support training. A wide variety of sweat rates have been measured during training, demonstrating the importance of individual hydration strategies. Ergogenic aids such as creatine and caffeine may prove beneficial to performance, although data are extrapolated from other sports. Due to the lack of research in Gaelic football, further population specific studies are required. Future areas of research on the impact of nutrition on Gaelic football performance are examined. In particular, the creation of a test protocol mimicking the activity patterns and intensity of a Gaelic football game is warranted.","author":[{"dropping-particle":"","family":"Beasley","given":"Kevin J","non-dropping-particle":"","parse-names":false,"suffix":""}],"container-title":"International Journal of Sport Nutrition and Exercise Metabolism","id":"ITEM-1","issued":{"date-parts":[["2015"]]},"page":"1-13","title":"Nutrition and Gaelic Football: Review, Recommendations, and Future Considerations","type":"article-journal","volume":"25"},"uris":["http://www.mendeley.com/documents/?uuid=7103d2f0-164c-3052-a069-3666df2371e5"]}],"mendeley":{"formattedCitation":"(Beasley, 2015)","plainTextFormattedCitation":"(Beasley, 2015)","previouslyFormattedCitation":"(Beasley, 2015)"},"properties":{"noteIndex":0},"schema":"https://github.com/citation-style-language/schema/raw/master/csl-citation.json"}</w:instrText>
      </w:r>
      <w:r w:rsidR="003663AD" w:rsidRPr="00944268">
        <w:rPr>
          <w:rFonts w:ascii="Times New Roman" w:hAnsi="Times New Roman" w:cs="Times New Roman"/>
          <w:sz w:val="24"/>
          <w:szCs w:val="24"/>
          <w:lang w:val="en-GB"/>
        </w:rPr>
        <w:fldChar w:fldCharType="separate"/>
      </w:r>
      <w:r w:rsidR="003663AD" w:rsidRPr="00944268">
        <w:rPr>
          <w:rFonts w:ascii="Times New Roman" w:hAnsi="Times New Roman" w:cs="Times New Roman"/>
          <w:noProof/>
          <w:sz w:val="24"/>
          <w:szCs w:val="24"/>
          <w:lang w:val="en-GB"/>
        </w:rPr>
        <w:t>(Beasley, 2015)</w:t>
      </w:r>
      <w:r w:rsidR="003663AD" w:rsidRPr="00944268">
        <w:rPr>
          <w:rFonts w:ascii="Times New Roman" w:hAnsi="Times New Roman" w:cs="Times New Roman"/>
          <w:sz w:val="24"/>
          <w:szCs w:val="24"/>
          <w:lang w:val="en-GB"/>
        </w:rPr>
        <w:fldChar w:fldCharType="end"/>
      </w:r>
      <w:r w:rsidR="003663AD" w:rsidRPr="00944268">
        <w:rPr>
          <w:rFonts w:ascii="Times New Roman" w:hAnsi="Times New Roman" w:cs="Times New Roman"/>
          <w:sz w:val="24"/>
          <w:szCs w:val="24"/>
          <w:lang w:val="en-GB"/>
        </w:rPr>
        <w:t>.</w:t>
      </w:r>
      <w:r w:rsidR="003663AD">
        <w:rPr>
          <w:rFonts w:ascii="Times New Roman" w:hAnsi="Times New Roman" w:cs="Times New Roman"/>
          <w:sz w:val="24"/>
          <w:szCs w:val="24"/>
          <w:lang w:val="en-GB"/>
        </w:rPr>
        <w:t xml:space="preserve"> </w:t>
      </w:r>
      <w:r w:rsidR="00A40B3E" w:rsidRPr="000A45A3">
        <w:rPr>
          <w:rFonts w:ascii="Times New Roman" w:hAnsi="Times New Roman" w:cs="Times New Roman"/>
          <w:sz w:val="24"/>
          <w:szCs w:val="24"/>
          <w:lang w:val="en-GB"/>
        </w:rPr>
        <w:t xml:space="preserve">GF is played </w:t>
      </w:r>
      <w:r w:rsidR="00A40B3E">
        <w:rPr>
          <w:rFonts w:ascii="Times New Roman" w:hAnsi="Times New Roman" w:cs="Times New Roman"/>
          <w:sz w:val="24"/>
          <w:szCs w:val="24"/>
          <w:lang w:val="en-GB"/>
        </w:rPr>
        <w:t>on a rectangular grass surface</w:t>
      </w:r>
      <w:r w:rsidR="00A40B3E" w:rsidRPr="000A45A3">
        <w:rPr>
          <w:rFonts w:ascii="Times New Roman" w:hAnsi="Times New Roman" w:cs="Times New Roman"/>
          <w:sz w:val="24"/>
          <w:szCs w:val="24"/>
          <w:lang w:val="en-GB"/>
        </w:rPr>
        <w:t xml:space="preserve"> (130-145 m 80-90 m)</w:t>
      </w:r>
      <w:r w:rsidR="00A40B3E">
        <w:rPr>
          <w:rFonts w:ascii="Times New Roman" w:hAnsi="Times New Roman" w:cs="Times New Roman"/>
          <w:sz w:val="24"/>
          <w:szCs w:val="24"/>
          <w:lang w:val="en-GB"/>
        </w:rPr>
        <w:t xml:space="preserve"> </w:t>
      </w:r>
      <w:r w:rsidR="00A40B3E" w:rsidRPr="000A45A3">
        <w:rPr>
          <w:rFonts w:ascii="Times New Roman" w:hAnsi="Times New Roman" w:cs="Times New Roman"/>
          <w:sz w:val="24"/>
          <w:szCs w:val="24"/>
          <w:lang w:val="en-GB"/>
        </w:rPr>
        <w:t>by two teams consisting of 15 players</w:t>
      </w:r>
      <w:r w:rsidR="00A40B3E">
        <w:rPr>
          <w:rFonts w:ascii="Times New Roman" w:hAnsi="Times New Roman" w:cs="Times New Roman"/>
          <w:sz w:val="24"/>
          <w:szCs w:val="24"/>
          <w:lang w:val="en-GB"/>
        </w:rPr>
        <w:t xml:space="preserve"> per team</w:t>
      </w:r>
      <w:r w:rsidR="00A40B3E" w:rsidRPr="000A45A3">
        <w:rPr>
          <w:rFonts w:ascii="Times New Roman" w:hAnsi="Times New Roman" w:cs="Times New Roman"/>
          <w:sz w:val="24"/>
          <w:szCs w:val="24"/>
          <w:lang w:val="en-GB"/>
        </w:rPr>
        <w:t xml:space="preserve"> (Gaelic Athletic Association, 2013: Beasley, 2015; R</w:t>
      </w:r>
      <w:r w:rsidR="00A40B3E">
        <w:rPr>
          <w:rFonts w:ascii="Times New Roman" w:hAnsi="Times New Roman" w:cs="Times New Roman"/>
          <w:sz w:val="24"/>
          <w:szCs w:val="24"/>
          <w:lang w:val="en-GB"/>
        </w:rPr>
        <w:t>eill</w:t>
      </w:r>
      <w:r w:rsidR="00A40B3E" w:rsidRPr="000A45A3">
        <w:rPr>
          <w:rFonts w:ascii="Times New Roman" w:hAnsi="Times New Roman" w:cs="Times New Roman"/>
          <w:sz w:val="24"/>
          <w:szCs w:val="24"/>
          <w:lang w:val="en-GB"/>
        </w:rPr>
        <w:t xml:space="preserve">y and Doran, 2001). Each team consists of one goalkeeper, six defenders, two midfielders and six forwards. The level of participation is characterised by sub-elite players representing local </w:t>
      </w:r>
      <w:r w:rsidR="002E540F">
        <w:rPr>
          <w:rFonts w:ascii="Times New Roman" w:hAnsi="Times New Roman" w:cs="Times New Roman"/>
          <w:sz w:val="24"/>
          <w:szCs w:val="24"/>
          <w:lang w:val="en-GB"/>
        </w:rPr>
        <w:t>townland</w:t>
      </w:r>
      <w:r w:rsidR="00A40B3E" w:rsidRPr="000A45A3">
        <w:rPr>
          <w:rFonts w:ascii="Times New Roman" w:hAnsi="Times New Roman" w:cs="Times New Roman"/>
          <w:sz w:val="24"/>
          <w:szCs w:val="24"/>
          <w:lang w:val="en-GB"/>
        </w:rPr>
        <w:t xml:space="preserve"> clubs and elite inter-county players representing their inter-county constituency (Reilly &amp; Collins, 2008). </w:t>
      </w:r>
      <w:r w:rsidR="00A56C9D">
        <w:rPr>
          <w:rFonts w:ascii="Times New Roman" w:hAnsi="Times New Roman" w:cs="Times New Roman"/>
          <w:sz w:val="24"/>
          <w:szCs w:val="24"/>
          <w:lang w:val="en-GB"/>
        </w:rPr>
        <w:t xml:space="preserve">Match-play consists of two 30 minute halves at sub-elite level and 35 minute halves at the elite intercounty level, separated by a 15 minute interval </w:t>
      </w:r>
      <w:r w:rsidR="00A56C9D">
        <w:rPr>
          <w:rFonts w:ascii="Times New Roman" w:hAnsi="Times New Roman" w:cs="Times New Roman"/>
          <w:sz w:val="24"/>
          <w:szCs w:val="24"/>
          <w:lang w:val="en-GB"/>
        </w:rPr>
        <w:fldChar w:fldCharType="begin" w:fldLock="1"/>
      </w:r>
      <w:r w:rsidR="000524F0">
        <w:rPr>
          <w:rFonts w:ascii="Times New Roman" w:hAnsi="Times New Roman" w:cs="Times New Roman"/>
          <w:sz w:val="24"/>
          <w:szCs w:val="24"/>
          <w:lang w:val="en-GB"/>
        </w:rPr>
        <w:instrText xml:space="preserve">ADDIN CSL_CITATION {"citationItems":[{"id":"ITEM-1","itemData":{"DOI":"10.1519/SSC.0000000000000045","ISSN":"1524-1602","author":[{"dropping-particle":"","family":"Brown","given":"Justin","non-dropping-particle":"","parse-names":false,"suffix":""},{"dropping-particle":"","family":"Waller","given":"Michael","non-dropping-particle":"","parse-names":false,"suffix":""}],"container-title":"Strength and Conditioning Journal","id":"ITEM-1","issue":"2","issued":{"date-parts":[["2014","4"]]},"page":"73-81","title":"Needs Analysis, Physiological Response, and Program Guidelines for Gaelic Football","type":"article-journal","volume":"36"},"uris":["http://www.mendeley.com/documents/?uuid=288ac2ec-127d-3832-b527-7167f6109856"]},{"id":"ITEM-2","itemData":{"DOI":"10.1136/bjsports-2016-096401","ISSN":"1473-0480","PMID":"27797729","abstract":"BACKGROUND Hamstring injuries occur frequently in field sports, yet longitudinal information to guide prevention programmes is missing. AIM Investigate longitudinal hamstring injury rates and associated time loss in elite Gaelic football, while identifying subgroups of players at increased risk. METHODS 38 data sets from 15 elite male Gaelic football teams were received by the National Gaelic Athletic Association (GAA) Injury Surveillance Database between 2008 and 2015. Injury and exposure data were provided by the team's medical staff via an online platform. RESULTS 391 hamstring injuries were sustained accounting for 21% (95% CI 20.0% to 21.7%) of all injuries. Prevalence was 21% (95% CI 19.2% to 23.4%). Incidences were 2.2 (95% CI 1.9 to 2.4) per 1000 exposure hours, and 7.0 (95% CI 6.5 to 7.1) times greater in match play than in training. Typically each team sustained 9.0 (95% CI 7.0 to 11.0) hamstring injuries per season affecting the: bicep femoris belly (44%; 95% CI 39.4% to 48.7%); proximal musculotendinous junction (13%; 95% CI 9.8% to 16.3%); distal musculotendinous junction (12%; 95% CI 8.6% to 14.9%) and semimembranosis/semitendinosis belly (9%; 95% CI 6.3% to 11.7%). </w:instrText>
      </w:r>
      <w:r w:rsidR="000524F0">
        <w:rPr>
          <w:rFonts w:ascii="Cambria Math" w:hAnsi="Cambria Math" w:cs="Cambria Math"/>
          <w:sz w:val="24"/>
          <w:szCs w:val="24"/>
          <w:lang w:val="en-GB"/>
        </w:rPr>
        <w:instrText>∼</w:instrText>
      </w:r>
      <w:r w:rsidR="000524F0">
        <w:rPr>
          <w:rFonts w:ascii="Times New Roman" w:hAnsi="Times New Roman" w:cs="Times New Roman"/>
          <w:sz w:val="24"/>
          <w:szCs w:val="24"/>
          <w:lang w:val="en-GB"/>
        </w:rPr>
        <w:instrText>36% (95% CI 31.5% to 41.0%) were recurrent injuries. Mean time loss was 26.0 (95% CI 21.1 to 33.0) days, which varied with age, injury type and seasonal cycle. Hamstring injuries accounted for 31% (95% CI 25.8% to 38.2%) of injury-related time loss. Previously injured players (rate ratio (RR)=3.3), players aged 18-20 years (IRR=2.3) or &gt;30 years (RR=2.3), as well as defensive (IRR=2.0) and midfield players (RR=1.5), were most at risk of sustaining a hamstring injury. Comparisons of 2008-2011 with 2012-2015 seasons revealed a 2-fold increase in hamstring injury incidences. Between 2008 and 2015 training incidence increased 2.3-fold and match-play incidences increased 1.3-fold. CONCLUSIONS Hamstring injuries are the most frequent injury in elite Gaelic football, with incidences increasing from 2008-2011 to 2012-2015. Tailoring risk management strategies to injury history, age and playing position may reduce the burden of hamstring injuries.","author":[{"dropping-particle":"","family":"Roe","given":"Mark","non-dropping-particle":"","parse-names":false,"suffix":""},{"dropping-particle":"","family":"Murphy","given":"John C","non-dropping-particle":"","parse-names":false,"suffix":""},{"dropping-particle":"","family":"Gissane","given":"Conor","non-dropping-particle":"","parse-names":false,"suffix":""},{"dropping-particle":"","family":"Blake","given":"Catherine","non-dropping-particle":"","parse-names":false,"suffix":""}],"container-title":"British journal of sports medicine","id":"ITEM-2","issue":"15","issued":{"date-parts":[["2018","8","1"]]},"page":"982-988","publisher":"BMJ Publishing Group Ltd and British Association of Sport and Exercise Medicine","title":"Hamstring injuries in elite Gaelic football: an 8-year investigation to identify injury rates, time-loss patterns and players at increased risk.","type":"article-journal","volume":"52"},"uris":["http://www.mendeley.com/documents/?uuid=f16e3af5-3fda-3c9b-8134-d760740526d3"]}],"mendeley":{"formattedCitation":"(Brown &amp; Waller, 2014; Roe, Murphy, Gissane, &amp; Blake, 2018)","plainTextFormattedCitation":"(Brown &amp; Waller, 2014; Roe, Murphy, Gissane, &amp; Blake, 2018)","previouslyFormattedCitation":"(Brown &amp; Waller, 2014; Roe, Murphy, Gissane, &amp; Blake, 2018)"},"properties":{"noteIndex":0},"schema":"https://github.com/citation-style-language/schema/raw/master/csl-citation.json"}</w:instrText>
      </w:r>
      <w:r w:rsidR="00A56C9D">
        <w:rPr>
          <w:rFonts w:ascii="Times New Roman" w:hAnsi="Times New Roman" w:cs="Times New Roman"/>
          <w:sz w:val="24"/>
          <w:szCs w:val="24"/>
          <w:lang w:val="en-GB"/>
        </w:rPr>
        <w:fldChar w:fldCharType="separate"/>
      </w:r>
      <w:r w:rsidR="00A56C9D" w:rsidRPr="00A56C9D">
        <w:rPr>
          <w:rFonts w:ascii="Times New Roman" w:hAnsi="Times New Roman" w:cs="Times New Roman"/>
          <w:noProof/>
          <w:sz w:val="24"/>
          <w:szCs w:val="24"/>
          <w:lang w:val="en-GB"/>
        </w:rPr>
        <w:t>(Brown &amp; Waller, 2014; Roe, Murphy, Gissane, &amp; Blake, 2018)</w:t>
      </w:r>
      <w:r w:rsidR="00A56C9D">
        <w:rPr>
          <w:rFonts w:ascii="Times New Roman" w:hAnsi="Times New Roman" w:cs="Times New Roman"/>
          <w:sz w:val="24"/>
          <w:szCs w:val="24"/>
          <w:lang w:val="en-GB"/>
        </w:rPr>
        <w:fldChar w:fldCharType="end"/>
      </w:r>
      <w:r w:rsidR="00A56C9D">
        <w:rPr>
          <w:rFonts w:ascii="Times New Roman" w:hAnsi="Times New Roman" w:cs="Times New Roman"/>
          <w:sz w:val="24"/>
          <w:szCs w:val="24"/>
          <w:lang w:val="en-GB"/>
        </w:rPr>
        <w:t>.</w:t>
      </w:r>
    </w:p>
    <w:p w14:paraId="0FC54D3C" w14:textId="189CB382" w:rsidR="00D4290C" w:rsidRDefault="00830F0F" w:rsidP="00D4290C">
      <w:pPr>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Time motion analysis of</w:t>
      </w:r>
      <w:r w:rsidR="00D4290C" w:rsidRPr="00944268">
        <w:rPr>
          <w:rFonts w:ascii="Times New Roman" w:hAnsi="Times New Roman" w:cs="Times New Roman"/>
          <w:sz w:val="24"/>
          <w:szCs w:val="24"/>
          <w:lang w:val="en-GB"/>
        </w:rPr>
        <w:t xml:space="preserve"> </w:t>
      </w:r>
      <w:r w:rsidR="00A4793D">
        <w:rPr>
          <w:rFonts w:ascii="Times New Roman" w:hAnsi="Times New Roman" w:cs="Times New Roman"/>
          <w:sz w:val="24"/>
          <w:szCs w:val="24"/>
          <w:lang w:val="en-GB"/>
        </w:rPr>
        <w:t xml:space="preserve">elite </w:t>
      </w:r>
      <w:r w:rsidR="00D4290C" w:rsidRPr="00944268">
        <w:rPr>
          <w:rFonts w:ascii="Times New Roman" w:hAnsi="Times New Roman" w:cs="Times New Roman"/>
          <w:sz w:val="24"/>
          <w:szCs w:val="24"/>
          <w:lang w:val="en-GB"/>
        </w:rPr>
        <w:t xml:space="preserve">GF match-play, </w:t>
      </w:r>
      <w:r>
        <w:rPr>
          <w:rFonts w:ascii="Times New Roman" w:hAnsi="Times New Roman" w:cs="Times New Roman"/>
          <w:sz w:val="24"/>
          <w:szCs w:val="24"/>
          <w:lang w:val="en-GB"/>
        </w:rPr>
        <w:t xml:space="preserve">suggest </w:t>
      </w:r>
      <w:r w:rsidR="00D4290C" w:rsidRPr="00944268">
        <w:rPr>
          <w:rFonts w:ascii="Times New Roman" w:hAnsi="Times New Roman" w:cs="Times New Roman"/>
          <w:sz w:val="24"/>
          <w:szCs w:val="24"/>
          <w:lang w:val="en-GB"/>
        </w:rPr>
        <w:t>average total running distance</w:t>
      </w:r>
      <w:r w:rsidR="00D4290C">
        <w:rPr>
          <w:rFonts w:ascii="Times New Roman" w:hAnsi="Times New Roman" w:cs="Times New Roman"/>
          <w:sz w:val="24"/>
          <w:szCs w:val="24"/>
          <w:lang w:val="en-GB"/>
        </w:rPr>
        <w:t>s</w:t>
      </w:r>
      <w:r w:rsidR="00D4290C" w:rsidRPr="00944268">
        <w:rPr>
          <w:rFonts w:ascii="Times New Roman" w:hAnsi="Times New Roman" w:cs="Times New Roman"/>
          <w:sz w:val="24"/>
          <w:szCs w:val="24"/>
          <w:lang w:val="en-GB"/>
        </w:rPr>
        <w:t xml:space="preserve"> (TD) </w:t>
      </w:r>
      <w:r w:rsidR="00D4290C">
        <w:rPr>
          <w:rFonts w:ascii="Times New Roman" w:hAnsi="Times New Roman" w:cs="Times New Roman"/>
          <w:sz w:val="24"/>
          <w:szCs w:val="24"/>
          <w:lang w:val="en-GB"/>
        </w:rPr>
        <w:t xml:space="preserve">range </w:t>
      </w:r>
      <w:r w:rsidR="00D4290C" w:rsidRPr="00944268">
        <w:rPr>
          <w:rFonts w:ascii="Times New Roman" w:hAnsi="Times New Roman" w:cs="Times New Roman"/>
          <w:sz w:val="24"/>
          <w:szCs w:val="24"/>
          <w:lang w:val="en-GB"/>
        </w:rPr>
        <w:t xml:space="preserve">between 8,160 ± 1,482 m and 8,889 ± 1,448 m, combined with demanding levels of high speed running (HSRD ≥17 km/h), 1569 ± 594 m and 1,731 ± 659 m </w:t>
      </w:r>
      <w:r w:rsidR="00D4290C" w:rsidRPr="00944268">
        <w:rPr>
          <w:rFonts w:ascii="Times New Roman" w:hAnsi="Times New Roman" w:cs="Times New Roman"/>
          <w:sz w:val="24"/>
          <w:szCs w:val="24"/>
          <w:lang w:val="en-GB"/>
        </w:rPr>
        <w:fldChar w:fldCharType="begin" w:fldLock="1"/>
      </w:r>
      <w:r w:rsidR="00D4290C">
        <w:rPr>
          <w:rFonts w:ascii="Times New Roman" w:hAnsi="Times New Roman" w:cs="Times New Roman"/>
          <w:sz w:val="24"/>
          <w:szCs w:val="24"/>
          <w:lang w:val="en-GB"/>
        </w:rPr>
        <w:instrText>ADDIN CSL_CITATION {"citationItems":[{"id":"ITEM-1","itemData":{"DOI":"10.1519/JSC.0000000000002450","ISSN":"1064-8011","author":[{"dropping-particle":"","family":"McGahan","given":"Jason H","non-dropping-particle":"","parse-names":false,"suffix":""},{"dropping-particle":"","family":"Mangan","given":"Shane","non-dropping-particle":"","parse-names":false,"suffix":""},{"dropping-particle":"","family":"Collins","given":"Kieran","non-dropping-particle":"","parse-names":false,"suffix":""},{"dropping-particle":"","family":"Burns","given":"Con","non-dropping-particle":"","parse-names":false,"suffix":""},{"dropping-particle":"","family":"Gabbett","given":"Tim","non-dropping-particle":"","parse-names":false,"suffix":""},{"dropping-particle":"","family":"Neill","given":"Cian O’","non-dropping-particle":"","parse-names":false,"suffix":""}],"container-title":"Journal of Strength and Conditioning Research","id":"ITEM-1","issued":{"date-parts":[["2018","1"]]},"page":"1","title":"Match-play running demands and technical performance among elite Gaelic footballers","type":"article-journal"},"uris":["http://www.mendeley.com/documents/?uuid=f37e95e4-455b-3876-833b-a91cf7477f47"]},{"id":"ITEM-2","itemData":{"DOI":"10.1519/JSC.0000000000001309","ISSN":"1533-4287","PMID":"26694505","abstract":"Malone, S, Solan, B, Collins, KD, and Doran, DA. Positional match running performance in elite Gaelic football. J Strength Cond Res 30(8): 2292-2298, 2016-There is currently limited information available on match running performance in Gaelic football. The objective of the current study was to report on the match running profile of elite male Gaelic football and assess positional running performance. In this observational study, 50 elite male Gaelic football players wore 4-Hz global positioning systems units (VX Sports) across 30 competitive games with a total of 215 full game data sets collected. Activity was classed according to total distance, high-speed distance (≥17 km·h), sprint distance (≥22 km·h), mean velocity (km·h), peak velocity (km·h), and number of accelerations. The average match distance was 8,160 ± 1,482 m, reflective of a relative distance of 116 ± 21 m·min, with 1,731 ± 659 m covered at high speed, which is reflective of a relative high-speed distance of 25 ± 9 m·min. The observed sprint distance was 445 ± 169 m distributed across 44 sprint actions. The peak velocity was 30.3 ± 1.8 km·h with a mean velocity of 6.5 ± 1.2 km·h. Players completed 184 ± 40 accelerations, which represent 2.6 ± 0.5 accelerations per minute. There were significant differences between positional groups for both total running distance, high-speed running distance, and sprint distance, with midfielders covering more total and high-speed running distance, compared with other positions (p &lt; 0.001). There was a reduction in high-speed and sprint distance between the first and second half (p &lt; 0.001). Reductions in running performance were position dependent with the middle 3 positions experiencing the highest decrement in performance. The current study is the first to communicate a detailed description of match running performance during competitive elite Gaelic football match play.","author":[{"dropping-particle":"","family":"Malone","given":"Shane","non-dropping-particle":"","parse-names":false,"suffix":""},{"dropping-particle":"","family":"Solan","given":"Barry","non-dropping-particle":"","parse-names":false,"suffix":""},{"dropping-particle":"","family":"Collins","given":"Kieran D","non-dropping-particle":"","parse-names":false,"suffix":""},{"dropping-particle":"","family":"Doran","given":"Dominic A","non-dropping-particle":"","parse-names":false,"suffix":""}],"container-title":"Journal of strength and conditioning research","id":"ITEM-2","issue":"8","issued":{"date-parts":[["2016","8"]]},"page":"2292-8","title":"Positional Match Running Performance in Elite Gaelic Football.","type":"article-journal","volume":"30"},"uris":["http://www.mendeley.com/documents/?uuid=fc51e3ee-c5bb-3f97-88ee-0a52f18c9a56"]},{"id":"ITEM-3","itemData":{"DOI":"10.1519/JSC.0000000000001477","ISSN":"1533-4287","PMID":"27191694","abstract":"Malone, S, Solan, B, and Collins, K. TITLE The running performance profile of elite Gaelic football match-play. J Strength Cond Res 31(1): 30-36, 2017-The current study examined (a) the match running performance of Gaelic football and (b) the decrement in match running performance with respect to position. Global positioning satellite system technologies (4-Hz; VX Sport) were used with 3 elite intercounty teams across 3 full seasons with 250 full game data sets collected. Game movements were classified according to game actions and distance covered across speed zone thresholds (total distance [TD], high-speed running distance [HSRD; ≥17 km·h], sprint distance [SD; ≥22 km·h]; accelerations [n]; peak speed [km·h]). The influence of running performance in each quarter on the subsequent quarter was analyzed across all positional roles. The mean (±SD) TD and HSRD covered during the game were 8,889 ± 1,448 m and 1,596 ± 594 m, respectively. Results show a temporal profile for TD with reductions in the second (-4.1%), third (-5.9%) and fourth (-3.8%) quarters, respectively. There was a significant reduction in HSRD in the second (-8.8%), third (-15.9%), and fourth (-19.8%) quarters when compared to the first quarter (p &lt; 0.001). Positional differences were observed for distance-based measures with the middle 3 positions (half-back, midfield, and half-forward) completing the highest running performances. These positions also showed increased decrements in TD and HSRD and SD across quarters. The current data indicate a reduction in exercise intensity over the duration of elite Gaelic football match-play. It is unclear if this reduction is because of fatigue, pacing, contextual factors, or nutritional strategies employed by players.","author":[{"dropping-particle":"","family":"Malone","given":"Shane","non-dropping-particle":"","parse-names":false,"suffix":""},{"dropping-particle":"","family":"Solan","given":"Barry","non-dropping-particle":"","parse-names":false,"suffix":""},{"dropping-particle":"","family":"Collins","given":"Kieran","non-dropping-particle":"","parse-names":false,"suffix":""}],"container-title":"Journal of strength and conditioning research","id":"ITEM-3","issue":"1","issued":{"date-parts":[["2017","1","1"]]},"page":"30-36","title":"The Running Performance Profile of Elite Gaelic Football Match-Play.","type":"article-journal","volume":"31"},"uris":["http://www.mendeley.com/documents/?uuid=e7584b68-0b1b-3ccb-bda2-413b3fa99fee"]}],"mendeley":{"formattedCitation":"(Malone, Solan, &amp; Collins, 2017; Malone, Solan, Collins, &amp; Doran, 2016; McGahan et al., 2018)","manualFormatting":"(Malone et al., 2017; Malone, Solan, Collins, &amp; Doran, 2016; McGahan et al., 2018)","plainTextFormattedCitation":"(Malone, Solan, &amp; Collins, 2017; Malone, Solan, Collins, &amp; Doran, 2016; McGahan et al., 2018)","previouslyFormattedCitation":"(Malone, Solan, &amp; Collins, 2017; Malone, Solan, Collins, &amp; Doran, 2016; McGahan et al., 2018)"},"properties":{"noteIndex":0},"schema":"https://github.com/citation-style-language/schema/raw/master/csl-citation.json"}</w:instrText>
      </w:r>
      <w:r w:rsidR="00D4290C" w:rsidRPr="00944268">
        <w:rPr>
          <w:rFonts w:ascii="Times New Roman" w:hAnsi="Times New Roman" w:cs="Times New Roman"/>
          <w:sz w:val="24"/>
          <w:szCs w:val="24"/>
          <w:lang w:val="en-GB"/>
        </w:rPr>
        <w:fldChar w:fldCharType="separate"/>
      </w:r>
      <w:r w:rsidR="00D4290C" w:rsidRPr="00944268">
        <w:rPr>
          <w:rFonts w:ascii="Times New Roman" w:hAnsi="Times New Roman" w:cs="Times New Roman"/>
          <w:noProof/>
          <w:sz w:val="24"/>
          <w:szCs w:val="24"/>
          <w:lang w:val="en-GB"/>
        </w:rPr>
        <w:t>(Malone et al., 2017; Malone, Solan, Collins, &amp; Doran, 2016; McGahan et al., 2018)</w:t>
      </w:r>
      <w:r w:rsidR="00D4290C" w:rsidRPr="00944268">
        <w:rPr>
          <w:rFonts w:ascii="Times New Roman" w:hAnsi="Times New Roman" w:cs="Times New Roman"/>
          <w:sz w:val="24"/>
          <w:szCs w:val="24"/>
          <w:lang w:val="en-GB"/>
        </w:rPr>
        <w:fldChar w:fldCharType="end"/>
      </w:r>
      <w:r w:rsidR="00D4290C" w:rsidRPr="00944268">
        <w:rPr>
          <w:rFonts w:ascii="Times New Roman" w:hAnsi="Times New Roman" w:cs="Times New Roman"/>
          <w:sz w:val="24"/>
          <w:szCs w:val="24"/>
          <w:lang w:val="en-GB"/>
        </w:rPr>
        <w:t xml:space="preserve">. </w:t>
      </w:r>
      <w:r w:rsidR="00D4290C">
        <w:rPr>
          <w:rFonts w:ascii="Times New Roman" w:hAnsi="Times New Roman" w:cs="Times New Roman"/>
          <w:sz w:val="24"/>
          <w:szCs w:val="24"/>
          <w:lang w:val="en-GB"/>
        </w:rPr>
        <w:t>The s</w:t>
      </w:r>
      <w:r w:rsidR="00D4290C" w:rsidRPr="00944268">
        <w:rPr>
          <w:rFonts w:ascii="Times New Roman" w:hAnsi="Times New Roman" w:cs="Times New Roman"/>
          <w:sz w:val="24"/>
          <w:szCs w:val="24"/>
          <w:lang w:val="en-GB"/>
        </w:rPr>
        <w:t>print distance accumulated (&gt;22 km/h) was recorded at 445 ±</w:t>
      </w:r>
      <w:r w:rsidR="00D4290C">
        <w:rPr>
          <w:rFonts w:ascii="Times New Roman" w:hAnsi="Times New Roman" w:cs="Times New Roman"/>
          <w:sz w:val="24"/>
          <w:szCs w:val="24"/>
          <w:lang w:val="en-GB"/>
        </w:rPr>
        <w:t xml:space="preserve"> </w:t>
      </w:r>
      <w:r w:rsidR="00D4290C" w:rsidRPr="00944268">
        <w:rPr>
          <w:rFonts w:ascii="Times New Roman" w:hAnsi="Times New Roman" w:cs="Times New Roman"/>
          <w:sz w:val="24"/>
          <w:szCs w:val="24"/>
          <w:lang w:val="en-GB"/>
        </w:rPr>
        <w:t xml:space="preserve">169 m, while peak sprint velocity </w:t>
      </w:r>
      <w:r w:rsidR="00D4290C" w:rsidRPr="004F18CF">
        <w:rPr>
          <w:rFonts w:ascii="Times New Roman" w:hAnsi="Times New Roman" w:cs="Times New Roman"/>
          <w:sz w:val="24"/>
          <w:szCs w:val="24"/>
        </w:rPr>
        <w:t xml:space="preserve">was </w:t>
      </w:r>
      <w:r w:rsidR="00D4290C">
        <w:rPr>
          <w:rFonts w:ascii="Times New Roman" w:hAnsi="Times New Roman" w:cs="Times New Roman"/>
          <w:sz w:val="24"/>
          <w:szCs w:val="24"/>
          <w:lang w:val="en-GB"/>
        </w:rPr>
        <w:t>observed</w:t>
      </w:r>
      <w:r w:rsidR="00D4290C" w:rsidRPr="00944268">
        <w:rPr>
          <w:rFonts w:ascii="Times New Roman" w:hAnsi="Times New Roman" w:cs="Times New Roman"/>
          <w:sz w:val="24"/>
          <w:szCs w:val="24"/>
          <w:lang w:val="en-GB"/>
        </w:rPr>
        <w:t xml:space="preserve"> to reach 30.3 ± 1.8 km/h </w:t>
      </w:r>
      <w:r w:rsidR="00D4290C" w:rsidRPr="00944268">
        <w:rPr>
          <w:rFonts w:ascii="Times New Roman" w:hAnsi="Times New Roman" w:cs="Times New Roman"/>
          <w:sz w:val="24"/>
          <w:szCs w:val="24"/>
          <w:lang w:val="en-GB"/>
        </w:rPr>
        <w:fldChar w:fldCharType="begin" w:fldLock="1"/>
      </w:r>
      <w:r w:rsidR="00D4290C" w:rsidRPr="00944268">
        <w:rPr>
          <w:rFonts w:ascii="Times New Roman" w:hAnsi="Times New Roman" w:cs="Times New Roman"/>
          <w:sz w:val="24"/>
          <w:szCs w:val="24"/>
          <w:lang w:val="en-GB"/>
        </w:rPr>
        <w:instrText>ADDIN CSL_CITATION {"citationItems":[{"id":"ITEM-1","itemData":{"DOI":"10.1519/JSC.0000000000001818","ISSN":"1533-4287","PMID":"28146437","abstract":"Ryan, M, Malone, S, and Collins, K. An acceleration profile of elite Gaelic football match play. J Strength Cond Res 32(3): 812-820, 2018-The use of global positioning system (GPS) technology in Gaelic football is the primary source of quantifying game demands. The aim of this study was to quantify the acceleration profile of elite Gaelic football. Thirty-six elite male Gaelic football players (mean ± SD, age: 24 ± 6 years; height: 180 ± 7 cm; mass: 81 ± 7 kg) across 5 playing positions took part in a multiple study (n = 154 observations). Player movement was recorded during 19 (n = 19) competitive games over 2 seasons using 4-Hz GPS (VXSport, New Zealand). The average total distance (m), high-speed running distance (m; ≥17 km·h), and very high-speed running distance (m; ≥22 km·h) were recorded. In addition, the number (n), distance (m), and the duration of accelerations were quantified. Accelerations were subdivided into 14 equal parts of 5-minute epochs (E1 = 0-5 minutes, E2 = 5-10 minutes, E3 = 10-15 minutes etc). Players performed 166 ± 41 accelerations. High-speed running distance and very high-speed running distance was 1563 ± 605 and 524 ± 190 m, respectively. The mean acceleration distance was 267 ± 45 m distributed between 12 ± 5 accelerations per 5-minute epoch. The maximum acceleration epoch classified as the greatest distance covered accelerating during a predetermined 5-minute epoch was 296 ± 134 m. The PEAK epoch resulted in a significant reduction of acceleration distance covered in the period before and in the subsequent epoch. An understanding of the acceleration profile in Gaelic football can inform the prescription of appropriate training regimen.","author":[{"dropping-particle":"","family":"Ryan","given":"Martin","non-dropping-particle":"","parse-names":false,"suffix":""},{"dropping-particle":"","family":"Malone","given":"Shane","non-dropping-particle":"","parse-names":false,"suffix":""},{"dropping-particle":"","family":"Collins","given":"Kieran","non-dropping-particle":"","parse-names":false,"suffix":""}],"container-title":"Journal of strength and conditioning research","id":"ITEM-1","issue":"3","issued":{"date-parts":[["2018","3"]]},"page":"812-820","title":"Acceleration Profile of Elite Gaelic Football Match Play.","type":"article-journal","volume":"32"},"uris":["http://www.mendeley.com/documents/?uuid=c8e53473-6355-3ae0-bd70-27d812589dc1"]},{"id":"ITEM-2","itemData":{"DOI":"10.1519/JSC.0000000000001309","ISSN":"1533-4287","PMID":"26694505","abstract":"Malone, S, Solan, B, Collins, KD, and Doran, DA. Positional match running performance in elite Gaelic football. J Strength Cond Res 30(8): 2292-2298, 2016-There is currently limited information available on match running performance in Gaelic football. The objective of the current study was to report on the match running profile of elite male Gaelic football and assess positional running performance. In this observational study, 50 elite male Gaelic football players wore 4-Hz global positioning systems units (VX Sports) across 30 competitive games with a total of 215 full game data sets collected. Activity was classed according to total distance, high-speed distance (≥17 km·h), sprint distance (≥22 km·h), mean velocity (km·h), peak velocity (km·h), and number of accelerations. The average match distance was 8,160 ± 1,482 m, reflective of a relative distance of 116 ± 21 m·min, with 1,731 ± 659 m covered at high speed, which is reflective of a relative high-speed distance of 25 ± 9 m·min. The observed sprint distance was 445 ± 169 m distributed across 44 sprint actions. The peak velocity was 30.3 ± 1.8 km·h with a mean velocity of 6.5 ± 1.2 km·h. Players completed 184 ± 40 accelerations, which represent 2.6 ± 0.5 accelerations per minute. There were significant differences between positional groups for both total running distance, high-speed running distance, and sprint distance, with midfielders covering more total and high-speed running distance, compared with other positions (p &lt; 0.001). There was a reduction in high-speed and sprint distance between the first and second half (p &lt; 0.001). Reductions in running performance were position dependent with the middle 3 positions experiencing the highest decrement in performance. The current study is the first to communicate a detailed description of match running performance during competitive elite Gaelic football match play.","author":[{"dropping-particle":"","family":"Malone","given":"Shane","non-dropping-particle":"","parse-names":false,"suffix":""},{"dropping-particle":"","family":"Solan","given":"Barry","non-dropping-particle":"","parse-names":false,"suffix":""},{"dropping-particle":"","family":"Collins","given":"Kieran D","non-dropping-particle":"","parse-names":false,"suffix":""},{"dropping-particle":"","family":"Doran","given":"Dominic A","non-dropping-particle":"","parse-names":false,"suffix":""}],"container-title":"Journal of strength and conditioning research","id":"ITEM-2","issue":"8","issued":{"date-parts":[["2016","8"]]},"page":"2292-8","title":"Positional Match Running Performance in Elite Gaelic Football.","type":"article-journal","volume":"30"},"uris":["http://www.mendeley.com/documents/?uuid=fc51e3ee-c5bb-3f97-88ee-0a52f18c9a56"]}],"mendeley":{"formattedCitation":"(Malone et al., 2016; Ryan, Malone, &amp; Collins, 2018)","plainTextFormattedCitation":"(Malone et al., 2016; Ryan, Malone, &amp; Collins, 2018)","previouslyFormattedCitation":"(Malone et al., 2016; Ryan, Malone, &amp; Collins, 2018)"},"properties":{"noteIndex":0},"schema":"https://github.com/citation-style-language/schema/raw/master/csl-citation.json"}</w:instrText>
      </w:r>
      <w:r w:rsidR="00D4290C" w:rsidRPr="00944268">
        <w:rPr>
          <w:rFonts w:ascii="Times New Roman" w:hAnsi="Times New Roman" w:cs="Times New Roman"/>
          <w:sz w:val="24"/>
          <w:szCs w:val="24"/>
          <w:lang w:val="en-GB"/>
        </w:rPr>
        <w:fldChar w:fldCharType="separate"/>
      </w:r>
      <w:r w:rsidR="00D4290C" w:rsidRPr="00944268">
        <w:rPr>
          <w:rFonts w:ascii="Times New Roman" w:hAnsi="Times New Roman" w:cs="Times New Roman"/>
          <w:noProof/>
          <w:sz w:val="24"/>
          <w:szCs w:val="24"/>
          <w:lang w:val="en-GB"/>
        </w:rPr>
        <w:t>(Malone et al., 2016; Ryan, Malone, &amp; Collins, 2018)</w:t>
      </w:r>
      <w:r w:rsidR="00D4290C" w:rsidRPr="00944268">
        <w:rPr>
          <w:rFonts w:ascii="Times New Roman" w:hAnsi="Times New Roman" w:cs="Times New Roman"/>
          <w:sz w:val="24"/>
          <w:szCs w:val="24"/>
          <w:lang w:val="en-GB"/>
        </w:rPr>
        <w:fldChar w:fldCharType="end"/>
      </w:r>
      <w:r w:rsidR="00D4290C" w:rsidRPr="00944268">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Maximum aerobic speed (MAS) was calculated at </w:t>
      </w:r>
      <w:r w:rsidR="001D1AEC">
        <w:rPr>
          <w:rFonts w:ascii="Times New Roman" w:hAnsi="Times New Roman" w:cs="Times New Roman"/>
          <w:sz w:val="24"/>
          <w:szCs w:val="24"/>
          <w:lang w:val="en-GB"/>
        </w:rPr>
        <w:t>(</w:t>
      </w:r>
      <w:r>
        <w:rPr>
          <w:rFonts w:ascii="Times New Roman" w:hAnsi="Times New Roman" w:cs="Times New Roman"/>
          <w:sz w:val="24"/>
          <w:szCs w:val="24"/>
          <w:lang w:val="en-GB"/>
        </w:rPr>
        <w:t>4.68 m/s</w:t>
      </w:r>
      <w:r w:rsidR="001D1AEC">
        <w:rPr>
          <w:rFonts w:ascii="Times New Roman" w:hAnsi="Times New Roman" w:cs="Times New Roman"/>
          <w:sz w:val="24"/>
          <w:szCs w:val="24"/>
          <w:lang w:val="en-GB"/>
        </w:rPr>
        <w:t>)</w:t>
      </w:r>
      <w:r>
        <w:rPr>
          <w:rFonts w:ascii="Times New Roman" w:hAnsi="Times New Roman" w:cs="Times New Roman"/>
          <w:sz w:val="24"/>
          <w:szCs w:val="24"/>
          <w:lang w:val="en-GB"/>
        </w:rPr>
        <w:t xml:space="preserve"> for GF players, </w:t>
      </w:r>
      <w:r>
        <w:rPr>
          <w:rFonts w:ascii="Times New Roman" w:hAnsi="Times New Roman" w:cs="Times New Roman"/>
          <w:sz w:val="24"/>
          <w:szCs w:val="24"/>
          <w:lang w:val="en-GB"/>
        </w:rPr>
        <w:fldChar w:fldCharType="begin" w:fldLock="1"/>
      </w:r>
      <w:r w:rsidR="00BF63A9">
        <w:rPr>
          <w:rFonts w:ascii="Times New Roman" w:hAnsi="Times New Roman" w:cs="Times New Roman"/>
          <w:sz w:val="24"/>
          <w:szCs w:val="24"/>
          <w:lang w:val="en-GB"/>
        </w:rPr>
        <w:instrText>ADDIN CSL_CITATION {"citationItems":[{"id":"ITEM-1","itemData":{"author":[{"dropping-particle":"","family":"Stephens","given":"Patrick","non-dropping-particle":"","parse-names":false,"suffix":""}],"id":"ITEM-1","issued":{"date-parts":[["2004"]]},"page":"5-6","title":"Fitness Evaluation of Gaelic Football Players","type":"article-journal"},"uris":["http://www.mendeley.com/documents/?uuid=67aa0f3f-f5f4-33aa-bd69-c3224de09c34"]}],"mendeley":{"formattedCitation":"(Stephens, 2004)","manualFormatting":"Stephens, (2004)","plainTextFormattedCitation":"(Stephens, 2004)","previouslyFormattedCitation":"(Stephens, 2004)"},"properties":{"noteIndex":0},"schema":"https://github.com/citation-style-language/schema/raw/master/csl-citation.json"}</w:instrText>
      </w:r>
      <w:r>
        <w:rPr>
          <w:rFonts w:ascii="Times New Roman" w:hAnsi="Times New Roman" w:cs="Times New Roman"/>
          <w:sz w:val="24"/>
          <w:szCs w:val="24"/>
          <w:lang w:val="en-GB"/>
        </w:rPr>
        <w:fldChar w:fldCharType="separate"/>
      </w:r>
      <w:r w:rsidRPr="00830F0F">
        <w:rPr>
          <w:rFonts w:ascii="Times New Roman" w:hAnsi="Times New Roman" w:cs="Times New Roman"/>
          <w:noProof/>
          <w:sz w:val="24"/>
          <w:szCs w:val="24"/>
          <w:lang w:val="en-GB"/>
        </w:rPr>
        <w:t xml:space="preserve">Stephens, </w:t>
      </w:r>
      <w:r>
        <w:rPr>
          <w:rFonts w:ascii="Times New Roman" w:hAnsi="Times New Roman" w:cs="Times New Roman"/>
          <w:noProof/>
          <w:sz w:val="24"/>
          <w:szCs w:val="24"/>
          <w:lang w:val="en-GB"/>
        </w:rPr>
        <w:t>(</w:t>
      </w:r>
      <w:r w:rsidRPr="00830F0F">
        <w:rPr>
          <w:rFonts w:ascii="Times New Roman" w:hAnsi="Times New Roman" w:cs="Times New Roman"/>
          <w:noProof/>
          <w:sz w:val="24"/>
          <w:szCs w:val="24"/>
          <w:lang w:val="en-GB"/>
        </w:rPr>
        <w:t>2004)</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marginally </w:t>
      </w:r>
      <w:r>
        <w:rPr>
          <w:rFonts w:ascii="Times New Roman" w:hAnsi="Times New Roman" w:cs="Times New Roman"/>
          <w:sz w:val="24"/>
          <w:szCs w:val="24"/>
          <w:lang w:val="en-GB"/>
        </w:rPr>
        <w:lastRenderedPageBreak/>
        <w:t>lower that what is seen in Australian rules football</w:t>
      </w:r>
      <w:r w:rsidR="001D1AEC">
        <w:rPr>
          <w:rFonts w:ascii="Times New Roman" w:hAnsi="Times New Roman" w:cs="Times New Roman"/>
          <w:sz w:val="24"/>
          <w:szCs w:val="24"/>
          <w:lang w:val="en-GB"/>
        </w:rPr>
        <w:t xml:space="preserve"> (5.03 m/s)</w:t>
      </w:r>
      <w:r w:rsidR="00BF63A9">
        <w:rPr>
          <w:rFonts w:ascii="Times New Roman" w:hAnsi="Times New Roman" w:cs="Times New Roman"/>
          <w:sz w:val="24"/>
          <w:szCs w:val="24"/>
          <w:lang w:val="en-GB"/>
        </w:rPr>
        <w:t xml:space="preserve">, </w:t>
      </w:r>
      <w:r w:rsidR="00BF63A9">
        <w:rPr>
          <w:rFonts w:ascii="Times New Roman" w:hAnsi="Times New Roman" w:cs="Times New Roman"/>
          <w:sz w:val="24"/>
          <w:szCs w:val="24"/>
          <w:lang w:val="en-GB"/>
        </w:rPr>
        <w:fldChar w:fldCharType="begin" w:fldLock="1"/>
      </w:r>
      <w:r w:rsidR="004457E2">
        <w:rPr>
          <w:rFonts w:ascii="Times New Roman" w:hAnsi="Times New Roman" w:cs="Times New Roman"/>
          <w:sz w:val="24"/>
          <w:szCs w:val="24"/>
          <w:lang w:val="en-GB"/>
        </w:rPr>
        <w:instrText>ADDIN CSL_CITATION {"citationItems":[{"id":"ITEM-1","itemData":{"DOI":"10.1123/ijspp.4.3.408","ISSN":"1555-0265","PMID":"19953828","abstract":"PURPOSE Running velocity reached at maximal oxygen uptake (vVO2(max)) can be a useful measure to prescribe training intensity for aerobic conditioning. Obtaining it in the laboratory is often not practical, and average velocities from time trials are an attractive alternative. To date, the efficacies of such practices for team sport players are unknown. This study aimed to assess the relationship between vVO2(max) obtained in the laboratory against two time-trial estimates (1500 m and 3200 m). METHODS During the early preseason, elite Australian Rules football players (n = 23, 22.7 +/- 3.4 y, 187.7 +/- 8.2 cm, 75.5 +/- 9.2 kg) participated in a laboratory test on a motorized treadmill and two outdoor time trials. RESULTS Based on average velocity the 1500-m time-trial performance (5.01 +/- 0.23 m x s(-1)) overestimated (0.36 m x s(-1), d = 1.75), whereas the 3200-m time trial (4.47 +/- 0.23 m x s(-1)) underestimated (0.17 m x s(-1), d = 0.83) the laboratory vVO2(max) (4.64 +/- 0.18 m x s(-1)). Despite these differences, both 1500-m and 3200-m time-trial performances correlated with the laboratory measure (r = -0.791; r = -0.793 respectively). Both subsequent linear regressions were of good fit and predicted the laboratory measure within +/- 0.12 m x s(-1). CONCLUSION Estimates of vVO2(max) should not be used interchangeably, nor should they replace the laboratory measure. When laboratory testing is not accessible for team sports players, prescription of training intensity may be more accurately estimated from linear regression based on either 1500-m or 3200-m time-trial performance than from the corresponding average velocity.","author":[{"dropping-particle":"","family":"Lorenzen","given":"Christian","non-dropping-particle":"","parse-names":false,"suffix":""},{"dropping-particle":"","family":"Williams","given":"Morgan D.","non-dropping-particle":"","parse-names":false,"suffix":""},{"dropping-particle":"","family":"Turk","given":"Paul S.","non-dropping-particle":"","parse-names":false,"suffix":""},{"dropping-particle":"","family":"Meehan","given":"Daniel L.","non-dropping-particle":"","parse-names":false,"suffix":""},{"dropping-particle":"","family":"Kolsky","given":"Daniel J. Cicioni","non-dropping-particle":"","parse-names":false,"suffix":""}],"container-title":"International Journal of Sports Physiology and Performance","id":"ITEM-1","issue":"3","issued":{"date-parts":[["2009","9"]]},"page":"408-411","title":"Relationship Between Velocity Reached at VO2max and Time-Trial Performances in Elite Australian Rules Footballers","type":"article-journal","volume":"4"},"uris":["http://www.mendeley.com/documents/?uuid=d7396093-1119-3439-b723-ba5436a2debb"]}],"mendeley":{"formattedCitation":"(Lorenzen, Williams, Turk, Meehan, &amp; Kolsky, 2009)","manualFormatting":"Lorenzen, Williams, Turk, Meehan, and Kolsky, (2009)","plainTextFormattedCitation":"(Lorenzen, Williams, Turk, Meehan, &amp; Kolsky, 2009)","previouslyFormattedCitation":"(Lorenzen, Williams, Turk, Meehan, &amp; Kolsky, 2009)"},"properties":{"noteIndex":0},"schema":"https://github.com/citation-style-language/schema/raw/master/csl-citation.json"}</w:instrText>
      </w:r>
      <w:r w:rsidR="00BF63A9">
        <w:rPr>
          <w:rFonts w:ascii="Times New Roman" w:hAnsi="Times New Roman" w:cs="Times New Roman"/>
          <w:sz w:val="24"/>
          <w:szCs w:val="24"/>
          <w:lang w:val="en-GB"/>
        </w:rPr>
        <w:fldChar w:fldCharType="separate"/>
      </w:r>
      <w:r w:rsidR="00BF63A9" w:rsidRPr="00BF63A9">
        <w:rPr>
          <w:rFonts w:ascii="Times New Roman" w:hAnsi="Times New Roman" w:cs="Times New Roman"/>
          <w:noProof/>
          <w:sz w:val="24"/>
          <w:szCs w:val="24"/>
          <w:lang w:val="en-GB"/>
        </w:rPr>
        <w:t xml:space="preserve">Lorenzen, Williams, Turk, Meehan, </w:t>
      </w:r>
      <w:r w:rsidR="00BF63A9">
        <w:rPr>
          <w:rFonts w:ascii="Times New Roman" w:hAnsi="Times New Roman" w:cs="Times New Roman"/>
          <w:noProof/>
          <w:sz w:val="24"/>
          <w:szCs w:val="24"/>
          <w:lang w:val="en-GB"/>
        </w:rPr>
        <w:t>and</w:t>
      </w:r>
      <w:r w:rsidR="00BF63A9" w:rsidRPr="00BF63A9">
        <w:rPr>
          <w:rFonts w:ascii="Times New Roman" w:hAnsi="Times New Roman" w:cs="Times New Roman"/>
          <w:noProof/>
          <w:sz w:val="24"/>
          <w:szCs w:val="24"/>
          <w:lang w:val="en-GB"/>
        </w:rPr>
        <w:t xml:space="preserve"> Kolsky, </w:t>
      </w:r>
      <w:r w:rsidR="00BF63A9">
        <w:rPr>
          <w:rFonts w:ascii="Times New Roman" w:hAnsi="Times New Roman" w:cs="Times New Roman"/>
          <w:noProof/>
          <w:sz w:val="24"/>
          <w:szCs w:val="24"/>
          <w:lang w:val="en-GB"/>
        </w:rPr>
        <w:t>(</w:t>
      </w:r>
      <w:r w:rsidR="00BF63A9" w:rsidRPr="00BF63A9">
        <w:rPr>
          <w:rFonts w:ascii="Times New Roman" w:hAnsi="Times New Roman" w:cs="Times New Roman"/>
          <w:noProof/>
          <w:sz w:val="24"/>
          <w:szCs w:val="24"/>
          <w:lang w:val="en-GB"/>
        </w:rPr>
        <w:t>2009)</w:t>
      </w:r>
      <w:r w:rsidR="00BF63A9">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r w:rsidR="004457E2">
        <w:rPr>
          <w:rFonts w:ascii="Times New Roman" w:hAnsi="Times New Roman" w:cs="Times New Roman"/>
          <w:sz w:val="24"/>
          <w:szCs w:val="24"/>
          <w:lang w:val="en-GB"/>
        </w:rPr>
        <w:t xml:space="preserve"> and soccer (4.91 m/s) </w:t>
      </w:r>
      <w:r w:rsidR="004457E2">
        <w:rPr>
          <w:rFonts w:ascii="Times New Roman" w:hAnsi="Times New Roman" w:cs="Times New Roman"/>
          <w:sz w:val="24"/>
          <w:szCs w:val="24"/>
          <w:lang w:val="en-GB"/>
        </w:rPr>
        <w:fldChar w:fldCharType="begin" w:fldLock="1"/>
      </w:r>
      <w:r w:rsidR="00651778">
        <w:rPr>
          <w:rFonts w:ascii="Times New Roman" w:hAnsi="Times New Roman" w:cs="Times New Roman"/>
          <w:sz w:val="24"/>
          <w:szCs w:val="24"/>
          <w:lang w:val="en-GB"/>
        </w:rPr>
        <w:instrText>ADDIN CSL_CITATION {"citationItems":[{"id":"ITEM-1","itemData":{"DOI":"10.1016/j.jsams.2007.10.002","ISSN":"14402440","PMID":"18083631","abstract":"The purpose of this study was to examine the changes in technical and physical performance between the first and second half during official matches of Italian Serie A league. Further aim was to compare the technical and physical performance of the players of the more successful teams (ranked in the first 5 positions) with the players of the less successful teams (ranked in the last 5 positions) from the same league. A total of 416 individual games from 186 soccer players (27+/-4 years, 76+/-5kg, and 181+/-5cm) were analysed using a video match-analysis system. The match performance parameters analysed were: total distance covered (TD), high-intensity running distance (HIR), very high-intensity running distance (VHIR), total distance with the ball (TDB), high-intensity running distance with the ball (HIRB), and very high-intensity running distance with the ball (VHIRB). The number of skill involvements was also measured. The players from the more successful teams covered greater TDB and HIRB and also had more involvements with the ball, completed more short passes, successful short passes, tackles, dribbling, shots and shots on target compared to the less successful teams (P&lt;0.01). A significant decline (P&lt;0.01) between the first and second half was found for both physical performance and some technical scores (involvements with the ball, short passes and successful short passes). This study showed a decline in technical and physical performance between the first and second half, and that both physical performance and technical skills were different between players from more successful and less successful teams.","author":[{"dropping-particle":"","family":"Rampinini","given":"Ermanno","non-dropping-particle":"","parse-names":false,"suffix":""},{"dropping-particle":"","family":"Impellizzeri","given":"Franco M.","non-dropping-particle":"","parse-names":false,"suffix":""},{"dropping-particle":"","family":"Castagna","given":"Carlo","non-dropping-particle":"","parse-names":false,"suffix":""},{"dropping-particle":"","family":"Coutts","given":"Aaron J.","non-dropping-particle":"","parse-names":false,"suffix":""},{"dropping-particle":"","family":"Wisløff","given":"Ulrik","non-dropping-particle":"","parse-names":false,"suffix":""}],"container-title":"Journal of Science and Medicine in Sport","id":"ITEM-1","issue":"1","issued":{"date-parts":[["2009","1"]]},"page":"227-233","title":"Technical performance during soccer matches of the Italian Serie A league: Effect of fatigue and competitive level","type":"article-journal","volume":"12"},"uris":["http://www.mendeley.com/documents/?uuid=12c8fe07-25a0-3b26-a4f3-8245ac0fc70a"]}],"mendeley":{"formattedCitation":"(Rampinini, Impellizzeri, Castagna, Coutts, &amp; Wisløff, 2009)","manualFormatting":"Rampinini, Impellizzeri, Castagna, Coutts, and Wisløff, (2009)","plainTextFormattedCitation":"(Rampinini, Impellizzeri, Castagna, Coutts, &amp; Wisløff, 2009)","previouslyFormattedCitation":"(Rampinini, Impellizzeri, Castagna, Coutts, &amp; Wisløff, 2009)"},"properties":{"noteIndex":0},"schema":"https://github.com/citation-style-language/schema/raw/master/csl-citation.json"}</w:instrText>
      </w:r>
      <w:r w:rsidR="004457E2">
        <w:rPr>
          <w:rFonts w:ascii="Times New Roman" w:hAnsi="Times New Roman" w:cs="Times New Roman"/>
          <w:sz w:val="24"/>
          <w:szCs w:val="24"/>
          <w:lang w:val="en-GB"/>
        </w:rPr>
        <w:fldChar w:fldCharType="separate"/>
      </w:r>
      <w:r w:rsidR="004457E2" w:rsidRPr="004457E2">
        <w:rPr>
          <w:rFonts w:ascii="Times New Roman" w:hAnsi="Times New Roman" w:cs="Times New Roman"/>
          <w:noProof/>
          <w:sz w:val="24"/>
          <w:szCs w:val="24"/>
          <w:lang w:val="en-GB"/>
        </w:rPr>
        <w:t xml:space="preserve">Rampinini, Impellizzeri, Castagna, Coutts, </w:t>
      </w:r>
      <w:r w:rsidR="004457E2">
        <w:rPr>
          <w:rFonts w:ascii="Times New Roman" w:hAnsi="Times New Roman" w:cs="Times New Roman"/>
          <w:noProof/>
          <w:sz w:val="24"/>
          <w:szCs w:val="24"/>
          <w:lang w:val="en-GB"/>
        </w:rPr>
        <w:t>and</w:t>
      </w:r>
      <w:r w:rsidR="004457E2" w:rsidRPr="004457E2">
        <w:rPr>
          <w:rFonts w:ascii="Times New Roman" w:hAnsi="Times New Roman" w:cs="Times New Roman"/>
          <w:noProof/>
          <w:sz w:val="24"/>
          <w:szCs w:val="24"/>
          <w:lang w:val="en-GB"/>
        </w:rPr>
        <w:t xml:space="preserve"> Wisløff, </w:t>
      </w:r>
      <w:r w:rsidR="004457E2">
        <w:rPr>
          <w:rFonts w:ascii="Times New Roman" w:hAnsi="Times New Roman" w:cs="Times New Roman"/>
          <w:noProof/>
          <w:sz w:val="24"/>
          <w:szCs w:val="24"/>
          <w:lang w:val="en-GB"/>
        </w:rPr>
        <w:t>(</w:t>
      </w:r>
      <w:r w:rsidR="004457E2" w:rsidRPr="004457E2">
        <w:rPr>
          <w:rFonts w:ascii="Times New Roman" w:hAnsi="Times New Roman" w:cs="Times New Roman"/>
          <w:noProof/>
          <w:sz w:val="24"/>
          <w:szCs w:val="24"/>
          <w:lang w:val="en-GB"/>
        </w:rPr>
        <w:t>2009)</w:t>
      </w:r>
      <w:r w:rsidR="004457E2">
        <w:rPr>
          <w:rFonts w:ascii="Times New Roman" w:hAnsi="Times New Roman" w:cs="Times New Roman"/>
          <w:sz w:val="24"/>
          <w:szCs w:val="24"/>
          <w:lang w:val="en-GB"/>
        </w:rPr>
        <w:fldChar w:fldCharType="end"/>
      </w:r>
      <w:r w:rsidR="004457E2">
        <w:rPr>
          <w:rFonts w:ascii="Times New Roman" w:hAnsi="Times New Roman" w:cs="Times New Roman"/>
          <w:sz w:val="24"/>
          <w:szCs w:val="24"/>
          <w:lang w:val="en-GB"/>
        </w:rPr>
        <w:t>.</w:t>
      </w:r>
      <w:r>
        <w:rPr>
          <w:rFonts w:ascii="Times New Roman" w:hAnsi="Times New Roman" w:cs="Times New Roman"/>
          <w:sz w:val="24"/>
          <w:szCs w:val="24"/>
          <w:lang w:val="en-GB"/>
        </w:rPr>
        <w:t xml:space="preserve"> but higher</w:t>
      </w:r>
      <w:r w:rsidR="004457E2">
        <w:rPr>
          <w:rFonts w:ascii="Times New Roman" w:hAnsi="Times New Roman" w:cs="Times New Roman"/>
          <w:sz w:val="24"/>
          <w:szCs w:val="24"/>
          <w:lang w:val="en-GB"/>
        </w:rPr>
        <w:t xml:space="preserve"> </w:t>
      </w:r>
      <w:r w:rsidR="001D1AEC">
        <w:rPr>
          <w:rFonts w:ascii="Times New Roman" w:hAnsi="Times New Roman" w:cs="Times New Roman"/>
          <w:sz w:val="24"/>
          <w:szCs w:val="24"/>
          <w:lang w:val="en-GB"/>
        </w:rPr>
        <w:t xml:space="preserve">than </w:t>
      </w:r>
      <w:r>
        <w:rPr>
          <w:rFonts w:ascii="Times New Roman" w:hAnsi="Times New Roman" w:cs="Times New Roman"/>
          <w:sz w:val="24"/>
          <w:szCs w:val="24"/>
          <w:lang w:val="en-GB"/>
        </w:rPr>
        <w:t>rugby 7s</w:t>
      </w:r>
      <w:r w:rsidR="001D1AEC">
        <w:rPr>
          <w:rFonts w:ascii="Times New Roman" w:hAnsi="Times New Roman" w:cs="Times New Roman"/>
          <w:sz w:val="24"/>
          <w:szCs w:val="24"/>
          <w:lang w:val="en-GB"/>
        </w:rPr>
        <w:t xml:space="preserve"> (4.26 m/s)</w:t>
      </w:r>
      <w:r w:rsidR="00BF63A9">
        <w:rPr>
          <w:rFonts w:ascii="Times New Roman" w:hAnsi="Times New Roman" w:cs="Times New Roman"/>
          <w:sz w:val="24"/>
          <w:szCs w:val="24"/>
          <w:lang w:val="en-GB"/>
        </w:rPr>
        <w:t xml:space="preserve"> </w:t>
      </w:r>
      <w:r w:rsidR="00BF63A9">
        <w:rPr>
          <w:rFonts w:ascii="Times New Roman" w:hAnsi="Times New Roman" w:cs="Times New Roman"/>
          <w:sz w:val="24"/>
          <w:szCs w:val="24"/>
          <w:lang w:val="en-GB"/>
        </w:rPr>
        <w:fldChar w:fldCharType="begin" w:fldLock="1"/>
      </w:r>
      <w:r w:rsidR="00BF63A9">
        <w:rPr>
          <w:rFonts w:ascii="Times New Roman" w:hAnsi="Times New Roman" w:cs="Times New Roman"/>
          <w:sz w:val="24"/>
          <w:szCs w:val="24"/>
          <w:lang w:val="en-GB"/>
        </w:rPr>
        <w:instrText>ADDIN CSL_CITATION {"citationItems":[{"id":"ITEM-1","itemData":{"DOI":"10.1123/ijspp.8.1.19","ISSN":"1555-0265","PMID":"22868376","abstract":"&lt;p&gt;Although the characteristics of 15-a-side rugby union players have been well defined, there is little information on rugby sevens players.&lt;/p&gt;","author":[{"dropping-particle":"","family":"Higham","given":"Dean G.","non-dropping-particle":"","parse-names":false,"suffix":""},{"dropping-particle":"","family":"Pyne","given":"David B.","non-dropping-particle":"","parse-names":false,"suffix":""},{"dropping-particle":"","family":"Anson","given":"Judith M.","non-dropping-particle":"","parse-names":false,"suffix":""},{"dropping-particle":"","family":"Eddy","given":"Anthony","non-dropping-particle":"","parse-names":false,"suffix":""}],"container-title":"International Journal of Sports Physiology and Performance","id":"ITEM-1","issue":"1","issued":{"date-parts":[["2013","1"]]},"page":"19-27","title":"Physiological, Anthropometric, and Performance Characteristics of Rugby Sevens Players","type":"article-journal","volume":"8"},"uris":["http://www.mendeley.com/documents/?uuid=fdfc2608-718a-33d7-a896-293ca986e69d"]}],"mendeley":{"formattedCitation":"(Higham, Pyne, Anson, &amp; Eddy, 2013)","plainTextFormattedCitation":"(Higham, Pyne, Anson, &amp; Eddy, 2013)","previouslyFormattedCitation":"(Higham, Pyne, Anson, &amp; Eddy, 2013)"},"properties":{"noteIndex":0},"schema":"https://github.com/citation-style-language/schema/raw/master/csl-citation.json"}</w:instrText>
      </w:r>
      <w:r w:rsidR="00BF63A9">
        <w:rPr>
          <w:rFonts w:ascii="Times New Roman" w:hAnsi="Times New Roman" w:cs="Times New Roman"/>
          <w:sz w:val="24"/>
          <w:szCs w:val="24"/>
          <w:lang w:val="en-GB"/>
        </w:rPr>
        <w:fldChar w:fldCharType="separate"/>
      </w:r>
      <w:r w:rsidR="00BF63A9" w:rsidRPr="00BF63A9">
        <w:rPr>
          <w:rFonts w:ascii="Times New Roman" w:hAnsi="Times New Roman" w:cs="Times New Roman"/>
          <w:noProof/>
          <w:sz w:val="24"/>
          <w:szCs w:val="24"/>
          <w:lang w:val="en-GB"/>
        </w:rPr>
        <w:t>(Higham, Pyne, Anson, &amp; Eddy, 2013)</w:t>
      </w:r>
      <w:r w:rsidR="00BF63A9">
        <w:rPr>
          <w:rFonts w:ascii="Times New Roman" w:hAnsi="Times New Roman" w:cs="Times New Roman"/>
          <w:sz w:val="24"/>
          <w:szCs w:val="24"/>
          <w:lang w:val="en-GB"/>
        </w:rPr>
        <w:fldChar w:fldCharType="end"/>
      </w:r>
      <w:r w:rsidR="00BF63A9">
        <w:rPr>
          <w:rFonts w:ascii="Times New Roman" w:hAnsi="Times New Roman" w:cs="Times New Roman"/>
          <w:sz w:val="24"/>
          <w:szCs w:val="24"/>
          <w:lang w:val="en-GB"/>
        </w:rPr>
        <w:t>.</w:t>
      </w:r>
      <w:r w:rsidR="001D1AEC">
        <w:rPr>
          <w:rFonts w:ascii="Times New Roman" w:hAnsi="Times New Roman" w:cs="Times New Roman"/>
          <w:sz w:val="24"/>
          <w:szCs w:val="24"/>
          <w:lang w:val="en-GB"/>
        </w:rPr>
        <w:t xml:space="preserve"> </w:t>
      </w:r>
      <w:r w:rsidR="00D4290C" w:rsidRPr="00944268">
        <w:rPr>
          <w:rFonts w:ascii="Times New Roman" w:hAnsi="Times New Roman" w:cs="Times New Roman"/>
          <w:sz w:val="24"/>
          <w:szCs w:val="24"/>
          <w:lang w:val="en-GB"/>
        </w:rPr>
        <w:t>Research suggests that the three middle positions</w:t>
      </w:r>
      <w:r w:rsidR="00D4290C">
        <w:rPr>
          <w:rFonts w:ascii="Times New Roman" w:hAnsi="Times New Roman" w:cs="Times New Roman"/>
          <w:sz w:val="24"/>
          <w:szCs w:val="24"/>
          <w:lang w:val="en-GB"/>
        </w:rPr>
        <w:t xml:space="preserve">, </w:t>
      </w:r>
      <w:r w:rsidR="00D4290C" w:rsidRPr="00944268">
        <w:rPr>
          <w:rFonts w:ascii="Times New Roman" w:hAnsi="Times New Roman" w:cs="Times New Roman"/>
          <w:sz w:val="24"/>
          <w:szCs w:val="24"/>
          <w:lang w:val="en-GB"/>
        </w:rPr>
        <w:t>midfielders, half forwards, and half backs</w:t>
      </w:r>
      <w:r w:rsidR="00D4290C">
        <w:rPr>
          <w:rFonts w:ascii="Times New Roman" w:hAnsi="Times New Roman" w:cs="Times New Roman"/>
          <w:sz w:val="24"/>
          <w:szCs w:val="24"/>
          <w:lang w:val="en-GB"/>
        </w:rPr>
        <w:t xml:space="preserve"> exhibit higher values</w:t>
      </w:r>
      <w:r w:rsidR="00D4290C" w:rsidRPr="00944268">
        <w:rPr>
          <w:rFonts w:ascii="Times New Roman" w:hAnsi="Times New Roman" w:cs="Times New Roman"/>
          <w:sz w:val="24"/>
          <w:szCs w:val="24"/>
          <w:lang w:val="en-GB"/>
        </w:rPr>
        <w:t xml:space="preserve"> of TD, HSRD (&gt;17 km/h), and sprinting (&gt;20 km/h)</w:t>
      </w:r>
      <w:r w:rsidR="00D4290C">
        <w:rPr>
          <w:rFonts w:ascii="Times New Roman" w:hAnsi="Times New Roman" w:cs="Times New Roman"/>
          <w:sz w:val="24"/>
          <w:szCs w:val="24"/>
          <w:lang w:val="en-GB"/>
        </w:rPr>
        <w:t>,</w:t>
      </w:r>
      <w:r w:rsidR="00D4290C" w:rsidRPr="00944268">
        <w:rPr>
          <w:rFonts w:ascii="Times New Roman" w:hAnsi="Times New Roman" w:cs="Times New Roman"/>
          <w:sz w:val="24"/>
          <w:szCs w:val="24"/>
          <w:lang w:val="en-GB"/>
        </w:rPr>
        <w:t xml:space="preserve"> </w:t>
      </w:r>
      <w:r w:rsidR="00D4290C">
        <w:rPr>
          <w:rFonts w:ascii="Times New Roman" w:hAnsi="Times New Roman" w:cs="Times New Roman"/>
          <w:sz w:val="24"/>
          <w:szCs w:val="24"/>
          <w:lang w:val="en-GB"/>
        </w:rPr>
        <w:t xml:space="preserve">respectively </w:t>
      </w:r>
      <w:r w:rsidR="00D4290C" w:rsidRPr="00944268">
        <w:rPr>
          <w:rFonts w:ascii="Times New Roman" w:hAnsi="Times New Roman" w:cs="Times New Roman"/>
          <w:sz w:val="24"/>
          <w:szCs w:val="24"/>
          <w:lang w:val="en-GB"/>
        </w:rPr>
        <w:t xml:space="preserve">compared to full backs and full forwards </w:t>
      </w:r>
      <w:r w:rsidR="00D4290C" w:rsidRPr="00944268">
        <w:rPr>
          <w:rFonts w:ascii="Times New Roman" w:hAnsi="Times New Roman" w:cs="Times New Roman"/>
          <w:sz w:val="24"/>
          <w:szCs w:val="24"/>
          <w:lang w:val="en-GB"/>
        </w:rPr>
        <w:fldChar w:fldCharType="begin" w:fldLock="1"/>
      </w:r>
      <w:r w:rsidR="00D4290C" w:rsidRPr="00944268">
        <w:rPr>
          <w:rFonts w:ascii="Times New Roman" w:hAnsi="Times New Roman" w:cs="Times New Roman"/>
          <w:sz w:val="24"/>
          <w:szCs w:val="24"/>
          <w:lang w:val="en-GB"/>
        </w:rPr>
        <w:instrText>ADDIN CSL_CITATION {"citationItems":[{"id":"ITEM-1","itemData":{"DOI":"10.1519/JSC.0000000000001309","ISSN":"1533-4287","PMID":"26694505","abstract":"Malone, S, Solan, B, Collins, KD, and Doran, DA. Positional match running performance in elite Gaelic football. J Strength Cond Res 30(8): 2292-2298, 2016-There is currently limited information available on match running performance in Gaelic football. The objective of the current study was to report on the match running profile of elite male Gaelic football and assess positional running performance. In this observational study, 50 elite male Gaelic football players wore 4-Hz global positioning systems units (VX Sports) across 30 competitive games with a total of 215 full game data sets collected. Activity was classed according to total distance, high-speed distance (≥17 km·h), sprint distance (≥22 km·h), mean velocity (km·h), peak velocity (km·h), and number of accelerations. The average match distance was 8,160 ± 1,482 m, reflective of a relative distance of 116 ± 21 m·min, with 1,731 ± 659 m covered at high speed, which is reflective of a relative high-speed distance of 25 ± 9 m·min. The observed sprint distance was 445 ± 169 m distributed across 44 sprint actions. The peak velocity was 30.3 ± 1.8 km·h with a mean velocity of 6.5 ± 1.2 km·h. Players completed 184 ± 40 accelerations, which represent 2.6 ± 0.5 accelerations per minute. There were significant differences between positional groups for both total running distance, high-speed running distance, and sprint distance, with midfielders covering more total and high-speed running distance, compared with other positions (p &lt; 0.001). There was a reduction in high-speed and sprint distance between the first and second half (p &lt; 0.001). Reductions in running performance were position dependent with the middle 3 positions experiencing the highest decrement in performance. The current study is the first to communicate a detailed description of match running performance during competitive elite Gaelic football match play.","author":[{"dropping-particle":"","family":"Malone","given":"Shane","non-dropping-particle":"","parse-names":false,"suffix":""},{"dropping-particle":"","family":"Solan","given":"Barry","non-dropping-particle":"","parse-names":false,"suffix":""},{"dropping-particle":"","family":"Collins","given":"Kieran D","non-dropping-particle":"","parse-names":false,"suffix":""},{"dropping-particle":"","family":"Doran","given":"Dominic A","non-dropping-particle":"","parse-names":false,"suffix":""}],"container-title":"Journal of strength and conditioning research","id":"ITEM-1","issue":"8","issued":{"date-parts":[["2016","8"]]},"page":"2292-8","title":"Positional Match Running Performance in Elite Gaelic Football.","type":"article-journal","volume":"30"},"uris":["http://www.mendeley.com/documents/?uuid=fc51e3ee-c5bb-3f97-88ee-0a52f18c9a56"]},{"id":"ITEM-2","itemData":{"DOI":"10.1519/JSC.0000000000001477","ISSN":"1533-4287","PMID":"27191694","abstract":"Malone, S, Solan, B, and Collins, K. TITLE The running performance profile of elite Gaelic football match-play. J Strength Cond Res 31(1): 30-36, 2017-The current study examined (a) the match running performance of Gaelic football and (b) the decrement in match running performance with respect to position. Global positioning satellite system technologies (4-Hz; VX Sport) were used with 3 elite intercounty teams across 3 full seasons with 250 full game data sets collected. Game movements were classified according to game actions and distance covered across speed zone thresholds (total distance [TD], high-speed running distance [HSRD; ≥17 km·h], sprint distance [SD; ≥22 km·h]; accelerations [n]; peak speed [km·h]). The influence of running performance in each quarter on the subsequent quarter was analyzed across all positional roles. The mean (±SD) TD and HSRD covered during the game were 8,889 ± 1,448 m and 1,596 ± 594 m, respectively. Results show a temporal profile for TD with reductions in the second (-4.1%), third (-5.9%) and fourth (-3.8%) quarters, respectively. There was a significant reduction in HSRD in the second (-8.8%), third (-15.9%), and fourth (-19.8%) quarters when compared to the first quarter (p &lt; 0.001). Positional differences were observed for distance-based measures with the middle 3 positions (half-back, midfield, and half-forward) completing the highest running performances. These positions also showed increased decrements in TD and HSRD and SD across quarters. The current data indicate a reduction in exercise intensity over the duration of elite Gaelic football match-play. It is unclear if this reduction is because of fatigue, pacing, contextual factors, or nutritional strategies employed by players.","author":[{"dropping-particle":"","family":"Malone","given":"Shane","non-dropping-particle":"","parse-names":false,"suffix":""},{"dropping-particle":"","family":"Solan","given":"Barry","non-dropping-particle":"","parse-names":false,"suffix":""},{"dropping-particle":"","family":"Collins","given":"Kieran","non-dropping-particle":"","parse-names":false,"suffix":""}],"container-title":"Journal of strength and conditioning research","id":"ITEM-2","issue":"1","issued":{"date-parts":[["2017","1","1"]]},"page":"30-36","title":"The Running Performance Profile of Elite Gaelic Football Match-Play.","type":"article-journal","volume":"31"},"uris":["http://www.mendeley.com/documents/?uuid=e7584b68-0b1b-3ccb-bda2-413b3fa99fee"]}],"mendeley":{"formattedCitation":"(Malone et al., 2017, 2016)","plainTextFormattedCitation":"(Malone et al., 2017, 2016)","previouslyFormattedCitation":"(Malone et al., 2017, 2016)"},"properties":{"noteIndex":0},"schema":"https://github.com/citation-style-language/schema/raw/master/csl-citation.json"}</w:instrText>
      </w:r>
      <w:r w:rsidR="00D4290C" w:rsidRPr="00944268">
        <w:rPr>
          <w:rFonts w:ascii="Times New Roman" w:hAnsi="Times New Roman" w:cs="Times New Roman"/>
          <w:sz w:val="24"/>
          <w:szCs w:val="24"/>
          <w:lang w:val="en-GB"/>
        </w:rPr>
        <w:fldChar w:fldCharType="separate"/>
      </w:r>
      <w:r w:rsidR="00D4290C" w:rsidRPr="00944268">
        <w:rPr>
          <w:rFonts w:ascii="Times New Roman" w:hAnsi="Times New Roman" w:cs="Times New Roman"/>
          <w:noProof/>
          <w:sz w:val="24"/>
          <w:szCs w:val="24"/>
          <w:lang w:val="en-GB"/>
        </w:rPr>
        <w:t>(Malone et al., 2017, 2016)</w:t>
      </w:r>
      <w:r w:rsidR="00D4290C" w:rsidRPr="00944268">
        <w:rPr>
          <w:rFonts w:ascii="Times New Roman" w:hAnsi="Times New Roman" w:cs="Times New Roman"/>
          <w:sz w:val="24"/>
          <w:szCs w:val="24"/>
          <w:lang w:val="en-GB"/>
        </w:rPr>
        <w:fldChar w:fldCharType="end"/>
      </w:r>
      <w:r w:rsidR="00D4290C" w:rsidRPr="00944268">
        <w:rPr>
          <w:rFonts w:ascii="Times New Roman" w:hAnsi="Times New Roman" w:cs="Times New Roman"/>
          <w:sz w:val="24"/>
          <w:szCs w:val="24"/>
          <w:lang w:val="en-GB"/>
        </w:rPr>
        <w:t>. Meanwhile, the TD covered during match-play tends to vary across participation level</w:t>
      </w:r>
      <w:r w:rsidR="00D4290C">
        <w:rPr>
          <w:rFonts w:ascii="Times New Roman" w:hAnsi="Times New Roman" w:cs="Times New Roman"/>
          <w:sz w:val="24"/>
          <w:szCs w:val="24"/>
          <w:lang w:val="en-GB"/>
        </w:rPr>
        <w:t>s based on age group</w:t>
      </w:r>
      <w:r w:rsidR="00D4290C" w:rsidRPr="00944268">
        <w:rPr>
          <w:rFonts w:ascii="Times New Roman" w:hAnsi="Times New Roman" w:cs="Times New Roman"/>
          <w:sz w:val="24"/>
          <w:szCs w:val="24"/>
          <w:lang w:val="en-GB"/>
        </w:rPr>
        <w:t xml:space="preserve"> (</w:t>
      </w:r>
      <w:r w:rsidR="00D4290C" w:rsidRPr="00944268">
        <w:rPr>
          <w:rFonts w:ascii="Times New Roman" w:hAnsi="Times New Roman" w:cs="Times New Roman"/>
          <w:sz w:val="24"/>
          <w:szCs w:val="24"/>
          <w:lang w:val="en-GB"/>
        </w:rPr>
        <w:fldChar w:fldCharType="begin" w:fldLock="1"/>
      </w:r>
      <w:r w:rsidR="00D4290C">
        <w:rPr>
          <w:rFonts w:ascii="Times New Roman" w:hAnsi="Times New Roman" w:cs="Times New Roman"/>
          <w:sz w:val="24"/>
          <w:szCs w:val="24"/>
          <w:lang w:val="en-GB"/>
        </w:rPr>
        <w:instrText>ADDIN CSL_CITATION {"citationItems":[{"id":"ITEM-1","itemData":{"DOI":"10.1519/JSC.0b013e318277fce2","ISSN":"1064-8011","PMID":"23090319","abstract":"The purpose of this study was to evaluate the anthropometric characteristics and fitness levels of elite level under 18 (U-18) Gaelic football players to establish normative centile scores for selected fitness parameters and to compare the physical and fitness characteristics relative to each playing position. A total of 265 male U-18 Gaelic football players (age: 16.96 ± 0.7 years; height: 178.11 ± 6.27 cm; weight: 72.07 ± 8.68 kg) participated in the study. According to positional roles, players were categorized as goalkeepers (n = 13), defenders (n = 113), midfielders (n = 30), and forwards (n = 109). Height and weight were measured, and skinfolds were taken before participants sequentially performed a sit and reach test (S&amp;R), countermovement jump (CMJ), standing long jump (SLJ), 5- and 20-m speed test, and the Yo-Yo Intermittent Recovery Test Level 1 (YYIRT1). The percentage body fat was higher (p &lt; 0.01) in goalkeepers than the other playing positions. Goalkeepers had a higher body mass index than defenders (p &lt; 0.05) and forwards (p &lt; 0.01). Midfielders and goalkeepers were taller (p &lt; 0.01) and heavier (p &lt; 0.01) than defenders and forwards. The total distance covered in the YYIRT1 was significantly lower (p &lt; 0.01) in goalkeepers than the other playing positions. There was no significant positional difference in the performance scores in the S&amp;R test, CMJ, SLJ, and 5- and 20-m running speed. The study findings indicate minimal differences in the anthropometric and physiological characteristics between playing positions in elite youth level Gaelic football players. The norm-referenced percentile scores will enable conditioning coaches to benchmark elite performance and design training programs.","author":[{"dropping-particle":"","family":"Cullen","given":"Bryan D.","non-dropping-particle":"","parse-names":false,"suffix":""},{"dropping-particle":"","family":"Cregg","given":"Cathal J.","non-dropping-particle":"","parse-names":false,"suffix":""},{"dropping-particle":"","family":"Kelly","given":"David T.","non-dropping-particle":"","parse-names":false,"suffix":""},{"dropping-particle":"","family":"Hughes","given":"Sarah M.","non-dropping-particle":"","parse-names":false,"suffix":""},{"dropping-particle":"","family":"Daly","given":"Pat G.","non-dropping-particle":"","parse-names":false,"suffix":""},{"dropping-particle":"","family":"Moyna","given":"Niall M.","non-dropping-particle":"","parse-names":false,"suffix":""}],"container-title":"Journal of Strength and Conditioning Research","id":"ITEM-1","issue":"8","issued":{"date-parts":[["2013","8"]]},"page":"2096-2103","title":"Fitness Profiling of Elite Level Adolescent Gaelic Football Players","type":"article-journal","volume":"27"},"uris":["http://www.mendeley.com/documents/?uuid=b72bde2c-5feb-3b80-9a40-19d431d66e8b"]}],"mendeley":{"formattedCitation":"(Cullen et al., 2013)","manualFormatting":"Cullen et al., 2013)","plainTextFormattedCitation":"(Cullen et al., 2013)","previouslyFormattedCitation":"(Cullen et al., 2013)"},"properties":{"noteIndex":0},"schema":"https://github.com/citation-style-language/schema/raw/master/csl-citation.json"}</w:instrText>
      </w:r>
      <w:r w:rsidR="00D4290C" w:rsidRPr="00944268">
        <w:rPr>
          <w:rFonts w:ascii="Times New Roman" w:hAnsi="Times New Roman" w:cs="Times New Roman"/>
          <w:sz w:val="24"/>
          <w:szCs w:val="24"/>
          <w:lang w:val="en-GB"/>
        </w:rPr>
        <w:fldChar w:fldCharType="separate"/>
      </w:r>
      <w:r w:rsidR="00D4290C" w:rsidRPr="00944268">
        <w:rPr>
          <w:rFonts w:ascii="Times New Roman" w:hAnsi="Times New Roman" w:cs="Times New Roman"/>
          <w:noProof/>
          <w:sz w:val="24"/>
          <w:szCs w:val="24"/>
          <w:lang w:val="en-GB"/>
        </w:rPr>
        <w:t>Cullen et al., 2013)</w:t>
      </w:r>
      <w:r w:rsidR="00D4290C" w:rsidRPr="00944268">
        <w:rPr>
          <w:rFonts w:ascii="Times New Roman" w:hAnsi="Times New Roman" w:cs="Times New Roman"/>
          <w:sz w:val="24"/>
          <w:szCs w:val="24"/>
          <w:lang w:val="en-GB"/>
        </w:rPr>
        <w:fldChar w:fldCharType="end"/>
      </w:r>
      <w:r w:rsidR="00D4290C">
        <w:rPr>
          <w:rFonts w:ascii="Times New Roman" w:hAnsi="Times New Roman" w:cs="Times New Roman"/>
          <w:sz w:val="24"/>
          <w:szCs w:val="24"/>
          <w:lang w:val="en-GB"/>
        </w:rPr>
        <w:t xml:space="preserve"> as well as</w:t>
      </w:r>
      <w:r w:rsidR="00D4290C" w:rsidRPr="00944268">
        <w:rPr>
          <w:rFonts w:ascii="Times New Roman" w:hAnsi="Times New Roman" w:cs="Times New Roman"/>
          <w:sz w:val="24"/>
          <w:szCs w:val="24"/>
          <w:lang w:val="en-GB"/>
        </w:rPr>
        <w:t xml:space="preserve"> position and competition level </w:t>
      </w:r>
      <w:r w:rsidR="00D4290C" w:rsidRPr="00944268">
        <w:rPr>
          <w:rFonts w:ascii="Times New Roman" w:hAnsi="Times New Roman" w:cs="Times New Roman"/>
          <w:sz w:val="24"/>
          <w:szCs w:val="24"/>
          <w:lang w:val="en-GB"/>
        </w:rPr>
        <w:fldChar w:fldCharType="begin" w:fldLock="1"/>
      </w:r>
      <w:r w:rsidR="00D4290C" w:rsidRPr="00944268">
        <w:rPr>
          <w:rFonts w:ascii="Times New Roman" w:hAnsi="Times New Roman" w:cs="Times New Roman"/>
          <w:sz w:val="24"/>
          <w:szCs w:val="24"/>
          <w:lang w:val="en-GB"/>
        </w:rPr>
        <w:instrText>ADDIN CSL_CITATION {"citationItems":[{"id":"ITEM-1","itemData":{"DOI":"10.1519/JSC.0b013e31822e5913","ISSN":"1064-8011","PMID":"22446668","abstract":"This study compared the activity profile of national and international male field hockey athletes. Sixteen players (mean (±SD) age, stature, and body mass: 22 ± 4 y, 178 ± 8 cm, and 78 ± 9 kg, respectively) competing in the national-level Australian Hockey League (AHL) and 16 players [mean (±SD) age, stature, and body mass: 27 ± 4 y, 179 ± 5 cm, and 77 ± 5 kg, respectively] competing in the international Champions Trophy (CT) tournament participated in this study. Global positioning systems assessed total distance (TD), meters per minute (m·min(-1)), and high-speed running distance (HSR; &gt;4.17 m·s(-1)). Differences in multistage fitness test performance, movement between competition, positions, and halves were assessed using effect size and percent difference ±90% confidence intervals. The CT players had a 10.1% greater multistage fitness test, 13.9% and 42.0% more TD and HSR, respectively, than AHL. During CT, strikers performed 10.1 ± 7.4% less HSR than midfielders and 26.6 ± 8.2% more HSR than defenders. The AHL defenders covered less TD and HSR distance compared with strikers and midfielders (8.1 ± 3.6% and 8.4 ± 2.6%; 36.1 ± 11.1% and 51.5 ± 12.1%, respectively). The AHL strikers, midfielders, and defenders (19.9 ± 8.8%, 32.1 ± 7.9%, and 30.3 ± 10.7%, respectively), all performed less HSR distance than their CT counterparts. Finally, TD decreased from the first to second halves across all positions (6.1-7.5%) in both competitions. International competition increases the running profile of hockey players, with greater HSR at the elite level and positional differences including decreased running during the second half in both competitions.","author":[{"dropping-particle":"","family":"Jennings","given":"Denise H.","non-dropping-particle":"","parse-names":false,"suffix":""},{"dropping-particle":"","family":"Cormack","given":"Stuart J.","non-dropping-particle":"","parse-names":false,"suffix":""},{"dropping-particle":"","family":"Coutts","given":"Aaron J.","non-dropping-particle":"","parse-names":false,"suffix":""},{"dropping-particle":"","family":"Aughey","given":"Robert J.","non-dropping-particle":"","parse-names":false,"suffix":""}],"container-title":"Journal of Strength and Conditioning Research","id":"ITEM-1","issue":"4","issued":{"date-parts":[["2012","4"]]},"page":"947-952","title":"International Field Hockey Players Perform More High-Speed Running Than National-Level Counterparts","type":"article-journal","volume":"26"},"uris":["http://www.mendeley.com/documents/?uuid=1da79998-9d36-3c7d-8b15-1f1f26aadefd"]}],"mendeley":{"formattedCitation":"(Jennings, Cormack, Coutts, &amp; Aughey, 2012)","plainTextFormattedCitation":"(Jennings, Cormack, Coutts, &amp; Aughey, 2012)","previouslyFormattedCitation":"(Jennings, Cormack, Coutts, &amp; Aughey, 2012)"},"properties":{"noteIndex":0},"schema":"https://github.com/citation-style-language/schema/raw/master/csl-citation.json"}</w:instrText>
      </w:r>
      <w:r w:rsidR="00D4290C" w:rsidRPr="00944268">
        <w:rPr>
          <w:rFonts w:ascii="Times New Roman" w:hAnsi="Times New Roman" w:cs="Times New Roman"/>
          <w:sz w:val="24"/>
          <w:szCs w:val="24"/>
          <w:lang w:val="en-GB"/>
        </w:rPr>
        <w:fldChar w:fldCharType="separate"/>
      </w:r>
      <w:r w:rsidR="00D4290C" w:rsidRPr="00944268">
        <w:rPr>
          <w:rFonts w:ascii="Times New Roman" w:hAnsi="Times New Roman" w:cs="Times New Roman"/>
          <w:noProof/>
          <w:sz w:val="24"/>
          <w:szCs w:val="24"/>
          <w:lang w:val="en-GB"/>
        </w:rPr>
        <w:t>(Jennings, Cormack, Coutts, &amp; Aughey, 2012)</w:t>
      </w:r>
      <w:r w:rsidR="00D4290C" w:rsidRPr="00944268">
        <w:rPr>
          <w:rFonts w:ascii="Times New Roman" w:hAnsi="Times New Roman" w:cs="Times New Roman"/>
          <w:sz w:val="24"/>
          <w:szCs w:val="24"/>
          <w:lang w:val="en-GB"/>
        </w:rPr>
        <w:fldChar w:fldCharType="end"/>
      </w:r>
      <w:r w:rsidR="00D4290C" w:rsidRPr="00944268">
        <w:rPr>
          <w:rFonts w:ascii="Times New Roman" w:hAnsi="Times New Roman" w:cs="Times New Roman"/>
          <w:sz w:val="24"/>
          <w:szCs w:val="24"/>
          <w:lang w:val="en-GB"/>
        </w:rPr>
        <w:t>.</w:t>
      </w:r>
    </w:p>
    <w:p w14:paraId="2E35DEF6" w14:textId="3B36EBBC" w:rsidR="00D4290C" w:rsidRPr="00B265F1" w:rsidRDefault="00743C31" w:rsidP="00D4290C">
      <w:pPr>
        <w:ind w:firstLine="720"/>
        <w:rPr>
          <w:rFonts w:ascii="Times New Roman" w:hAnsi="Times New Roman" w:cs="Times New Roman"/>
          <w:sz w:val="24"/>
          <w:szCs w:val="24"/>
          <w:lang w:val="en-GB"/>
        </w:rPr>
      </w:pPr>
      <w:r>
        <w:rPr>
          <w:rFonts w:ascii="Times New Roman" w:hAnsi="Times New Roman" w:cs="Times New Roman"/>
          <w:sz w:val="24"/>
          <w:szCs w:val="24"/>
          <w:lang w:val="en-GB"/>
        </w:rPr>
        <w:t>Due to</w:t>
      </w:r>
      <w:r w:rsidR="00D4290C">
        <w:rPr>
          <w:rFonts w:ascii="Times New Roman" w:hAnsi="Times New Roman" w:cs="Times New Roman"/>
          <w:sz w:val="24"/>
          <w:szCs w:val="24"/>
          <w:lang w:val="en-GB"/>
        </w:rPr>
        <w:t xml:space="preserve"> </w:t>
      </w:r>
      <w:r>
        <w:rPr>
          <w:rFonts w:ascii="Times New Roman" w:hAnsi="Times New Roman" w:cs="Times New Roman"/>
          <w:sz w:val="24"/>
          <w:szCs w:val="24"/>
          <w:lang w:val="en-GB"/>
        </w:rPr>
        <w:t>the aforementioned</w:t>
      </w:r>
      <w:r w:rsidR="00D4290C">
        <w:rPr>
          <w:rFonts w:ascii="Times New Roman" w:hAnsi="Times New Roman" w:cs="Times New Roman"/>
          <w:sz w:val="24"/>
          <w:szCs w:val="24"/>
          <w:lang w:val="en-GB"/>
        </w:rPr>
        <w:t xml:space="preserve"> reason</w:t>
      </w:r>
      <w:r>
        <w:rPr>
          <w:rFonts w:ascii="Times New Roman" w:hAnsi="Times New Roman" w:cs="Times New Roman"/>
          <w:sz w:val="24"/>
          <w:szCs w:val="24"/>
          <w:lang w:val="en-GB"/>
        </w:rPr>
        <w:t>s</w:t>
      </w:r>
      <w:r w:rsidR="00D4290C">
        <w:rPr>
          <w:rFonts w:ascii="Times New Roman" w:hAnsi="Times New Roman" w:cs="Times New Roman"/>
          <w:sz w:val="24"/>
          <w:szCs w:val="24"/>
          <w:lang w:val="en-GB"/>
        </w:rPr>
        <w:t>, the</w:t>
      </w:r>
      <w:r w:rsidR="00FF7E96" w:rsidRPr="00944268">
        <w:rPr>
          <w:rFonts w:ascii="Times New Roman" w:hAnsi="Times New Roman" w:cs="Times New Roman"/>
          <w:sz w:val="24"/>
          <w:szCs w:val="24"/>
          <w:lang w:val="en-GB"/>
        </w:rPr>
        <w:t xml:space="preserve"> </w:t>
      </w:r>
      <w:r w:rsidR="00F1634F">
        <w:rPr>
          <w:rFonts w:ascii="Times New Roman" w:hAnsi="Times New Roman" w:cs="Times New Roman"/>
          <w:sz w:val="24"/>
          <w:szCs w:val="24"/>
          <w:lang w:val="en-GB"/>
        </w:rPr>
        <w:t xml:space="preserve">intensive </w:t>
      </w:r>
      <w:r w:rsidR="00FF7E96" w:rsidRPr="00944268">
        <w:rPr>
          <w:rFonts w:ascii="Times New Roman" w:hAnsi="Times New Roman" w:cs="Times New Roman"/>
          <w:sz w:val="24"/>
          <w:szCs w:val="24"/>
          <w:lang w:val="en-GB"/>
        </w:rPr>
        <w:t xml:space="preserve">nature of </w:t>
      </w:r>
      <w:r w:rsidR="00D4290C">
        <w:rPr>
          <w:rFonts w:ascii="Times New Roman" w:hAnsi="Times New Roman" w:cs="Times New Roman"/>
          <w:sz w:val="24"/>
          <w:szCs w:val="24"/>
          <w:lang w:val="en-GB"/>
        </w:rPr>
        <w:t>these</w:t>
      </w:r>
      <w:r w:rsidR="00FF7E96" w:rsidRPr="00944268">
        <w:rPr>
          <w:rFonts w:ascii="Times New Roman" w:hAnsi="Times New Roman" w:cs="Times New Roman"/>
          <w:sz w:val="24"/>
          <w:szCs w:val="24"/>
          <w:lang w:val="en-GB"/>
        </w:rPr>
        <w:t xml:space="preserve"> movements in </w:t>
      </w:r>
      <w:r w:rsidR="000065B9" w:rsidRPr="00944268">
        <w:rPr>
          <w:rFonts w:ascii="Times New Roman" w:hAnsi="Times New Roman" w:cs="Times New Roman"/>
          <w:sz w:val="24"/>
          <w:szCs w:val="24"/>
          <w:lang w:val="en-GB"/>
        </w:rPr>
        <w:t>GF</w:t>
      </w:r>
      <w:r w:rsidR="00FF7E96" w:rsidRPr="00944268">
        <w:rPr>
          <w:rFonts w:ascii="Times New Roman" w:hAnsi="Times New Roman" w:cs="Times New Roman"/>
          <w:sz w:val="24"/>
          <w:szCs w:val="24"/>
          <w:lang w:val="en-GB"/>
        </w:rPr>
        <w:t xml:space="preserve"> </w:t>
      </w:r>
      <w:r w:rsidR="00AF41E6">
        <w:rPr>
          <w:rFonts w:ascii="Times New Roman" w:hAnsi="Times New Roman" w:cs="Times New Roman"/>
          <w:sz w:val="24"/>
          <w:szCs w:val="24"/>
          <w:lang w:val="en-GB"/>
        </w:rPr>
        <w:t>warrants</w:t>
      </w:r>
      <w:r w:rsidR="00AF41E6" w:rsidRPr="00944268">
        <w:rPr>
          <w:rFonts w:ascii="Times New Roman" w:hAnsi="Times New Roman" w:cs="Times New Roman"/>
          <w:sz w:val="24"/>
          <w:szCs w:val="24"/>
          <w:lang w:val="en-GB"/>
        </w:rPr>
        <w:t xml:space="preserve"> </w:t>
      </w:r>
      <w:r w:rsidR="00FF7E96" w:rsidRPr="00944268">
        <w:rPr>
          <w:rFonts w:ascii="Times New Roman" w:hAnsi="Times New Roman" w:cs="Times New Roman"/>
          <w:sz w:val="24"/>
          <w:szCs w:val="24"/>
          <w:lang w:val="en-GB"/>
        </w:rPr>
        <w:t xml:space="preserve">the utilisation, and </w:t>
      </w:r>
      <w:r w:rsidR="00DF1032" w:rsidRPr="00944268">
        <w:rPr>
          <w:rFonts w:ascii="Times New Roman" w:hAnsi="Times New Roman" w:cs="Times New Roman"/>
          <w:sz w:val="24"/>
          <w:szCs w:val="24"/>
          <w:lang w:val="en-GB"/>
        </w:rPr>
        <w:t xml:space="preserve">hence constant </w:t>
      </w:r>
      <w:r w:rsidR="00FF7E96" w:rsidRPr="00944268">
        <w:rPr>
          <w:rFonts w:ascii="Times New Roman" w:hAnsi="Times New Roman" w:cs="Times New Roman"/>
          <w:sz w:val="24"/>
          <w:szCs w:val="24"/>
          <w:lang w:val="en-GB"/>
        </w:rPr>
        <w:t>training, of all three energy systems, adenosine triphosphate (ATP)</w:t>
      </w:r>
      <w:r w:rsidR="00311867">
        <w:rPr>
          <w:rFonts w:ascii="Times New Roman" w:hAnsi="Times New Roman" w:cs="Times New Roman"/>
          <w:sz w:val="24"/>
          <w:szCs w:val="24"/>
          <w:lang w:val="en-GB"/>
        </w:rPr>
        <w:t xml:space="preserve"> </w:t>
      </w:r>
      <w:r w:rsidR="00FF7E96" w:rsidRPr="00944268">
        <w:rPr>
          <w:rFonts w:ascii="Times New Roman" w:hAnsi="Times New Roman" w:cs="Times New Roman"/>
          <w:sz w:val="24"/>
          <w:szCs w:val="24"/>
          <w:lang w:val="en-GB"/>
        </w:rPr>
        <w:t>creatine phosphate</w:t>
      </w:r>
      <w:r w:rsidR="007862EB" w:rsidRPr="00944268">
        <w:rPr>
          <w:rFonts w:ascii="Times New Roman" w:hAnsi="Times New Roman" w:cs="Times New Roman"/>
          <w:sz w:val="24"/>
          <w:szCs w:val="24"/>
          <w:lang w:val="en-GB"/>
        </w:rPr>
        <w:t xml:space="preserve"> (CP), </w:t>
      </w:r>
      <w:r w:rsidR="00C100DB" w:rsidRPr="00944268">
        <w:rPr>
          <w:rFonts w:ascii="Times New Roman" w:hAnsi="Times New Roman" w:cs="Times New Roman"/>
          <w:sz w:val="24"/>
          <w:szCs w:val="24"/>
          <w:lang w:val="en-GB"/>
        </w:rPr>
        <w:t xml:space="preserve">the </w:t>
      </w:r>
      <w:r w:rsidR="007862EB" w:rsidRPr="00944268">
        <w:rPr>
          <w:rFonts w:ascii="Times New Roman" w:hAnsi="Times New Roman" w:cs="Times New Roman"/>
          <w:sz w:val="24"/>
          <w:szCs w:val="24"/>
          <w:lang w:val="en-GB"/>
        </w:rPr>
        <w:t>glycolytic</w:t>
      </w:r>
      <w:r w:rsidR="00C100DB" w:rsidRPr="00944268">
        <w:rPr>
          <w:rFonts w:ascii="Times New Roman" w:hAnsi="Times New Roman" w:cs="Times New Roman"/>
          <w:sz w:val="24"/>
          <w:szCs w:val="24"/>
          <w:lang w:val="en-GB"/>
        </w:rPr>
        <w:t>,</w:t>
      </w:r>
      <w:r w:rsidR="007862EB" w:rsidRPr="00944268">
        <w:rPr>
          <w:rFonts w:ascii="Times New Roman" w:hAnsi="Times New Roman" w:cs="Times New Roman"/>
          <w:sz w:val="24"/>
          <w:szCs w:val="24"/>
          <w:lang w:val="en-GB"/>
        </w:rPr>
        <w:t xml:space="preserve"> and </w:t>
      </w:r>
      <w:r w:rsidR="00C100DB" w:rsidRPr="00944268">
        <w:rPr>
          <w:rFonts w:ascii="Times New Roman" w:hAnsi="Times New Roman" w:cs="Times New Roman"/>
          <w:sz w:val="24"/>
          <w:szCs w:val="24"/>
          <w:lang w:val="en-GB"/>
        </w:rPr>
        <w:t xml:space="preserve">the </w:t>
      </w:r>
      <w:r w:rsidR="007862EB" w:rsidRPr="00944268">
        <w:rPr>
          <w:rFonts w:ascii="Times New Roman" w:hAnsi="Times New Roman" w:cs="Times New Roman"/>
          <w:sz w:val="24"/>
          <w:szCs w:val="24"/>
          <w:lang w:val="en-GB"/>
        </w:rPr>
        <w:t>aerobic system</w:t>
      </w:r>
      <w:r w:rsidR="000065B9" w:rsidRPr="00944268">
        <w:rPr>
          <w:rFonts w:ascii="Times New Roman" w:hAnsi="Times New Roman" w:cs="Times New Roman"/>
          <w:sz w:val="24"/>
          <w:szCs w:val="24"/>
          <w:lang w:val="en-GB"/>
        </w:rPr>
        <w:t>s</w:t>
      </w:r>
      <w:r w:rsidR="00E2506F" w:rsidRPr="00944268">
        <w:rPr>
          <w:rFonts w:ascii="Times New Roman" w:hAnsi="Times New Roman" w:cs="Times New Roman"/>
          <w:sz w:val="24"/>
          <w:szCs w:val="24"/>
          <w:lang w:val="en-GB"/>
        </w:rPr>
        <w:t xml:space="preserve">. </w:t>
      </w:r>
      <w:r w:rsidR="00C37DC5" w:rsidRPr="00C37DC5">
        <w:rPr>
          <w:rFonts w:ascii="Times New Roman" w:hAnsi="Times New Roman" w:cs="Times New Roman"/>
          <w:sz w:val="24"/>
          <w:szCs w:val="24"/>
          <w:lang w:val="en-GB"/>
        </w:rPr>
        <w:t>Many significant match-play events include single or repetitive activity efforts involving high running velocities and muscle power</w:t>
      </w:r>
      <w:r w:rsidR="00B81B6B">
        <w:rPr>
          <w:rFonts w:ascii="Times New Roman" w:hAnsi="Times New Roman" w:cs="Times New Roman"/>
          <w:sz w:val="24"/>
          <w:szCs w:val="24"/>
          <w:lang w:val="en-GB"/>
        </w:rPr>
        <w:t xml:space="preserve"> </w:t>
      </w:r>
      <w:r w:rsidR="00B81B6B">
        <w:rPr>
          <w:rFonts w:ascii="Times New Roman" w:hAnsi="Times New Roman" w:cs="Times New Roman"/>
          <w:sz w:val="24"/>
          <w:szCs w:val="24"/>
          <w:lang w:val="en-GB"/>
        </w:rPr>
        <w:fldChar w:fldCharType="begin" w:fldLock="1"/>
      </w:r>
      <w:r w:rsidR="00B81B6B">
        <w:rPr>
          <w:rFonts w:ascii="Times New Roman" w:hAnsi="Times New Roman" w:cs="Times New Roman"/>
          <w:sz w:val="24"/>
          <w:szCs w:val="24"/>
          <w:lang w:val="en-GB"/>
        </w:rPr>
        <w:instrText>ADDIN CSL_CITATION {"citationItems":[{"id":"ITEM-1","itemData":{"ISSN":"0195-9131","author":[{"dropping-particle":"","family":"Cregg","given":"Cathal J","non-dropping-particle":"","parse-names":false,"suffix":""},{"dropping-particle":"","family":"Kelly","given":"David","non-dropping-particle":"","parse-names":false,"suffix":""},{"dropping-particle":"","family":"O'Connor","given":"Paul L","non-dropping-particle":"","parse-names":false,"suffix":""},{"dropping-particle":"","family":"Daly","given":"Pat","non-dropping-particle":"","parse-names":false,"suffix":""},{"dropping-particle":"","family":"Moyna","given":"Niall M","non-dropping-particle":"","parse-names":false,"suffix":""}],"container-title":"Medicine and Science in Sports and Exercise","id":"ITEM-1","issue":"5, 1","issued":{"date-parts":[["2013"]]},"page":"510-511","title":"Effects of High-Intensity Interval Training and High-Volume Endurance Training on Maximal Aerobic Capacity, Speed and Power in Club Level Gaelic Football Players","type":"article-journal","volume":"45"},"uris":["http://www.mendeley.com/documents/?uuid=c922e048-14a4-4a1a-8bbd-f2c28f3c285c"]}],"mendeley":{"formattedCitation":"(Cregg, Kelly, O’Connor, Daly, &amp; Moyna, 2013)","plainTextFormattedCitation":"(Cregg, Kelly, O’Connor, Daly, &amp; Moyna, 2013)","previouslyFormattedCitation":"(Cregg, Kelly, O’Connor, Daly, &amp; Moyna, 2013)"},"properties":{"noteIndex":0},"schema":"https://github.com/citation-style-language/schema/raw/master/csl-citation.json"}</w:instrText>
      </w:r>
      <w:r w:rsidR="00B81B6B">
        <w:rPr>
          <w:rFonts w:ascii="Times New Roman" w:hAnsi="Times New Roman" w:cs="Times New Roman"/>
          <w:sz w:val="24"/>
          <w:szCs w:val="24"/>
          <w:lang w:val="en-GB"/>
        </w:rPr>
        <w:fldChar w:fldCharType="separate"/>
      </w:r>
      <w:r w:rsidR="00B81B6B" w:rsidRPr="00B81B6B">
        <w:rPr>
          <w:rFonts w:ascii="Times New Roman" w:hAnsi="Times New Roman" w:cs="Times New Roman"/>
          <w:noProof/>
          <w:sz w:val="24"/>
          <w:szCs w:val="24"/>
          <w:lang w:val="en-GB"/>
        </w:rPr>
        <w:t>(Cregg, Kelly, O’Connor, Daly, &amp; Moyna, 2013)</w:t>
      </w:r>
      <w:r w:rsidR="00B81B6B">
        <w:rPr>
          <w:rFonts w:ascii="Times New Roman" w:hAnsi="Times New Roman" w:cs="Times New Roman"/>
          <w:sz w:val="24"/>
          <w:szCs w:val="24"/>
          <w:lang w:val="en-GB"/>
        </w:rPr>
        <w:fldChar w:fldCharType="end"/>
      </w:r>
      <w:r w:rsidR="00C37DC5" w:rsidRPr="00C37DC5">
        <w:rPr>
          <w:rFonts w:ascii="Times New Roman" w:hAnsi="Times New Roman" w:cs="Times New Roman"/>
          <w:sz w:val="24"/>
          <w:szCs w:val="24"/>
          <w:lang w:val="en-GB"/>
        </w:rPr>
        <w:t>. The duration of these high-intensity activities is largely unpredictable because it is determined by the pattern of play and can vary greatly from player to player and from one game to another</w:t>
      </w:r>
      <w:r w:rsidR="00B81B6B">
        <w:rPr>
          <w:rFonts w:ascii="Times New Roman" w:hAnsi="Times New Roman" w:cs="Times New Roman"/>
          <w:sz w:val="24"/>
          <w:szCs w:val="24"/>
          <w:lang w:val="en-GB"/>
        </w:rPr>
        <w:t xml:space="preserve"> </w:t>
      </w:r>
      <w:r w:rsidR="00B81B6B">
        <w:rPr>
          <w:rFonts w:ascii="Times New Roman" w:hAnsi="Times New Roman" w:cs="Times New Roman"/>
          <w:sz w:val="24"/>
          <w:szCs w:val="24"/>
          <w:lang w:val="en-GB"/>
        </w:rPr>
        <w:fldChar w:fldCharType="begin" w:fldLock="1"/>
      </w:r>
      <w:r w:rsidR="00B81B6B">
        <w:rPr>
          <w:rFonts w:ascii="Times New Roman" w:hAnsi="Times New Roman" w:cs="Times New Roman"/>
          <w:sz w:val="24"/>
          <w:szCs w:val="24"/>
          <w:lang w:val="en-GB"/>
        </w:rPr>
        <w:instrText>ADDIN CSL_CITATION {"citationItems":[{"id":"ITEM-1","itemData":{"ISSN":"0195-9131","author":[{"dropping-particle":"","family":"Cregg","given":"Cathal J","non-dropping-particle":"","parse-names":false,"suffix":""},{"dropping-particle":"","family":"Kelly","given":"David","non-dropping-particle":"","parse-names":false,"suffix":""},{"dropping-particle":"","family":"O'Connor","given":"Paul L","non-dropping-particle":"","parse-names":false,"suffix":""},{"dropping-particle":"","family":"Daly","given":"Pat","non-dropping-particle":"","parse-names":false,"suffix":""},{"dropping-particle":"","family":"Moyna","given":"Niall M","non-dropping-particle":"","parse-names":false,"suffix":""}],"container-title":"Medicine and Science in Sports and Exercise","id":"ITEM-1","issue":"5, 1","issued":{"date-parts":[["2013"]]},"page":"510-511","title":"Effects of High-Intensity Interval Training and High-Volume Endurance Training on Maximal Aerobic Capacity, Speed and Power in Club Level Gaelic Football Players","type":"article-journal","volume":"45"},"uris":["http://www.mendeley.com/documents/?uuid=c922e048-14a4-4a1a-8bbd-f2c28f3c285c"]}],"mendeley":{"formattedCitation":"(Cregg et al., 2013)","plainTextFormattedCitation":"(Cregg et al., 2013)","previouslyFormattedCitation":"(Cregg et al., 2013)"},"properties":{"noteIndex":0},"schema":"https://github.com/citation-style-language/schema/raw/master/csl-citation.json"}</w:instrText>
      </w:r>
      <w:r w:rsidR="00B81B6B">
        <w:rPr>
          <w:rFonts w:ascii="Times New Roman" w:hAnsi="Times New Roman" w:cs="Times New Roman"/>
          <w:sz w:val="24"/>
          <w:szCs w:val="24"/>
          <w:lang w:val="en-GB"/>
        </w:rPr>
        <w:fldChar w:fldCharType="separate"/>
      </w:r>
      <w:r w:rsidR="00B81B6B" w:rsidRPr="00B81B6B">
        <w:rPr>
          <w:rFonts w:ascii="Times New Roman" w:hAnsi="Times New Roman" w:cs="Times New Roman"/>
          <w:noProof/>
          <w:sz w:val="24"/>
          <w:szCs w:val="24"/>
          <w:lang w:val="en-GB"/>
        </w:rPr>
        <w:t>(Cregg et al., 2013)</w:t>
      </w:r>
      <w:r w:rsidR="00B81B6B">
        <w:rPr>
          <w:rFonts w:ascii="Times New Roman" w:hAnsi="Times New Roman" w:cs="Times New Roman"/>
          <w:sz w:val="24"/>
          <w:szCs w:val="24"/>
          <w:lang w:val="en-GB"/>
        </w:rPr>
        <w:fldChar w:fldCharType="end"/>
      </w:r>
      <w:r w:rsidR="00C37DC5" w:rsidRPr="00C37DC5">
        <w:rPr>
          <w:rFonts w:ascii="Times New Roman" w:hAnsi="Times New Roman" w:cs="Times New Roman"/>
          <w:sz w:val="24"/>
          <w:szCs w:val="24"/>
          <w:lang w:val="en-GB"/>
        </w:rPr>
        <w:t xml:space="preserve">. </w:t>
      </w:r>
      <w:r w:rsidR="00BF599A">
        <w:rPr>
          <w:rFonts w:ascii="Times New Roman" w:hAnsi="Times New Roman" w:cs="Times New Roman"/>
          <w:sz w:val="24"/>
          <w:szCs w:val="24"/>
          <w:lang w:val="en-GB"/>
        </w:rPr>
        <w:t>High intensity activity p</w:t>
      </w:r>
      <w:r w:rsidR="00BF599A" w:rsidRPr="00C37DC5">
        <w:rPr>
          <w:rFonts w:ascii="Times New Roman" w:hAnsi="Times New Roman" w:cs="Times New Roman"/>
          <w:sz w:val="24"/>
          <w:szCs w:val="24"/>
          <w:lang w:val="en-GB"/>
        </w:rPr>
        <w:t>redominantly</w:t>
      </w:r>
      <w:r w:rsidR="00C37DC5" w:rsidRPr="00C37DC5">
        <w:rPr>
          <w:rFonts w:ascii="Times New Roman" w:hAnsi="Times New Roman" w:cs="Times New Roman"/>
          <w:sz w:val="24"/>
          <w:szCs w:val="24"/>
          <w:lang w:val="en-GB"/>
        </w:rPr>
        <w:t>,</w:t>
      </w:r>
      <w:r w:rsidR="00BF599A">
        <w:rPr>
          <w:rFonts w:ascii="Times New Roman" w:hAnsi="Times New Roman" w:cs="Times New Roman"/>
          <w:sz w:val="24"/>
          <w:szCs w:val="24"/>
          <w:lang w:val="en-GB"/>
        </w:rPr>
        <w:t xml:space="preserve"> </w:t>
      </w:r>
      <w:r w:rsidR="00B265F1" w:rsidRPr="00C37DC5">
        <w:rPr>
          <w:rFonts w:ascii="Times New Roman" w:hAnsi="Times New Roman" w:cs="Times New Roman"/>
          <w:sz w:val="24"/>
          <w:szCs w:val="24"/>
          <w:lang w:val="en-GB"/>
        </w:rPr>
        <w:t>depend</w:t>
      </w:r>
      <w:r w:rsidR="00BF599A">
        <w:rPr>
          <w:rFonts w:ascii="Times New Roman" w:hAnsi="Times New Roman" w:cs="Times New Roman"/>
          <w:sz w:val="24"/>
          <w:szCs w:val="24"/>
          <w:lang w:val="en-GB"/>
        </w:rPr>
        <w:t>s</w:t>
      </w:r>
      <w:r w:rsidR="00B265F1" w:rsidRPr="00C37DC5">
        <w:rPr>
          <w:rFonts w:ascii="Times New Roman" w:hAnsi="Times New Roman" w:cs="Times New Roman"/>
          <w:sz w:val="24"/>
          <w:szCs w:val="24"/>
          <w:lang w:val="en-GB"/>
        </w:rPr>
        <w:t xml:space="preserve"> on</w:t>
      </w:r>
      <w:r w:rsidR="00B265F1">
        <w:rPr>
          <w:rFonts w:ascii="Times New Roman" w:hAnsi="Times New Roman" w:cs="Times New Roman"/>
          <w:sz w:val="24"/>
          <w:szCs w:val="24"/>
          <w:lang w:val="en-GB"/>
        </w:rPr>
        <w:t xml:space="preserve"> </w:t>
      </w:r>
      <w:r w:rsidR="00BF599A">
        <w:rPr>
          <w:rFonts w:ascii="Times New Roman" w:hAnsi="Times New Roman" w:cs="Times New Roman"/>
          <w:sz w:val="24"/>
          <w:szCs w:val="24"/>
          <w:lang w:val="en-GB"/>
        </w:rPr>
        <w:t xml:space="preserve">the </w:t>
      </w:r>
      <w:r w:rsidR="00C37DC5" w:rsidRPr="00C37DC5">
        <w:rPr>
          <w:rFonts w:ascii="Times New Roman" w:hAnsi="Times New Roman" w:cs="Times New Roman"/>
          <w:sz w:val="24"/>
          <w:szCs w:val="24"/>
          <w:lang w:val="en-GB"/>
        </w:rPr>
        <w:t>anaerobic phosphagen and glycolysis systems, and the relative contribution of each system is highly dependent on the intensity and duration of high-intensity activity and recovery intervals</w:t>
      </w:r>
      <w:r w:rsidR="00B81B6B">
        <w:rPr>
          <w:rFonts w:ascii="Times New Roman" w:hAnsi="Times New Roman" w:cs="Times New Roman"/>
          <w:sz w:val="24"/>
          <w:szCs w:val="24"/>
          <w:lang w:val="en-GB"/>
        </w:rPr>
        <w:t xml:space="preserve"> </w:t>
      </w:r>
      <w:r w:rsidR="00B81B6B">
        <w:rPr>
          <w:rFonts w:ascii="Times New Roman" w:hAnsi="Times New Roman" w:cs="Times New Roman"/>
          <w:sz w:val="24"/>
          <w:szCs w:val="24"/>
          <w:lang w:val="en-GB"/>
        </w:rPr>
        <w:fldChar w:fldCharType="begin" w:fldLock="1"/>
      </w:r>
      <w:r w:rsidR="00711379">
        <w:rPr>
          <w:rFonts w:ascii="Times New Roman" w:hAnsi="Times New Roman" w:cs="Times New Roman"/>
          <w:sz w:val="24"/>
          <w:szCs w:val="24"/>
          <w:lang w:val="en-GB"/>
        </w:rPr>
        <w:instrText>ADDIN CSL_CITATION {"citationItems":[{"id":"ITEM-1","itemData":{"ISSN":"0195-9131","author":[{"dropping-particle":"","family":"Cregg","given":"Cathal J","non-dropping-particle":"","parse-names":false,"suffix":""},{"dropping-particle":"","family":"Kelly","given":"David","non-dropping-particle":"","parse-names":false,"suffix":""},{"dropping-particle":"","family":"O'Connor","given":"Paul L","non-dropping-particle":"","parse-names":false,"suffix":""},{"dropping-particle":"","family":"Daly","given":"Pat","non-dropping-particle":"","parse-names":false,"suffix":""},{"dropping-particle":"","family":"Moyna","given":"Niall M","non-dropping-particle":"","parse-names":false,"suffix":""}],"container-title":"Medicine and Science in Sports and Exercise","id":"ITEM-1","issue":"5, 1","issued":{"date-parts":[["2013"]]},"page":"510-511","title":"Effects of High-Intensity Interval Training and High-Volume Endurance Training on Maximal Aerobic Capacity, Speed and Power in Club Level Gaelic Football Players","type":"article-journal","volume":"45"},"uris":["http://www.mendeley.com/documents/?uuid=c922e048-14a4-4a1a-8bbd-f2c28f3c285c"]}],"mendeley":{"formattedCitation":"(Cregg et al., 2013)","plainTextFormattedCitation":"(Cregg et al., 2013)","previouslyFormattedCitation":"(Cregg et al., 2013)"},"properties":{"noteIndex":0},"schema":"https://github.com/citation-style-language/schema/raw/master/csl-citation.json"}</w:instrText>
      </w:r>
      <w:r w:rsidR="00B81B6B">
        <w:rPr>
          <w:rFonts w:ascii="Times New Roman" w:hAnsi="Times New Roman" w:cs="Times New Roman"/>
          <w:sz w:val="24"/>
          <w:szCs w:val="24"/>
          <w:lang w:val="en-GB"/>
        </w:rPr>
        <w:fldChar w:fldCharType="separate"/>
      </w:r>
      <w:r w:rsidR="00B81B6B" w:rsidRPr="00B81B6B">
        <w:rPr>
          <w:rFonts w:ascii="Times New Roman" w:hAnsi="Times New Roman" w:cs="Times New Roman"/>
          <w:noProof/>
          <w:sz w:val="24"/>
          <w:szCs w:val="24"/>
          <w:lang w:val="en-GB"/>
        </w:rPr>
        <w:t>(Cregg et al., 2013)</w:t>
      </w:r>
      <w:r w:rsidR="00B81B6B">
        <w:rPr>
          <w:rFonts w:ascii="Times New Roman" w:hAnsi="Times New Roman" w:cs="Times New Roman"/>
          <w:sz w:val="24"/>
          <w:szCs w:val="24"/>
          <w:lang w:val="en-GB"/>
        </w:rPr>
        <w:fldChar w:fldCharType="end"/>
      </w:r>
      <w:r w:rsidR="00C37DC5" w:rsidRPr="00C37DC5">
        <w:rPr>
          <w:rFonts w:ascii="Times New Roman" w:hAnsi="Times New Roman" w:cs="Times New Roman"/>
          <w:sz w:val="24"/>
          <w:szCs w:val="24"/>
          <w:lang w:val="en-GB"/>
        </w:rPr>
        <w:t>.</w:t>
      </w:r>
      <w:r w:rsidR="00B265F1">
        <w:rPr>
          <w:rFonts w:ascii="Times New Roman" w:hAnsi="Times New Roman" w:cs="Times New Roman"/>
          <w:sz w:val="24"/>
          <w:szCs w:val="24"/>
          <w:lang w:val="en-GB"/>
        </w:rPr>
        <w:t xml:space="preserve"> </w:t>
      </w:r>
      <w:r w:rsidR="00E2506F" w:rsidRPr="00944268">
        <w:rPr>
          <w:rFonts w:ascii="Times New Roman" w:hAnsi="Times New Roman" w:cs="Times New Roman"/>
          <w:sz w:val="24"/>
          <w:szCs w:val="24"/>
          <w:lang w:val="en-GB"/>
        </w:rPr>
        <w:t xml:space="preserve">However, </w:t>
      </w:r>
      <w:r w:rsidR="008F1060" w:rsidRPr="00944268">
        <w:rPr>
          <w:rFonts w:ascii="Times New Roman" w:hAnsi="Times New Roman" w:cs="Times New Roman"/>
          <w:sz w:val="24"/>
          <w:szCs w:val="24"/>
          <w:lang w:val="en-GB"/>
        </w:rPr>
        <w:t>despite</w:t>
      </w:r>
      <w:r w:rsidR="000065B9" w:rsidRPr="00944268">
        <w:rPr>
          <w:rFonts w:ascii="Times New Roman" w:hAnsi="Times New Roman" w:cs="Times New Roman"/>
          <w:sz w:val="24"/>
          <w:szCs w:val="24"/>
          <w:lang w:val="en-GB"/>
        </w:rPr>
        <w:t xml:space="preserve"> </w:t>
      </w:r>
      <w:r w:rsidR="00E2506F" w:rsidRPr="00944268">
        <w:rPr>
          <w:rFonts w:ascii="Times New Roman" w:hAnsi="Times New Roman" w:cs="Times New Roman"/>
          <w:sz w:val="24"/>
          <w:szCs w:val="24"/>
          <w:lang w:val="en-GB"/>
        </w:rPr>
        <w:t xml:space="preserve">the intermittent nature of sports </w:t>
      </w:r>
      <w:r w:rsidR="007F453D" w:rsidRPr="00944268">
        <w:rPr>
          <w:rFonts w:ascii="Times New Roman" w:hAnsi="Times New Roman" w:cs="Times New Roman"/>
          <w:sz w:val="24"/>
          <w:szCs w:val="24"/>
          <w:lang w:val="en-GB"/>
        </w:rPr>
        <w:t>such as</w:t>
      </w:r>
      <w:r w:rsidR="00E2506F" w:rsidRPr="00944268">
        <w:rPr>
          <w:rFonts w:ascii="Times New Roman" w:hAnsi="Times New Roman" w:cs="Times New Roman"/>
          <w:sz w:val="24"/>
          <w:szCs w:val="24"/>
          <w:lang w:val="en-GB"/>
        </w:rPr>
        <w:t xml:space="preserve"> </w:t>
      </w:r>
      <w:r w:rsidR="000065B9" w:rsidRPr="00944268">
        <w:rPr>
          <w:rFonts w:ascii="Times New Roman" w:hAnsi="Times New Roman" w:cs="Times New Roman"/>
          <w:sz w:val="24"/>
          <w:szCs w:val="24"/>
          <w:lang w:val="en-GB"/>
        </w:rPr>
        <w:t>GF</w:t>
      </w:r>
      <w:r w:rsidR="00E2506F" w:rsidRPr="00944268">
        <w:rPr>
          <w:rFonts w:ascii="Times New Roman" w:hAnsi="Times New Roman" w:cs="Times New Roman"/>
          <w:sz w:val="24"/>
          <w:szCs w:val="24"/>
          <w:lang w:val="en-GB"/>
        </w:rPr>
        <w:t xml:space="preserve"> </w:t>
      </w:r>
      <w:r w:rsidR="00C100DB" w:rsidRPr="00944268">
        <w:rPr>
          <w:rFonts w:ascii="Times New Roman" w:hAnsi="Times New Roman" w:cs="Times New Roman"/>
          <w:sz w:val="24"/>
          <w:szCs w:val="24"/>
          <w:lang w:val="en-GB"/>
        </w:rPr>
        <w:t xml:space="preserve">that </w:t>
      </w:r>
      <w:r w:rsidR="008F1060" w:rsidRPr="00944268">
        <w:rPr>
          <w:rFonts w:ascii="Times New Roman" w:hAnsi="Times New Roman" w:cs="Times New Roman"/>
          <w:sz w:val="24"/>
          <w:szCs w:val="24"/>
          <w:lang w:val="en-GB"/>
        </w:rPr>
        <w:t xml:space="preserve">require </w:t>
      </w:r>
      <w:r w:rsidR="00E2506F" w:rsidRPr="00944268">
        <w:rPr>
          <w:rFonts w:ascii="Times New Roman" w:hAnsi="Times New Roman" w:cs="Times New Roman"/>
          <w:sz w:val="24"/>
          <w:szCs w:val="24"/>
          <w:lang w:val="en-GB"/>
        </w:rPr>
        <w:t>increase</w:t>
      </w:r>
      <w:r w:rsidR="008F1060" w:rsidRPr="00944268">
        <w:rPr>
          <w:rFonts w:ascii="Times New Roman" w:hAnsi="Times New Roman" w:cs="Times New Roman"/>
          <w:sz w:val="24"/>
          <w:szCs w:val="24"/>
          <w:lang w:val="en-GB"/>
        </w:rPr>
        <w:t>d</w:t>
      </w:r>
      <w:r w:rsidR="00E2506F" w:rsidRPr="00944268">
        <w:rPr>
          <w:rFonts w:ascii="Times New Roman" w:hAnsi="Times New Roman" w:cs="Times New Roman"/>
          <w:sz w:val="24"/>
          <w:szCs w:val="24"/>
          <w:lang w:val="en-GB"/>
        </w:rPr>
        <w:t xml:space="preserve"> anaerobic energy contribution </w:t>
      </w:r>
      <w:r w:rsidR="00C100DB" w:rsidRPr="00944268">
        <w:rPr>
          <w:rFonts w:ascii="Times New Roman" w:hAnsi="Times New Roman" w:cs="Times New Roman"/>
          <w:sz w:val="24"/>
          <w:szCs w:val="24"/>
          <w:lang w:val="en-GB"/>
        </w:rPr>
        <w:t>(</w:t>
      </w:r>
      <w:r w:rsidR="00E2506F" w:rsidRPr="00944268">
        <w:rPr>
          <w:rFonts w:ascii="Times New Roman" w:hAnsi="Times New Roman" w:cs="Times New Roman"/>
          <w:sz w:val="24"/>
          <w:szCs w:val="24"/>
          <w:lang w:val="en-GB"/>
        </w:rPr>
        <w:fldChar w:fldCharType="begin" w:fldLock="1"/>
      </w:r>
      <w:r w:rsidR="006C7862">
        <w:rPr>
          <w:rFonts w:ascii="Times New Roman" w:hAnsi="Times New Roman" w:cs="Times New Roman"/>
          <w:sz w:val="24"/>
          <w:szCs w:val="24"/>
          <w:lang w:val="en-GB"/>
        </w:rPr>
        <w:instrText>ADDIN CSL_CITATION {"citationItems":[{"id":"ITEM-1","itemData":{"DOI":"10.1519/JSC.0b013e3181635b2e","ISSN":"1064-8011","author":[{"dropping-particle":"","family":"Buchheit","given":"Martin","non-dropping-particle":"","parse-names":false,"suffix":""}],"container-title":"Journal of Strength and Conditioning Research","id":"ITEM-1","issue":"2","issued":{"date-parts":[["2008","3"]]},"page":"365-374","title":"The 30-15 Intermittent Fitness Test: Accuracy for Individualizing Interval Training of Young Intermittent Sport Players","type":"article-journal","volume":"22"},"uris":["http://www.mendeley.com/documents/?uuid=5d47167b-e83d-3106-a0c3-0e0d4c11999d"]}],"mendeley":{"formattedCitation":"(Martin Buchheit, 2008)","manualFormatting":"Buchheit, 2008)","plainTextFormattedCitation":"(Martin Buchheit, 2008)","previouslyFormattedCitation":"(Martin Buchheit, 2008)"},"properties":{"noteIndex":0},"schema":"https://github.com/citation-style-language/schema/raw/master/csl-citation.json"}</w:instrText>
      </w:r>
      <w:r w:rsidR="00E2506F" w:rsidRPr="00944268">
        <w:rPr>
          <w:rFonts w:ascii="Times New Roman" w:hAnsi="Times New Roman" w:cs="Times New Roman"/>
          <w:sz w:val="24"/>
          <w:szCs w:val="24"/>
          <w:lang w:val="en-GB"/>
        </w:rPr>
        <w:fldChar w:fldCharType="separate"/>
      </w:r>
      <w:r w:rsidR="00E2506F" w:rsidRPr="00944268">
        <w:rPr>
          <w:rFonts w:ascii="Times New Roman" w:hAnsi="Times New Roman" w:cs="Times New Roman"/>
          <w:noProof/>
          <w:sz w:val="24"/>
          <w:szCs w:val="24"/>
          <w:lang w:val="en-GB"/>
        </w:rPr>
        <w:t>Buchheit, 2008)</w:t>
      </w:r>
      <w:r w:rsidR="00E2506F" w:rsidRPr="00944268">
        <w:rPr>
          <w:rFonts w:ascii="Times New Roman" w:hAnsi="Times New Roman" w:cs="Times New Roman"/>
          <w:sz w:val="24"/>
          <w:szCs w:val="24"/>
          <w:lang w:val="en-GB"/>
        </w:rPr>
        <w:fldChar w:fldCharType="end"/>
      </w:r>
      <w:r w:rsidR="00E2506F" w:rsidRPr="00944268">
        <w:rPr>
          <w:rFonts w:ascii="Times New Roman" w:hAnsi="Times New Roman" w:cs="Times New Roman"/>
          <w:sz w:val="24"/>
          <w:szCs w:val="24"/>
          <w:lang w:val="en-GB"/>
        </w:rPr>
        <w:t xml:space="preserve">, high intensity aerobic power and conditioning </w:t>
      </w:r>
      <w:r w:rsidR="00C100DB" w:rsidRPr="00944268">
        <w:rPr>
          <w:rFonts w:ascii="Times New Roman" w:hAnsi="Times New Roman" w:cs="Times New Roman"/>
          <w:sz w:val="24"/>
          <w:szCs w:val="24"/>
          <w:lang w:val="en-GB"/>
        </w:rPr>
        <w:t xml:space="preserve">are </w:t>
      </w:r>
      <w:r w:rsidR="00423D00" w:rsidRPr="00944268">
        <w:rPr>
          <w:rFonts w:ascii="Times New Roman" w:hAnsi="Times New Roman" w:cs="Times New Roman"/>
          <w:sz w:val="24"/>
          <w:szCs w:val="24"/>
          <w:lang w:val="en-GB"/>
        </w:rPr>
        <w:t xml:space="preserve">instrumental to </w:t>
      </w:r>
      <w:r w:rsidR="00E2506F" w:rsidRPr="00944268">
        <w:rPr>
          <w:rFonts w:ascii="Times New Roman" w:hAnsi="Times New Roman" w:cs="Times New Roman"/>
          <w:sz w:val="24"/>
          <w:szCs w:val="24"/>
          <w:lang w:val="en-GB"/>
        </w:rPr>
        <w:t>success</w:t>
      </w:r>
      <w:r w:rsidR="007F453D" w:rsidRPr="00944268">
        <w:rPr>
          <w:rFonts w:ascii="Times New Roman" w:hAnsi="Times New Roman" w:cs="Times New Roman"/>
          <w:sz w:val="24"/>
          <w:szCs w:val="24"/>
          <w:lang w:val="en-GB"/>
        </w:rPr>
        <w:t>ful performance</w:t>
      </w:r>
      <w:r w:rsidR="00E2506F" w:rsidRPr="00944268">
        <w:rPr>
          <w:rFonts w:ascii="Times New Roman" w:hAnsi="Times New Roman" w:cs="Times New Roman"/>
          <w:sz w:val="24"/>
          <w:szCs w:val="24"/>
          <w:lang w:val="en-GB"/>
        </w:rPr>
        <w:t xml:space="preserve"> in field sports </w:t>
      </w:r>
      <w:r w:rsidR="00E2506F" w:rsidRPr="00944268">
        <w:rPr>
          <w:rFonts w:ascii="Times New Roman" w:hAnsi="Times New Roman" w:cs="Times New Roman"/>
          <w:sz w:val="24"/>
          <w:szCs w:val="24"/>
          <w:lang w:val="en-GB"/>
        </w:rPr>
        <w:fldChar w:fldCharType="begin" w:fldLock="1"/>
      </w:r>
      <w:r w:rsidR="0020495A" w:rsidRPr="00944268">
        <w:rPr>
          <w:rFonts w:ascii="Times New Roman" w:hAnsi="Times New Roman" w:cs="Times New Roman"/>
          <w:sz w:val="24"/>
          <w:szCs w:val="24"/>
          <w:lang w:val="en-GB"/>
        </w:rPr>
        <w:instrText>ADDIN CSL_CITATION {"citationItems":[{"id":"ITEM-1","itemData":{"author":[{"dropping-particle":"","family":"Dan Baker","given":"","non-dropping-particle":"","parse-names":false,"suffix":""}],"container-title":"Uk Strength and Conditioning Association","id":"ITEM-1","issue":"22","issued":{"date-parts":[["2011"]]},"title":"Recent trends in highintensity aerobic training for field sports","type":"report"},"uris":["http://www.mendeley.com/documents/?uuid=3097017d-77bd-3422-b78a-8b5099fadce8"]}],"mendeley":{"formattedCitation":"(Dan Baker, 2011)","manualFormatting":"(Baker, 2011)","plainTextFormattedCitation":"(Dan Baker, 2011)","previouslyFormattedCitation":"(Dan Baker, 2011)"},"properties":{"noteIndex":0},"schema":"https://github.com/citation-style-language/schema/raw/master/csl-citation.json"}</w:instrText>
      </w:r>
      <w:r w:rsidR="00E2506F" w:rsidRPr="00944268">
        <w:rPr>
          <w:rFonts w:ascii="Times New Roman" w:hAnsi="Times New Roman" w:cs="Times New Roman"/>
          <w:sz w:val="24"/>
          <w:szCs w:val="24"/>
          <w:lang w:val="en-GB"/>
        </w:rPr>
        <w:fldChar w:fldCharType="separate"/>
      </w:r>
      <w:r w:rsidR="00E2506F" w:rsidRPr="00944268">
        <w:rPr>
          <w:rFonts w:ascii="Times New Roman" w:hAnsi="Times New Roman" w:cs="Times New Roman"/>
          <w:noProof/>
          <w:sz w:val="24"/>
          <w:szCs w:val="24"/>
          <w:lang w:val="en-GB"/>
        </w:rPr>
        <w:t>(Baker, 2011)</w:t>
      </w:r>
      <w:r w:rsidR="00E2506F" w:rsidRPr="00944268">
        <w:rPr>
          <w:rFonts w:ascii="Times New Roman" w:hAnsi="Times New Roman" w:cs="Times New Roman"/>
          <w:sz w:val="24"/>
          <w:szCs w:val="24"/>
          <w:lang w:val="en-GB"/>
        </w:rPr>
        <w:fldChar w:fldCharType="end"/>
      </w:r>
      <w:r w:rsidR="00E2506F" w:rsidRPr="00944268">
        <w:rPr>
          <w:rFonts w:ascii="Times New Roman" w:hAnsi="Times New Roman" w:cs="Times New Roman"/>
          <w:sz w:val="24"/>
          <w:szCs w:val="24"/>
          <w:lang w:val="en-GB"/>
        </w:rPr>
        <w:t>.</w:t>
      </w:r>
    </w:p>
    <w:p w14:paraId="02AFA954" w14:textId="3A21AF52" w:rsidR="00B877F2" w:rsidRDefault="00B03C6F" w:rsidP="00B877F2">
      <w:pPr>
        <w:rPr>
          <w:rFonts w:ascii="Times New Roman" w:hAnsi="Times New Roman" w:cs="Times New Roman"/>
          <w:b/>
          <w:bCs/>
          <w:sz w:val="24"/>
          <w:szCs w:val="24"/>
          <w:lang w:val="en-GB"/>
        </w:rPr>
      </w:pPr>
      <w:r>
        <w:rPr>
          <w:rFonts w:ascii="Times New Roman" w:hAnsi="Times New Roman" w:cs="Times New Roman"/>
          <w:b/>
          <w:bCs/>
          <w:sz w:val="24"/>
          <w:szCs w:val="24"/>
          <w:lang w:val="en-GB"/>
        </w:rPr>
        <w:t>Physical Preparation of Team Sports – Process v Outcome</w:t>
      </w:r>
    </w:p>
    <w:p w14:paraId="62B6D058" w14:textId="6AF4C658" w:rsidR="00575666" w:rsidRDefault="00F3311D" w:rsidP="00575666">
      <w:pPr>
        <w:ind w:firstLine="720"/>
        <w:rPr>
          <w:rFonts w:ascii="Times New Roman" w:hAnsi="Times New Roman" w:cs="Times New Roman"/>
          <w:sz w:val="24"/>
          <w:szCs w:val="24"/>
          <w:lang w:val="en-GB"/>
        </w:rPr>
      </w:pPr>
      <w:r w:rsidRPr="00F3311D">
        <w:rPr>
          <w:rFonts w:ascii="Times New Roman" w:hAnsi="Times New Roman" w:cs="Times New Roman"/>
          <w:sz w:val="24"/>
          <w:szCs w:val="24"/>
          <w:lang w:val="en-GB"/>
        </w:rPr>
        <w:lastRenderedPageBreak/>
        <w:t xml:space="preserve">There is no doubt that the athletic development for team sports is a unique obstacle to strength and conditioning coaches, due to the fact aerobic, anaerobic and neuromuscular physiology are closely related (Sandford, Allen, Kilding, Ross &amp; Laursen, 2018). </w:t>
      </w:r>
      <w:r w:rsidR="00106F23">
        <w:rPr>
          <w:rFonts w:ascii="Times New Roman" w:hAnsi="Times New Roman" w:cs="Times New Roman"/>
          <w:sz w:val="24"/>
          <w:szCs w:val="24"/>
          <w:lang w:val="en-GB"/>
        </w:rPr>
        <w:t xml:space="preserve">A fundamental understanding of the process and outcomes of the physical training undertaken is </w:t>
      </w:r>
      <w:r w:rsidR="00A4793D">
        <w:rPr>
          <w:rFonts w:ascii="Times New Roman" w:hAnsi="Times New Roman" w:cs="Times New Roman"/>
          <w:sz w:val="24"/>
          <w:szCs w:val="24"/>
          <w:lang w:val="en-GB"/>
        </w:rPr>
        <w:t>important</w:t>
      </w:r>
      <w:r w:rsidR="00B81B6B">
        <w:rPr>
          <w:rFonts w:ascii="Times New Roman" w:hAnsi="Times New Roman" w:cs="Times New Roman"/>
          <w:sz w:val="24"/>
          <w:szCs w:val="24"/>
          <w:lang w:val="en-GB"/>
        </w:rPr>
        <w:t xml:space="preserve"> </w:t>
      </w:r>
      <w:r w:rsidR="00711379">
        <w:rPr>
          <w:rFonts w:ascii="Times New Roman" w:hAnsi="Times New Roman" w:cs="Times New Roman"/>
          <w:sz w:val="24"/>
          <w:szCs w:val="24"/>
          <w:lang w:val="en-GB"/>
        </w:rPr>
        <w:fldChar w:fldCharType="begin" w:fldLock="1"/>
      </w:r>
      <w:r w:rsidR="00BA6197">
        <w:rPr>
          <w:rFonts w:ascii="Times New Roman" w:hAnsi="Times New Roman" w:cs="Times New Roman"/>
          <w:sz w:val="24"/>
          <w:szCs w:val="24"/>
          <w:lang w:val="en-GB"/>
        </w:rPr>
        <w:instrText>ADDIN CSL_CITATION {"citationItems":[{"id":"ITEM-1","itemData":{"abstract":"Aerobic fitness and repeated high-intensity efforts have been shown to be a determinant in the performance of team sports, especially in the ability to finish a match, to cover a distance, to repeat and recover between sprints and explosive movements (e.g. accelerations, changes of direction; COD) and to reduce the deterioration in some technical skill. Due to this, coaches must appropriately develop these capacities to adequately prepare athletes for match-play demands. High-intensity interval training is considered an effective and time efficient means to optimise individual physiological adaptation. However, the best processes which examine these qualities (physical testing protocols), prescribe training and monitor the response of this training requires attention, particularly in team sport athletes that possess heterogenous physical attributes. Therefore, this thesis aimed to examine a valid and reliable approach to assess the training outcome as well as prescribe and monitor the training process in rugby league athletes.","author":[{"dropping-particle":"","family":"James","given":"Tannath","non-dropping-particle":"","parse-names":false,"suffix":""},{"dropping-particle":"","family":"Scott","given":"Urquhart","non-dropping-particle":"","parse-names":false,"suffix":""}],"id":"ITEM-1","issued":{"date-parts":[["2017"]]},"title":"High-intensity Interval Training in Team Sports : Testing , Monitoring and Prescription","type":"article-journal"},"uris":["http://www.mendeley.com/documents/?uuid=16cd87db-24f3-3208-98b4-e9a739ed0169"]}],"mendeley":{"formattedCitation":"(James &amp; Scott, 2017)","plainTextFormattedCitation":"(James &amp; Scott, 2017)","previouslyFormattedCitation":"(James &amp; Scott, 2017)"},"properties":{"noteIndex":0},"schema":"https://github.com/citation-style-language/schema/raw/master/csl-citation.json"}</w:instrText>
      </w:r>
      <w:r w:rsidR="00711379">
        <w:rPr>
          <w:rFonts w:ascii="Times New Roman" w:hAnsi="Times New Roman" w:cs="Times New Roman"/>
          <w:sz w:val="24"/>
          <w:szCs w:val="24"/>
          <w:lang w:val="en-GB"/>
        </w:rPr>
        <w:fldChar w:fldCharType="separate"/>
      </w:r>
      <w:r w:rsidR="00711379" w:rsidRPr="00711379">
        <w:rPr>
          <w:rFonts w:ascii="Times New Roman" w:hAnsi="Times New Roman" w:cs="Times New Roman"/>
          <w:noProof/>
          <w:sz w:val="24"/>
          <w:szCs w:val="24"/>
          <w:lang w:val="en-GB"/>
        </w:rPr>
        <w:t>(James &amp; Scott, 2017)</w:t>
      </w:r>
      <w:r w:rsidR="00711379">
        <w:rPr>
          <w:rFonts w:ascii="Times New Roman" w:hAnsi="Times New Roman" w:cs="Times New Roman"/>
          <w:sz w:val="24"/>
          <w:szCs w:val="24"/>
          <w:lang w:val="en-GB"/>
        </w:rPr>
        <w:fldChar w:fldCharType="end"/>
      </w:r>
      <w:r w:rsidR="00106F23">
        <w:rPr>
          <w:rFonts w:ascii="Times New Roman" w:hAnsi="Times New Roman" w:cs="Times New Roman"/>
          <w:sz w:val="24"/>
          <w:szCs w:val="24"/>
          <w:lang w:val="en-GB"/>
        </w:rPr>
        <w:t>. The outcomes of specific training include anatomical, physiological, and functional adaptations specific to the sport, whilst the process is characterised by the progressive overload of physical training (Figure 1)</w:t>
      </w:r>
      <w:r w:rsidR="00BA6197">
        <w:rPr>
          <w:rFonts w:ascii="Times New Roman" w:hAnsi="Times New Roman" w:cs="Times New Roman"/>
          <w:sz w:val="24"/>
          <w:szCs w:val="24"/>
          <w:lang w:val="en-GB"/>
        </w:rPr>
        <w:t xml:space="preserve"> </w:t>
      </w:r>
      <w:r w:rsidR="00BA6197">
        <w:rPr>
          <w:rFonts w:ascii="Times New Roman" w:hAnsi="Times New Roman" w:cs="Times New Roman"/>
          <w:sz w:val="24"/>
          <w:szCs w:val="24"/>
          <w:lang w:val="en-GB"/>
        </w:rPr>
        <w:fldChar w:fldCharType="begin" w:fldLock="1"/>
      </w:r>
      <w:r w:rsidR="00BA6197">
        <w:rPr>
          <w:rFonts w:ascii="Times New Roman" w:hAnsi="Times New Roman" w:cs="Times New Roman"/>
          <w:sz w:val="24"/>
          <w:szCs w:val="24"/>
          <w:lang w:val="en-GB"/>
        </w:rPr>
        <w:instrText>ADDIN CSL_CITATION {"citationItems":[{"id":"ITEM-1","itemData":{"ISBN":"0683034219","abstract":"Garret W. E.; Kirkendall, D. T. (Org.).","author":[{"dropping-particle":"","family":"Viru","given":"Atko","non-dropping-particle":"","parse-names":false,"suffix":""},{"dropping-particle":"","family":"Viru","given":"Mehis","non-dropping-particle":"","parse-names":false,"suffix":""}],"container-title":"Exerc Sport Sci","id":"ITEM-1","issue":"7","issued":{"date-parts":[["2000"]]},"page":"67-95","title":"Nature of training effects","type":"article-journal","volume":"6"},"uris":["http://www.mendeley.com/documents/?uuid=2f5e1ec3-597e-4d16-a14e-08e1df899c21"]},{"id":"ITEM-2","itemData":{"DOI":"10.1080/02640410400021278","ISSN":"0264-0414","PMID":"16195007","abstract":"Physiological assessment of soccer training usually refers to the measurement of anatomical, physiological, biochemical and functional changes specific to the sport discipline (training outcome). The quality, quantity and organization of physical exercises (training process) are, on the other hand, usually described by the external work imposed by the coach on his or her athletes. In this review, we demonstrate that this approach is not appropriate in soccer, as training is often based on group exercises. The physiological stress (internal load) induced by such training often differs between individuals. Here, we present some physiological laboratory-based tests and field tests used to evaluate training outcomes in soccer, together with methods based on heart rate and perceived exertion to quantify internal load imposed during training. The integrated physiological assessment of both training outcome and process allows researchers: (1) to improve interpretation of physical tests used to verify the effectiveness of training programmes; (2) to evaluate the organization of the training load in order to design periodization strategies; (3) to identify athletes who are poor responders; (4) to control the compliance of the training completed to that planned by the coach; and (5) to modify the training process before the assessment of its outcome, thus optimizing soccer performance.","author":[{"dropping-particle":"","family":"Impellizzeri","given":"Franco M","non-dropping-particle":"","parse-names":false,"suffix":""},{"dropping-particle":"","family":"Rampinini","given":"Ermanno","non-dropping-particle":"","parse-names":false,"suffix":""},{"dropping-particle":"","family":"Marcora","given":"Samuele M","non-dropping-particle":"","parse-names":false,"suffix":""}],"container-title":"Journal of Sports Sciences","id":"ITEM-2","issue":"6","issued":{"date-parts":[["2005","6","18"]]},"page":"583-592","title":"Physiological assessment of aerobic training in soccer","type":"article-journal","volume":"23"},"uris":["http://www.mendeley.com/documents/?uuid=0729b302-dc58-3b0c-bea5-48ba53506261"]}],"mendeley":{"formattedCitation":"(Impellizzeri, Rampinini, &amp; Marcora, 2005; Viru &amp; Viru, 2000)","plainTextFormattedCitation":"(Impellizzeri, Rampinini, &amp; Marcora, 2005; Viru &amp; Viru, 2000)","previouslyFormattedCitation":"(Impellizzeri, Rampinini, &amp; Marcora, 2005; Viru &amp; Viru, 2000)"},"properties":{"noteIndex":0},"schema":"https://github.com/citation-style-language/schema/raw/master/csl-citation.json"}</w:instrText>
      </w:r>
      <w:r w:rsidR="00BA6197">
        <w:rPr>
          <w:rFonts w:ascii="Times New Roman" w:hAnsi="Times New Roman" w:cs="Times New Roman"/>
          <w:sz w:val="24"/>
          <w:szCs w:val="24"/>
          <w:lang w:val="en-GB"/>
        </w:rPr>
        <w:fldChar w:fldCharType="separate"/>
      </w:r>
      <w:r w:rsidR="00BA6197" w:rsidRPr="00BA6197">
        <w:rPr>
          <w:rFonts w:ascii="Times New Roman" w:hAnsi="Times New Roman" w:cs="Times New Roman"/>
          <w:noProof/>
          <w:sz w:val="24"/>
          <w:szCs w:val="24"/>
          <w:lang w:val="en-GB"/>
        </w:rPr>
        <w:t>(Impellizzeri, Rampinini, &amp; Marcora, 2005; Viru &amp; Viru, 2000)</w:t>
      </w:r>
      <w:r w:rsidR="00BA6197">
        <w:rPr>
          <w:rFonts w:ascii="Times New Roman" w:hAnsi="Times New Roman" w:cs="Times New Roman"/>
          <w:sz w:val="24"/>
          <w:szCs w:val="24"/>
          <w:lang w:val="en-GB"/>
        </w:rPr>
        <w:fldChar w:fldCharType="end"/>
      </w:r>
      <w:r w:rsidR="00106F23">
        <w:rPr>
          <w:rFonts w:ascii="Times New Roman" w:hAnsi="Times New Roman" w:cs="Times New Roman"/>
          <w:sz w:val="24"/>
          <w:szCs w:val="24"/>
          <w:lang w:val="en-GB"/>
        </w:rPr>
        <w:t xml:space="preserve">. </w:t>
      </w:r>
    </w:p>
    <w:p w14:paraId="17CBE16D" w14:textId="77777777" w:rsidR="00106F23" w:rsidRDefault="00106F23" w:rsidP="00106F23">
      <w:pPr>
        <w:keepNext/>
        <w:ind w:firstLine="720"/>
      </w:pPr>
      <w:r>
        <w:rPr>
          <w:rFonts w:ascii="Times New Roman" w:hAnsi="Times New Roman" w:cs="Times New Roman"/>
          <w:noProof/>
          <w:sz w:val="24"/>
          <w:szCs w:val="24"/>
          <w:lang w:val="en-GB"/>
        </w:rPr>
        <w:drawing>
          <wp:inline distT="0" distB="0" distL="0" distR="0" wp14:anchorId="0ECE6D29" wp14:editId="78886A17">
            <wp:extent cx="4620715" cy="223701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he-training-outcome-is-the-consequence-of-the-internal-training-load-determined-by-1.png"/>
                    <pic:cNvPicPr/>
                  </pic:nvPicPr>
                  <pic:blipFill>
                    <a:blip r:embed="rId9">
                      <a:extLst>
                        <a:ext uri="{28A0092B-C50C-407E-A947-70E740481C1C}">
                          <a14:useLocalDpi xmlns:a14="http://schemas.microsoft.com/office/drawing/2010/main" val="0"/>
                        </a:ext>
                      </a:extLst>
                    </a:blip>
                    <a:stretch>
                      <a:fillRect/>
                    </a:stretch>
                  </pic:blipFill>
                  <pic:spPr>
                    <a:xfrm>
                      <a:off x="0" y="0"/>
                      <a:ext cx="4643498" cy="2248044"/>
                    </a:xfrm>
                    <a:prstGeom prst="rect">
                      <a:avLst/>
                    </a:prstGeom>
                  </pic:spPr>
                </pic:pic>
              </a:graphicData>
            </a:graphic>
          </wp:inline>
        </w:drawing>
      </w:r>
    </w:p>
    <w:p w14:paraId="41C90E6B" w14:textId="64DBD5A7" w:rsidR="00106F23" w:rsidRDefault="00106F23" w:rsidP="00002086">
      <w:pPr>
        <w:pStyle w:val="Caption"/>
        <w:ind w:left="720" w:hanging="720"/>
        <w:rPr>
          <w:rFonts w:cstheme="minorHAnsi"/>
          <w:lang w:val="en-GB"/>
        </w:rPr>
      </w:pPr>
      <w:r w:rsidRPr="00002086">
        <w:rPr>
          <w:b/>
          <w:bCs/>
        </w:rPr>
        <w:t xml:space="preserve">Figure </w:t>
      </w:r>
      <w:fldSimple w:instr=" SEQ Figure \* ARABIC ">
        <w:r w:rsidR="0068082F">
          <w:rPr>
            <w:noProof/>
          </w:rPr>
          <w:t>1</w:t>
        </w:r>
      </w:fldSimple>
      <w:r w:rsidR="00002086">
        <w:t xml:space="preserve"> -</w:t>
      </w:r>
      <w:r w:rsidR="00002086">
        <w:tab/>
        <w:t xml:space="preserve">The conceptual model of the training process </w:t>
      </w:r>
      <w:r w:rsidR="00002086" w:rsidRPr="00002086">
        <w:rPr>
          <w:rFonts w:cstheme="minorHAnsi"/>
          <w:lang w:val="en-GB"/>
        </w:rPr>
        <w:fldChar w:fldCharType="begin" w:fldLock="1"/>
      </w:r>
      <w:r w:rsidR="00BA6197">
        <w:rPr>
          <w:rFonts w:cstheme="minorHAnsi"/>
          <w:lang w:val="en-GB"/>
        </w:rPr>
        <w:instrText>ADDIN CSL_CITATION {"citationItems":[{"id":"ITEM-1","itemData":{"DOI":"10.1080/02640410400021278","ISSN":"0264-0414","PMID":"16195007","abstract":"Physiological assessment of soccer training usually refers to the measurement of anatomical, physiological, biochemical and functional changes specific to the sport discipline (training outcome). The quality, quantity and organization of physical exercises (training process) are, on the other hand, usually described by the external work imposed by the coach on his or her athletes. In this review, we demonstrate that this approach is not appropriate in soccer, as training is often based on group exercises. The physiological stress (internal load) induced by such training often differs between individuals. Here, we present some physiological laboratory-based tests and field tests used to evaluate training outcomes in soccer, together with methods based on heart rate and perceived exertion to quantify internal load imposed during training. The integrated physiological assessment of both training outcome and process allows researchers: (1) to improve interpretation of physical tests used to verify the effectiveness of training programmes; (2) to evaluate the organization of the training load in order to design periodization strategies; (3) to identify athletes who are poor responders; (4) to control the compliance of the training completed to that planned by the coach; and (5) to modify the training process before the assessment of its outcome, thus optimizing soccer performance.","author":[{"dropping-particle":"","family":"Impellizzeri","given":"Franco M","non-dropping-particle":"","parse-names":false,"suffix":""},{"dropping-particle":"","family":"Rampinini","given":"Ermanno","non-dropping-particle":"","parse-names":false,"suffix":""},{"dropping-particle":"","family":"Marcora","given":"Samuele M","non-dropping-particle":"","parse-names":false,"suffix":""}],"container-title":"Journal of Sports Sciences","id":"ITEM-1","issue":"6","issued":{"date-parts":[["2005","6","18"]]},"page":"583-592","title":"Physiological assessment of aerobic training in soccer","type":"article-journal","volume":"23"},"uris":["http://www.mendeley.com/documents/?uuid=0729b302-dc58-3b0c-bea5-48ba53506261"]}],"mendeley":{"formattedCitation":"(Impellizzeri et al., 2005)","plainTextFormattedCitation":"(Impellizzeri et al., 2005)","previouslyFormattedCitation":"(Impellizzeri et al., 2005)"},"properties":{"noteIndex":0},"schema":"https://github.com/citation-style-language/schema/raw/master/csl-citation.json"}</w:instrText>
      </w:r>
      <w:r w:rsidR="00002086" w:rsidRPr="00002086">
        <w:rPr>
          <w:rFonts w:cstheme="minorHAnsi"/>
          <w:lang w:val="en-GB"/>
        </w:rPr>
        <w:fldChar w:fldCharType="separate"/>
      </w:r>
      <w:r w:rsidR="00BA6197" w:rsidRPr="00BA6197">
        <w:rPr>
          <w:rFonts w:cstheme="minorHAnsi"/>
          <w:i w:val="0"/>
          <w:noProof/>
          <w:lang w:val="en-GB"/>
        </w:rPr>
        <w:t>(Impellizzeri et al., 2005)</w:t>
      </w:r>
      <w:r w:rsidR="00002086" w:rsidRPr="00002086">
        <w:rPr>
          <w:rFonts w:cstheme="minorHAnsi"/>
          <w:lang w:val="en-GB"/>
        </w:rPr>
        <w:fldChar w:fldCharType="end"/>
      </w:r>
      <w:r w:rsidR="00002086" w:rsidRPr="00002086">
        <w:rPr>
          <w:rFonts w:cstheme="minorHAnsi"/>
          <w:lang w:val="en-GB"/>
        </w:rPr>
        <w:t>.</w:t>
      </w:r>
      <w:r w:rsidR="00002086">
        <w:rPr>
          <w:rFonts w:cstheme="minorHAnsi"/>
          <w:lang w:val="en-GB"/>
        </w:rPr>
        <w:t xml:space="preserve"> The training outcome is the result of the internal training load. This internal training load is the product of; (a) Individual characteristics (training status and genetic makeup), and (b) The quality, quantity and organisation of the external training load.</w:t>
      </w:r>
    </w:p>
    <w:p w14:paraId="2BD7323D" w14:textId="5BEB2261" w:rsidR="00575666" w:rsidRPr="00575666" w:rsidRDefault="009210D7" w:rsidP="00575666">
      <w:pPr>
        <w:rPr>
          <w:rFonts w:ascii="Times New Roman" w:hAnsi="Times New Roman" w:cs="Times New Roman"/>
          <w:sz w:val="24"/>
          <w:szCs w:val="24"/>
          <w:lang w:val="en-GB"/>
        </w:rPr>
      </w:pPr>
      <w:r w:rsidRPr="009210D7">
        <w:rPr>
          <w:rFonts w:ascii="Times New Roman" w:hAnsi="Times New Roman" w:cs="Times New Roman"/>
          <w:sz w:val="24"/>
          <w:szCs w:val="24"/>
          <w:lang w:val="en-GB"/>
        </w:rPr>
        <w:t>Whil</w:t>
      </w:r>
      <w:r>
        <w:rPr>
          <w:rFonts w:ascii="Times New Roman" w:hAnsi="Times New Roman" w:cs="Times New Roman"/>
          <w:sz w:val="24"/>
          <w:szCs w:val="24"/>
          <w:lang w:val="en-GB"/>
        </w:rPr>
        <w:t>st the</w:t>
      </w:r>
      <w:r w:rsidRPr="009210D7">
        <w:rPr>
          <w:rFonts w:ascii="Times New Roman" w:hAnsi="Times New Roman" w:cs="Times New Roman"/>
          <w:sz w:val="24"/>
          <w:szCs w:val="24"/>
          <w:lang w:val="en-GB"/>
        </w:rPr>
        <w:t xml:space="preserve"> prescri</w:t>
      </w:r>
      <w:r>
        <w:rPr>
          <w:rFonts w:ascii="Times New Roman" w:hAnsi="Times New Roman" w:cs="Times New Roman"/>
          <w:sz w:val="24"/>
          <w:szCs w:val="24"/>
          <w:lang w:val="en-GB"/>
        </w:rPr>
        <w:t>ption of</w:t>
      </w:r>
      <w:r w:rsidRPr="009210D7">
        <w:rPr>
          <w:rFonts w:ascii="Times New Roman" w:hAnsi="Times New Roman" w:cs="Times New Roman"/>
          <w:sz w:val="24"/>
          <w:szCs w:val="24"/>
          <w:lang w:val="en-GB"/>
        </w:rPr>
        <w:t xml:space="preserve"> external loads (the training process) can be manipulated to maximize physiological adaptations, it is the internal load that </w:t>
      </w:r>
      <w:r>
        <w:rPr>
          <w:rFonts w:ascii="Times New Roman" w:hAnsi="Times New Roman" w:cs="Times New Roman"/>
          <w:sz w:val="24"/>
          <w:szCs w:val="24"/>
          <w:lang w:val="en-GB"/>
        </w:rPr>
        <w:t xml:space="preserve">is </w:t>
      </w:r>
      <w:r w:rsidRPr="009210D7">
        <w:rPr>
          <w:rFonts w:ascii="Times New Roman" w:hAnsi="Times New Roman" w:cs="Times New Roman"/>
          <w:sz w:val="24"/>
          <w:szCs w:val="24"/>
          <w:lang w:val="en-GB"/>
        </w:rPr>
        <w:t xml:space="preserve">central to </w:t>
      </w:r>
      <w:r>
        <w:rPr>
          <w:rFonts w:ascii="Times New Roman" w:hAnsi="Times New Roman" w:cs="Times New Roman"/>
          <w:sz w:val="24"/>
          <w:szCs w:val="24"/>
          <w:lang w:val="en-GB"/>
        </w:rPr>
        <w:t xml:space="preserve">the </w:t>
      </w:r>
      <w:r w:rsidRPr="009210D7">
        <w:rPr>
          <w:rFonts w:ascii="Times New Roman" w:hAnsi="Times New Roman" w:cs="Times New Roman"/>
          <w:sz w:val="24"/>
          <w:szCs w:val="24"/>
          <w:lang w:val="en-GB"/>
        </w:rPr>
        <w:t xml:space="preserve">training outcomes (fatigue and adaptation) </w:t>
      </w:r>
      <w:r w:rsidR="00BA6197">
        <w:rPr>
          <w:rFonts w:ascii="Times New Roman" w:hAnsi="Times New Roman" w:cs="Times New Roman"/>
          <w:sz w:val="24"/>
          <w:szCs w:val="24"/>
          <w:lang w:val="en-GB"/>
        </w:rPr>
        <w:fldChar w:fldCharType="begin" w:fldLock="1"/>
      </w:r>
      <w:r w:rsidR="00BA6197">
        <w:rPr>
          <w:rFonts w:ascii="Times New Roman" w:hAnsi="Times New Roman" w:cs="Times New Roman"/>
          <w:sz w:val="24"/>
          <w:szCs w:val="24"/>
          <w:lang w:val="en-GB"/>
        </w:rPr>
        <w:instrText>ADDIN CSL_CITATION {"citationItems":[{"id":"ITEM-1","itemData":{"ISBN":"0683034219","abstract":"Garret W. E.; Kirkendall, D. T. (Org.).","author":[{"dropping-particle":"","family":"Viru","given":"Atko","non-dropping-particle":"","parse-names":false,"suffix":""},{"dropping-particle":"","family":"Viru","given":"Mehis","non-dropping-particle":"","parse-names":false,"suffix":""}],"container-title":"Exerc Sport Sci","id":"ITEM-1","issue":"7","issued":{"date-parts":[["2000"]]},"page":"67-95","title":"Nature of training effects","type":"article-journal","volume":"6"},"uris":["http://www.mendeley.com/documents/?uuid=2f5e1ec3-597e-4d16-a14e-08e1df899c21"]},{"id":"ITEM-2","itemData":{"DOI":"10.1080/02640410400021278","ISSN":"0264-0414","PMID":"16195007","abstract":"Physiological assessment of soccer training usually refers to the measurement of anatomical, physiological, biochemical and functional changes specific to the sport discipline (training outcome). The quality, quantity and organization of physical exercises (training process) are, on the other hand, usually described by the external work imposed by the coach on his or her athletes. In this review, we demonstrate that this approach is not appropriate in soccer, as training is often based on group exercises. The physiological stress (internal load) induced by such training often differs between individuals. Here, we present some physiological laboratory-based tests and field tests used to evaluate training outcomes in soccer, together with methods based on heart rate and perceived exertion to quantify internal load imposed during training. The integrated physiological assessment of both training outcome and process allows researchers: (1) to improve interpretation of physical tests used to verify the effectiveness of training programmes; (2) to evaluate the organization of the training load in order to design periodization strategies; (3) to identify athletes who are poor responders; (4) to control the compliance of the training completed to that planned by the coach; and (5) to modify the training process before the assessment of its outcome, thus optimizing soccer performance.","author":[{"dropping-particle":"","family":"Impellizzeri","given":"Franco M","non-dropping-particle":"","parse-names":false,"suffix":""},{"dropping-particle":"","family":"Rampinini","given":"Ermanno","non-dropping-particle":"","parse-names":false,"suffix":""},{"dropping-particle":"","family":"Marcora","given":"Samuele M","non-dropping-particle":"","parse-names":false,"suffix":""}],"container-title":"Journal of Sports Sciences","id":"ITEM-2","issue":"6","issued":{"date-parts":[["2005","6","18"]]},"page":"583-592","title":"Physiological assessment of aerobic training in soccer","type":"article-journal","volume":"23"},"uris":["http://www.mendeley.com/documents/?uuid=0729b302-dc58-3b0c-bea5-48ba53506261"]}],"mendeley":{"formattedCitation":"(Impellizzeri et al., 2005; Viru &amp; Viru, 2000)","plainTextFormattedCitation":"(Impellizzeri et al., 2005; Viru &amp; Viru, 2000)","previouslyFormattedCitation":"(Impellizzeri et al., 2005; Viru &amp; Viru, 2000)"},"properties":{"noteIndex":0},"schema":"https://github.com/citation-style-language/schema/raw/master/csl-citation.json"}</w:instrText>
      </w:r>
      <w:r w:rsidR="00BA6197">
        <w:rPr>
          <w:rFonts w:ascii="Times New Roman" w:hAnsi="Times New Roman" w:cs="Times New Roman"/>
          <w:sz w:val="24"/>
          <w:szCs w:val="24"/>
          <w:lang w:val="en-GB"/>
        </w:rPr>
        <w:fldChar w:fldCharType="separate"/>
      </w:r>
      <w:r w:rsidR="00BA6197" w:rsidRPr="00BA6197">
        <w:rPr>
          <w:rFonts w:ascii="Times New Roman" w:hAnsi="Times New Roman" w:cs="Times New Roman"/>
          <w:noProof/>
          <w:sz w:val="24"/>
          <w:szCs w:val="24"/>
          <w:lang w:val="en-GB"/>
        </w:rPr>
        <w:t>(Impellizzeri et al., 2005; Viru &amp; Viru, 2000)</w:t>
      </w:r>
      <w:r w:rsidR="00BA6197">
        <w:rPr>
          <w:rFonts w:ascii="Times New Roman" w:hAnsi="Times New Roman" w:cs="Times New Roman"/>
          <w:sz w:val="24"/>
          <w:szCs w:val="24"/>
          <w:lang w:val="en-GB"/>
        </w:rPr>
        <w:fldChar w:fldCharType="end"/>
      </w:r>
      <w:r w:rsidR="00BA6197">
        <w:rPr>
          <w:rFonts w:ascii="Times New Roman" w:hAnsi="Times New Roman" w:cs="Times New Roman"/>
          <w:sz w:val="24"/>
          <w:szCs w:val="24"/>
          <w:lang w:val="en-GB"/>
        </w:rPr>
        <w:t xml:space="preserve">. </w:t>
      </w:r>
      <w:r w:rsidR="002433B3">
        <w:rPr>
          <w:rFonts w:ascii="Times New Roman" w:hAnsi="Times New Roman" w:cs="Times New Roman"/>
          <w:sz w:val="24"/>
          <w:szCs w:val="24"/>
          <w:lang w:val="en-GB"/>
        </w:rPr>
        <w:t xml:space="preserve">Through </w:t>
      </w:r>
      <w:r>
        <w:rPr>
          <w:rFonts w:ascii="Times New Roman" w:hAnsi="Times New Roman" w:cs="Times New Roman"/>
          <w:sz w:val="24"/>
          <w:szCs w:val="24"/>
          <w:lang w:val="en-GB"/>
        </w:rPr>
        <w:t>physiological evaluation</w:t>
      </w:r>
      <w:r w:rsidR="002433B3">
        <w:rPr>
          <w:rFonts w:ascii="Times New Roman" w:hAnsi="Times New Roman" w:cs="Times New Roman"/>
          <w:sz w:val="24"/>
          <w:szCs w:val="24"/>
          <w:lang w:val="en-GB"/>
        </w:rPr>
        <w:t xml:space="preserve"> (assessment of the training outcome), appropriate prescription of the training stimulus and systematic monitoring of the does-response relationship</w:t>
      </w:r>
      <w:r w:rsidR="00743C31">
        <w:rPr>
          <w:rFonts w:ascii="Times New Roman" w:hAnsi="Times New Roman" w:cs="Times New Roman"/>
          <w:sz w:val="24"/>
          <w:szCs w:val="24"/>
          <w:lang w:val="en-GB"/>
        </w:rPr>
        <w:t xml:space="preserve"> and </w:t>
      </w:r>
      <w:r w:rsidR="002433B3">
        <w:rPr>
          <w:rFonts w:ascii="Times New Roman" w:hAnsi="Times New Roman" w:cs="Times New Roman"/>
          <w:sz w:val="24"/>
          <w:szCs w:val="24"/>
          <w:lang w:val="en-GB"/>
        </w:rPr>
        <w:t>individual physiological adaptations can be optimised</w:t>
      </w:r>
      <w:r w:rsidR="00B07BC8">
        <w:rPr>
          <w:rFonts w:ascii="Times New Roman" w:hAnsi="Times New Roman" w:cs="Times New Roman"/>
          <w:sz w:val="24"/>
          <w:szCs w:val="24"/>
          <w:lang w:val="en-GB"/>
        </w:rPr>
        <w:t xml:space="preserve"> </w:t>
      </w:r>
      <w:r w:rsidR="00D525A0">
        <w:rPr>
          <w:rFonts w:ascii="Times New Roman" w:hAnsi="Times New Roman" w:cs="Times New Roman"/>
          <w:sz w:val="24"/>
          <w:szCs w:val="24"/>
          <w:lang w:val="en-GB"/>
        </w:rPr>
        <w:fldChar w:fldCharType="begin" w:fldLock="1"/>
      </w:r>
      <w:r w:rsidR="00BA6197">
        <w:rPr>
          <w:rFonts w:ascii="Times New Roman" w:hAnsi="Times New Roman" w:cs="Times New Roman"/>
          <w:sz w:val="24"/>
          <w:szCs w:val="24"/>
          <w:lang w:val="en-GB"/>
        </w:rPr>
        <w:instrText>ADDIN CSL_CITATION {"citationItems":[{"id":"ITEM-1","itemData":{"DOI":"10.1080/02640410902729741","ISSN":"0264-0414","PMID":"19340630","abstract":"The aims in this review are: (1) to identify physiological determinants of performance; (2) to consider training specificity by examining aerobic, team and racket sports, strength and power activities, and cross-training and concurrent training methods; and (3) to evaluate the role of specificity in the physiological assessment of performance determinants. Assessment of the physiological determinants of performance is an integral part of sports science support for elite athletes. Laboratory and field-based physiological assessments are fundamental elements in profiling athletes, assessing training adaptations, and interrogating programme efficacy. The relatively small and highly specific adaptations associated with high-performance training call for valid, reliable, and sensitive methods of assessment. Recent advances in the physiological assessment of athletes have led to the development of a plethora of laboratory and field-based procedures. In the assessment of the athlete, there is a tension between the high reliability and low ecological validity of laboratory assessments and the low reliability and high validity of field-based methods. In an attempt to enhance ecological validity of training and physiological assessment, various sports-specific ergometers have been designed. This development has helped to match fitness assessment procedures to the demands of the sport concerned.","author":[{"dropping-particle":"","family":"Reilly","given":"Thomas","non-dropping-particle":"","parse-names":false,"suffix":""},{"dropping-particle":"","family":"Morris","given":"Tessa","non-dropping-particle":"","parse-names":false,"suffix":""},{"dropping-particle":"","family":"Whyte","given":"Greg","non-dropping-particle":"","parse-names":false,"suffix":""}],"container-title":"Journal of Sports Sciences","id":"ITEM-1","issue":"6","issued":{"date-parts":[["2009","4"]]},"page":"575-589","title":"The specificity of training prescription and physiological assessment: A review","type":"article-journal","volume":"27"},"uris":["http://www.mendeley.com/documents/?uuid=484743b9-7b55-3761-9f06-2e00d2222c76"]},{"id":"ITEM-2","itemData":{"DOI":"10.1007/s40279-013-0066-5","ISSN":"0112-1642","abstract":"High-intensity interval training (HIT) is a well-known, time-efficient training method for improving car-diorespiratory and metabolic function and, in turn, physical performance in athletes. HIT involves repeated short (\\45 s) to long (2-4 min) bouts of rather high-intensity exercise interspersed with recovery periods (refer to the previously published first part of this review). While athletes have used 'classical' HIT formats for nearly a century (e.g. repetitions of 30 s of exercise interspersed with 30 s of rest, or 2-4-min interval repetitions ran at high but still submaximal intensities), there is today a surge of research interest focused on examining the effects of short sprints and all-out efforts, both in the field and in the laboratory. Prescription of HIT consists of the manipulation of at least nine variables (e.g. work interval intensity and duration, relief interval intensity and duration, exercise modality, number of repetitions, number of series, between-series recovery duration and intensity); any of which has a likely effect on the acute physiological response. Manipulating HIT appropriately is important, not only with respect to the expected middle-to long-term physiological and performance adaptations, but also to maximize daily and/or weekly training periodization. Cardiopulmonary responses are typically the first variables to consider when programming HIT (refer to Part I). However, anaerobic gly-colytic energy contribution and neuromuscular load should also be considered to maximize the training outcome. Contrasting HIT formats that elicit similar (and maximal) cardiorespiratory responses have been associated with distinctly different anaerobic energy contributions. The high locomotor speed/power requirements of HIT (i.e. C95 % of the minimal velocity/power that elicits maximal oxygen uptake [v/p _ VO 2max ] to 100 % of maximal sprinting speed or power) and the accumulation of high-training volumes at high-exercise intensity (runners can cover up to 6-8 km at v _ VO 2max per session) can cause significant strain on the neuromuscular/musculoskeletal system. For athletes training twice a day, and/or in team sport players training a number of metabolic and neuromuscular systems within a weekly microcycle, this added physiological strain should be considered in light of the other physical and technical/ tactical sessions, so as to avoid overload and optimize adaptation (i.e. maximize a given training stimulus and minimize musculoskel…","author":[{"dropping-particle":"","family":"Buchheit","given":"Martin","non-dropping-particle":"","parse-names":false,"suffix":""},{"dropping-particle":"","family":"Laursen","given":"Paul B","non-dropping-particle":"","parse-names":false,"suffix":""}],"container-title":"Sports Med","id":"ITEM-2","issued":{"date-parts":[["2013"]]},"page":"927-954","title":"High-Intensity Interval Training, Solutions to the Programming Puzzle High-Intensity Interval Training, Solutions to the Programming Puzzle Part II: Anaerobic Energy, Neuromuscular Load and Practical Applications","type":"article-journal","volume":"43"},"uris":["http://www.mendeley.com/documents/?uuid=69956565-d92c-3159-99fe-48e62bbd1d8e"]}],"mendeley":{"formattedCitation":"(Martin Buchheit &amp; Laursen, 2013b; Reilly, Morris, &amp; Whyte, 2009)","manualFormatting":"(James &amp; Scott, 2017; Buchheit &amp; Laursen, 2013b; Reilly, Morris, &amp; Whyte, 2009)","plainTextFormattedCitation":"(Martin Buchheit &amp; Laursen, 2013b; Reilly, Morris, &amp; Whyte, 2009)","previouslyFormattedCitation":"(Martin Buchheit &amp; Laursen, 2013b; Reilly, Morris, &amp; Whyte, 2009)"},"properties":{"noteIndex":0},"schema":"https://github.com/citation-style-language/schema/raw/master/csl-citation.json"}</w:instrText>
      </w:r>
      <w:r w:rsidR="00D525A0">
        <w:rPr>
          <w:rFonts w:ascii="Times New Roman" w:hAnsi="Times New Roman" w:cs="Times New Roman"/>
          <w:sz w:val="24"/>
          <w:szCs w:val="24"/>
          <w:lang w:val="en-GB"/>
        </w:rPr>
        <w:fldChar w:fldCharType="separate"/>
      </w:r>
      <w:r w:rsidR="00D525A0" w:rsidRPr="00D525A0">
        <w:rPr>
          <w:rFonts w:ascii="Times New Roman" w:hAnsi="Times New Roman" w:cs="Times New Roman"/>
          <w:noProof/>
          <w:sz w:val="24"/>
          <w:szCs w:val="24"/>
          <w:lang w:val="en-GB"/>
        </w:rPr>
        <w:t>(</w:t>
      </w:r>
      <w:r w:rsidR="00BA6197" w:rsidRPr="00BA6197">
        <w:rPr>
          <w:rFonts w:ascii="Times New Roman" w:hAnsi="Times New Roman" w:cs="Times New Roman"/>
          <w:noProof/>
          <w:sz w:val="24"/>
          <w:szCs w:val="24"/>
          <w:lang w:val="en-GB"/>
        </w:rPr>
        <w:t>James &amp; Scott, 2017</w:t>
      </w:r>
      <w:r w:rsidR="00BA6197">
        <w:rPr>
          <w:rFonts w:ascii="Times New Roman" w:hAnsi="Times New Roman" w:cs="Times New Roman"/>
          <w:noProof/>
          <w:sz w:val="24"/>
          <w:szCs w:val="24"/>
          <w:lang w:val="en-GB"/>
        </w:rPr>
        <w:t xml:space="preserve">; </w:t>
      </w:r>
      <w:r w:rsidR="00D525A0" w:rsidRPr="00D525A0">
        <w:rPr>
          <w:rFonts w:ascii="Times New Roman" w:hAnsi="Times New Roman" w:cs="Times New Roman"/>
          <w:noProof/>
          <w:sz w:val="24"/>
          <w:szCs w:val="24"/>
          <w:lang w:val="en-GB"/>
        </w:rPr>
        <w:t>Buchheit &amp; Laursen, 2013b; Reilly, Morris, &amp; Whyte, 2009</w:t>
      </w:r>
      <w:r w:rsidR="00BA6197">
        <w:rPr>
          <w:rFonts w:ascii="Times New Roman" w:hAnsi="Times New Roman" w:cs="Times New Roman"/>
          <w:noProof/>
          <w:sz w:val="24"/>
          <w:szCs w:val="24"/>
          <w:lang w:val="en-GB"/>
        </w:rPr>
        <w:t>)</w:t>
      </w:r>
      <w:r w:rsidR="00D525A0">
        <w:rPr>
          <w:rFonts w:ascii="Times New Roman" w:hAnsi="Times New Roman" w:cs="Times New Roman"/>
          <w:sz w:val="24"/>
          <w:szCs w:val="24"/>
          <w:lang w:val="en-GB"/>
        </w:rPr>
        <w:fldChar w:fldCharType="end"/>
      </w:r>
      <w:r w:rsidR="00D525A0">
        <w:rPr>
          <w:rFonts w:ascii="Times New Roman" w:hAnsi="Times New Roman" w:cs="Times New Roman"/>
          <w:sz w:val="24"/>
          <w:szCs w:val="24"/>
          <w:lang w:val="en-GB"/>
        </w:rPr>
        <w:t>.</w:t>
      </w:r>
      <w:r w:rsidR="00A80C24">
        <w:rPr>
          <w:rFonts w:ascii="Times New Roman" w:hAnsi="Times New Roman" w:cs="Times New Roman"/>
          <w:sz w:val="24"/>
          <w:szCs w:val="24"/>
          <w:lang w:val="en-GB"/>
        </w:rPr>
        <w:t>Therefore, training outcomes should be intended to improve the individual capacity for physical match-play performance</w:t>
      </w:r>
      <w:r w:rsidR="00BA6197">
        <w:rPr>
          <w:rFonts w:ascii="Times New Roman" w:hAnsi="Times New Roman" w:cs="Times New Roman"/>
          <w:sz w:val="24"/>
          <w:szCs w:val="24"/>
          <w:lang w:val="en-GB"/>
        </w:rPr>
        <w:t xml:space="preserve"> </w:t>
      </w:r>
      <w:r w:rsidR="00BA6197">
        <w:rPr>
          <w:rFonts w:ascii="Times New Roman" w:hAnsi="Times New Roman" w:cs="Times New Roman"/>
          <w:sz w:val="24"/>
          <w:szCs w:val="24"/>
          <w:lang w:val="en-GB"/>
        </w:rPr>
        <w:fldChar w:fldCharType="begin" w:fldLock="1"/>
      </w:r>
      <w:r w:rsidR="00830F0F">
        <w:rPr>
          <w:rFonts w:ascii="Times New Roman" w:hAnsi="Times New Roman" w:cs="Times New Roman"/>
          <w:sz w:val="24"/>
          <w:szCs w:val="24"/>
          <w:lang w:val="en-GB"/>
        </w:rPr>
        <w:instrText>ADDIN CSL_CITATION {"citationItems":[{"id":"ITEM-1","itemData":{"abstract":"Aerobic fitness and repeated high-intensity efforts have been shown to be a determinant in the performance of team sports, especially in the ability to finish a match, to cover a distance, to repeat and recover between sprints and explosive movements (e.g. accelerations, changes of direction; COD) and to reduce the deterioration in some technical skill. Due to this, coaches must appropriately develop these capacities to adequately prepare athletes for match-play demands. High-intensity interval training is considered an effective and time efficient means to optimise individual physiological adaptation. However, the best processes which examine these qualities (physical testing protocols), prescribe training and monitor the response of this training requires attention, particularly in team sport athletes that possess heterogenous physical attributes. Therefore, this thesis aimed to examine a valid and reliable approach to assess the training outcome as well as prescribe and monitor the training process in rugby league athletes.","author":[{"dropping-particle":"","family":"James","given":"Tannath","non-dropping-particle":"","parse-names":false,"suffix":""},{"dropping-particle":"","family":"Scott","given":"Urquhart","non-dropping-particle":"","parse-names":false,"suffix":""}],"id":"ITEM-1","issued":{"date-parts":[["2017"]]},"title":"High-intensity Interval Training in Team Sports : Testing , Monitoring and Prescription","type":"article-journal"},"uris":["http://www.mendeley.com/documents/?uuid=16cd87db-24f3-3208-98b4-e9a739ed0169"]}],"mendeley":{"formattedCitation":"(James &amp; Scott, 2017)","plainTextFormattedCitation":"(James &amp; Scott, 2017)","previouslyFormattedCitation":"(James &amp; Scott, 2017)"},"properties":{"noteIndex":0},"schema":"https://github.com/citation-style-language/schema/raw/master/csl-citation.json"}</w:instrText>
      </w:r>
      <w:r w:rsidR="00BA6197">
        <w:rPr>
          <w:rFonts w:ascii="Times New Roman" w:hAnsi="Times New Roman" w:cs="Times New Roman"/>
          <w:sz w:val="24"/>
          <w:szCs w:val="24"/>
          <w:lang w:val="en-GB"/>
        </w:rPr>
        <w:fldChar w:fldCharType="separate"/>
      </w:r>
      <w:r w:rsidR="00BA6197" w:rsidRPr="00BA6197">
        <w:rPr>
          <w:rFonts w:ascii="Times New Roman" w:hAnsi="Times New Roman" w:cs="Times New Roman"/>
          <w:noProof/>
          <w:sz w:val="24"/>
          <w:szCs w:val="24"/>
          <w:lang w:val="en-GB"/>
        </w:rPr>
        <w:t>(James &amp; Scott, 2017)</w:t>
      </w:r>
      <w:r w:rsidR="00BA6197">
        <w:rPr>
          <w:rFonts w:ascii="Times New Roman" w:hAnsi="Times New Roman" w:cs="Times New Roman"/>
          <w:sz w:val="24"/>
          <w:szCs w:val="24"/>
          <w:lang w:val="en-GB"/>
        </w:rPr>
        <w:fldChar w:fldCharType="end"/>
      </w:r>
      <w:r w:rsidR="00A80C24">
        <w:rPr>
          <w:rFonts w:ascii="Times New Roman" w:hAnsi="Times New Roman" w:cs="Times New Roman"/>
          <w:sz w:val="24"/>
          <w:szCs w:val="24"/>
          <w:lang w:val="en-GB"/>
        </w:rPr>
        <w:t>.</w:t>
      </w:r>
    </w:p>
    <w:p w14:paraId="58D31AB4" w14:textId="7F26A7BE" w:rsidR="0002364E" w:rsidRPr="003663AD" w:rsidRDefault="00A80C24" w:rsidP="003663AD">
      <w:pPr>
        <w:ind w:firstLine="720"/>
        <w:rPr>
          <w:rFonts w:ascii="Times New Roman" w:hAnsi="Times New Roman" w:cs="Times New Roman"/>
          <w:b/>
          <w:bCs/>
          <w:sz w:val="24"/>
          <w:szCs w:val="24"/>
          <w:lang w:val="en-GB"/>
        </w:rPr>
      </w:pPr>
      <w:r>
        <w:rPr>
          <w:rFonts w:ascii="Times New Roman" w:hAnsi="Times New Roman" w:cs="Times New Roman"/>
          <w:sz w:val="24"/>
          <w:szCs w:val="24"/>
          <w:lang w:val="en-GB"/>
        </w:rPr>
        <w:lastRenderedPageBreak/>
        <w:t>Ultimately,</w:t>
      </w:r>
      <w:r w:rsidR="00F3311D" w:rsidRPr="00F3311D">
        <w:rPr>
          <w:rFonts w:ascii="Times New Roman" w:hAnsi="Times New Roman" w:cs="Times New Roman"/>
          <w:sz w:val="24"/>
          <w:szCs w:val="24"/>
          <w:lang w:val="en-GB"/>
        </w:rPr>
        <w:t xml:space="preserve"> physical preparation in team sports must achieve two main objectives. First, to improve the physical performance of athletes to tolerate the time needed to complete the tasks </w:t>
      </w:r>
      <w:r w:rsidR="002E540F">
        <w:rPr>
          <w:rFonts w:ascii="Times New Roman" w:hAnsi="Times New Roman" w:cs="Times New Roman"/>
          <w:sz w:val="24"/>
          <w:szCs w:val="24"/>
          <w:lang w:val="en-GB"/>
        </w:rPr>
        <w:t>required</w:t>
      </w:r>
      <w:r w:rsidR="00F3311D" w:rsidRPr="00F3311D">
        <w:rPr>
          <w:rFonts w:ascii="Times New Roman" w:hAnsi="Times New Roman" w:cs="Times New Roman"/>
          <w:sz w:val="24"/>
          <w:szCs w:val="24"/>
          <w:lang w:val="en-GB"/>
        </w:rPr>
        <w:t xml:space="preserve"> to master </w:t>
      </w:r>
      <w:r w:rsidR="002E540F">
        <w:rPr>
          <w:rFonts w:ascii="Times New Roman" w:hAnsi="Times New Roman" w:cs="Times New Roman"/>
          <w:sz w:val="24"/>
          <w:szCs w:val="24"/>
          <w:lang w:val="en-GB"/>
        </w:rPr>
        <w:t>sports</w:t>
      </w:r>
      <w:r w:rsidR="00F3311D" w:rsidRPr="00F3311D">
        <w:rPr>
          <w:rFonts w:ascii="Times New Roman" w:hAnsi="Times New Roman" w:cs="Times New Roman"/>
          <w:sz w:val="24"/>
          <w:szCs w:val="24"/>
          <w:lang w:val="en-GB"/>
        </w:rPr>
        <w:t xml:space="preserve"> skills (Joyce &amp; Lewindon, 2014). Second, the potential of athletes to produce energy must be increased by developing the physical capacity needed to express certain </w:t>
      </w:r>
      <w:r w:rsidR="002E540F">
        <w:rPr>
          <w:rFonts w:ascii="Times New Roman" w:hAnsi="Times New Roman" w:cs="Times New Roman"/>
          <w:sz w:val="24"/>
          <w:szCs w:val="24"/>
          <w:lang w:val="en-GB"/>
        </w:rPr>
        <w:t>sports</w:t>
      </w:r>
      <w:r w:rsidR="00F3311D" w:rsidRPr="00F3311D">
        <w:rPr>
          <w:rFonts w:ascii="Times New Roman" w:hAnsi="Times New Roman" w:cs="Times New Roman"/>
          <w:sz w:val="24"/>
          <w:szCs w:val="24"/>
          <w:lang w:val="en-GB"/>
        </w:rPr>
        <w:t xml:space="preserve"> skills faster and for longer (Stone &amp; Kilding, 2009). It is the responsibility of the strength and conditioning coach to prescribe and </w:t>
      </w:r>
      <w:r w:rsidR="002E540F">
        <w:rPr>
          <w:rFonts w:ascii="Times New Roman" w:hAnsi="Times New Roman" w:cs="Times New Roman"/>
          <w:sz w:val="24"/>
          <w:szCs w:val="24"/>
          <w:lang w:val="en-GB"/>
        </w:rPr>
        <w:t>employ</w:t>
      </w:r>
      <w:r w:rsidR="00F3311D" w:rsidRPr="00F3311D">
        <w:rPr>
          <w:rFonts w:ascii="Times New Roman" w:hAnsi="Times New Roman" w:cs="Times New Roman"/>
          <w:sz w:val="24"/>
          <w:szCs w:val="24"/>
          <w:lang w:val="en-GB"/>
        </w:rPr>
        <w:t xml:space="preserve"> appropriate training methodologies that have been carefully developed to achieve the desired physiological response, which in turn leads to increased physical performance (Berg, 2006). </w:t>
      </w:r>
      <w:r w:rsidR="00F3311D">
        <w:rPr>
          <w:rFonts w:ascii="Times New Roman" w:hAnsi="Times New Roman" w:cs="Times New Roman"/>
          <w:sz w:val="24"/>
          <w:szCs w:val="24"/>
          <w:lang w:val="en-GB"/>
        </w:rPr>
        <w:t xml:space="preserve">Subsequently, to </w:t>
      </w:r>
      <w:r w:rsidR="00F3311D" w:rsidRPr="00F3311D">
        <w:rPr>
          <w:rFonts w:ascii="Times New Roman" w:hAnsi="Times New Roman" w:cs="Times New Roman"/>
          <w:sz w:val="24"/>
          <w:szCs w:val="24"/>
          <w:lang w:val="en-GB"/>
        </w:rPr>
        <w:t>be able to perform skills faster, the</w:t>
      </w:r>
      <w:r w:rsidR="00F3311D">
        <w:rPr>
          <w:rFonts w:ascii="Times New Roman" w:hAnsi="Times New Roman" w:cs="Times New Roman"/>
          <w:sz w:val="24"/>
          <w:szCs w:val="24"/>
          <w:lang w:val="en-GB"/>
        </w:rPr>
        <w:t xml:space="preserve"> </w:t>
      </w:r>
      <w:r w:rsidR="002E540F">
        <w:rPr>
          <w:rFonts w:ascii="Times New Roman" w:hAnsi="Times New Roman" w:cs="Times New Roman"/>
          <w:sz w:val="24"/>
          <w:szCs w:val="24"/>
          <w:lang w:val="en-GB"/>
        </w:rPr>
        <w:t>athlete’s</w:t>
      </w:r>
      <w:r w:rsidR="00F3311D" w:rsidRPr="00F3311D">
        <w:rPr>
          <w:rFonts w:ascii="Times New Roman" w:hAnsi="Times New Roman" w:cs="Times New Roman"/>
          <w:sz w:val="24"/>
          <w:szCs w:val="24"/>
          <w:lang w:val="en-GB"/>
        </w:rPr>
        <w:t xml:space="preserve"> energy production levels must be increased: to maintain high levels of expression and limit the accumulation of fatigue over time, their energy production capacity must be increased. In team sports, this requires a thorough understanding of the development of energy systems and recognition that the team sports landscape is often complex and interchangeable, while at the same time having a particular focus on different physiological qualities (Thomas Reilly, Morris &amp; Whyte, 2009)</w:t>
      </w:r>
      <w:r w:rsidR="006923F2">
        <w:rPr>
          <w:rFonts w:ascii="Times New Roman" w:hAnsi="Times New Roman" w:cs="Times New Roman"/>
          <w:sz w:val="24"/>
          <w:szCs w:val="24"/>
          <w:lang w:val="en-GB"/>
        </w:rPr>
        <w:t>.</w:t>
      </w:r>
    </w:p>
    <w:p w14:paraId="485851D6" w14:textId="1971D6A3" w:rsidR="008A5AB5" w:rsidRPr="003554BE" w:rsidRDefault="008A5AB5" w:rsidP="008A5AB5">
      <w:pPr>
        <w:rPr>
          <w:rFonts w:ascii="Times New Roman" w:hAnsi="Times New Roman" w:cs="Times New Roman"/>
          <w:b/>
          <w:bCs/>
          <w:sz w:val="24"/>
          <w:szCs w:val="24"/>
          <w:lang w:val="en-GB"/>
        </w:rPr>
      </w:pPr>
      <w:r w:rsidRPr="003554BE">
        <w:rPr>
          <w:rFonts w:ascii="Times New Roman" w:hAnsi="Times New Roman" w:cs="Times New Roman"/>
          <w:b/>
          <w:bCs/>
          <w:sz w:val="24"/>
          <w:szCs w:val="24"/>
        </w:rPr>
        <w:t>High Intensity Interval Training</w:t>
      </w:r>
      <w:r>
        <w:rPr>
          <w:rFonts w:ascii="Times New Roman" w:hAnsi="Times New Roman" w:cs="Times New Roman"/>
          <w:b/>
          <w:bCs/>
          <w:sz w:val="24"/>
          <w:szCs w:val="24"/>
        </w:rPr>
        <w:t xml:space="preserve"> – The Solution</w:t>
      </w:r>
    </w:p>
    <w:p w14:paraId="220A93F7" w14:textId="676C8821" w:rsidR="004609EB" w:rsidRDefault="003733E5" w:rsidP="007E5385">
      <w:pPr>
        <w:ind w:firstLine="720"/>
        <w:rPr>
          <w:rFonts w:ascii="Times New Roman" w:hAnsi="Times New Roman" w:cs="Times New Roman"/>
          <w:sz w:val="24"/>
          <w:szCs w:val="24"/>
          <w:lang w:val="en-GB"/>
        </w:rPr>
      </w:pPr>
      <w:r w:rsidRPr="00C31280">
        <w:rPr>
          <w:rFonts w:ascii="Times New Roman" w:hAnsi="Times New Roman" w:cs="Times New Roman"/>
          <w:sz w:val="24"/>
          <w:szCs w:val="24"/>
          <w:lang w:val="en-GB"/>
        </w:rPr>
        <w:t xml:space="preserve">One of the most </w:t>
      </w:r>
      <w:r w:rsidR="0082576B">
        <w:rPr>
          <w:rFonts w:ascii="Times New Roman" w:hAnsi="Times New Roman" w:cs="Times New Roman"/>
          <w:sz w:val="24"/>
          <w:szCs w:val="24"/>
          <w:lang w:val="en-GB"/>
        </w:rPr>
        <w:t>potent</w:t>
      </w:r>
      <w:r w:rsidR="009210D7">
        <w:rPr>
          <w:rFonts w:ascii="Times New Roman" w:hAnsi="Times New Roman" w:cs="Times New Roman"/>
          <w:sz w:val="24"/>
          <w:szCs w:val="24"/>
          <w:lang w:val="en-GB"/>
        </w:rPr>
        <w:t>, and</w:t>
      </w:r>
      <w:r w:rsidRPr="00C31280">
        <w:rPr>
          <w:rFonts w:ascii="Times New Roman" w:hAnsi="Times New Roman" w:cs="Times New Roman"/>
          <w:sz w:val="24"/>
          <w:szCs w:val="24"/>
          <w:lang w:val="en-GB"/>
        </w:rPr>
        <w:t xml:space="preserve"> </w:t>
      </w:r>
      <w:r w:rsidR="009210D7">
        <w:rPr>
          <w:rFonts w:ascii="Times New Roman" w:hAnsi="Times New Roman" w:cs="Times New Roman"/>
          <w:sz w:val="24"/>
          <w:szCs w:val="24"/>
          <w:lang w:val="en-GB"/>
        </w:rPr>
        <w:t>time eff</w:t>
      </w:r>
      <w:r w:rsidR="00E84C7A">
        <w:rPr>
          <w:rFonts w:ascii="Times New Roman" w:hAnsi="Times New Roman" w:cs="Times New Roman"/>
          <w:sz w:val="24"/>
          <w:szCs w:val="24"/>
          <w:lang w:val="en-GB"/>
        </w:rPr>
        <w:t>icient</w:t>
      </w:r>
      <w:r w:rsidR="009210D7">
        <w:rPr>
          <w:rFonts w:ascii="Times New Roman" w:hAnsi="Times New Roman" w:cs="Times New Roman"/>
          <w:sz w:val="24"/>
          <w:szCs w:val="24"/>
          <w:lang w:val="en-GB"/>
        </w:rPr>
        <w:t xml:space="preserve"> </w:t>
      </w:r>
      <w:r w:rsidR="0082576B">
        <w:rPr>
          <w:rFonts w:ascii="Times New Roman" w:hAnsi="Times New Roman" w:cs="Times New Roman"/>
          <w:sz w:val="24"/>
          <w:szCs w:val="24"/>
          <w:lang w:val="en-GB"/>
        </w:rPr>
        <w:t>strategies</w:t>
      </w:r>
      <w:r w:rsidRPr="00C31280">
        <w:rPr>
          <w:rFonts w:ascii="Times New Roman" w:hAnsi="Times New Roman" w:cs="Times New Roman"/>
          <w:sz w:val="24"/>
          <w:szCs w:val="24"/>
          <w:lang w:val="en-GB"/>
        </w:rPr>
        <w:t xml:space="preserve"> for developing cardiorespiratory and metabolic functions </w:t>
      </w:r>
      <w:r w:rsidR="009210D7">
        <w:rPr>
          <w:rFonts w:ascii="Times New Roman" w:hAnsi="Times New Roman" w:cs="Times New Roman"/>
          <w:sz w:val="24"/>
          <w:szCs w:val="24"/>
          <w:lang w:val="en-GB"/>
        </w:rPr>
        <w:t xml:space="preserve">in team sports, </w:t>
      </w:r>
      <w:r w:rsidRPr="00C31280">
        <w:rPr>
          <w:rFonts w:ascii="Times New Roman" w:hAnsi="Times New Roman" w:cs="Times New Roman"/>
          <w:sz w:val="24"/>
          <w:szCs w:val="24"/>
          <w:lang w:val="en-GB"/>
        </w:rPr>
        <w:t>and thus the physical performance of athletes is high intensity interval training (HIIT)</w:t>
      </w:r>
      <w:r w:rsidR="00651778">
        <w:rPr>
          <w:rFonts w:ascii="Times New Roman" w:hAnsi="Times New Roman" w:cs="Times New Roman"/>
          <w:sz w:val="24"/>
          <w:szCs w:val="24"/>
          <w:lang w:val="en-GB"/>
        </w:rPr>
        <w:t xml:space="preserve">, with such adaptations dependent on the intensity and duration of the work to rest periods </w:t>
      </w:r>
      <w:r w:rsidR="00651778">
        <w:rPr>
          <w:rFonts w:ascii="Times New Roman" w:hAnsi="Times New Roman" w:cs="Times New Roman"/>
          <w:sz w:val="24"/>
          <w:szCs w:val="24"/>
          <w:lang w:val="en-GB"/>
        </w:rPr>
        <w:fldChar w:fldCharType="begin" w:fldLock="1"/>
      </w:r>
      <w:r w:rsidR="00E84C7A">
        <w:rPr>
          <w:rFonts w:ascii="Times New Roman" w:hAnsi="Times New Roman" w:cs="Times New Roman"/>
          <w:sz w:val="24"/>
          <w:szCs w:val="24"/>
          <w:lang w:val="en-GB"/>
        </w:rPr>
        <w:instrText>ADDIN CSL_CITATION {"citationItems":[{"id":"ITEM-1","itemData":{"DOI":"10.1111/sms.12092","ISSN":"09057188","PMID":"23889316","abstract":"Recently, several studies have examined whether low-volume sprint interval training (SIT) may improve aerobic and metabolic function. The objective of this study was to systematically review the existing literature regarding the aerobic and metabolic effects of SIT in healthy sedentary or recreationally active adults. A systematic literature search was performed (Bibliotek.dk, SPORTDiscus, Embase, PEDro, SveMed+, and Pubmed). Meta-analytical procedures were applied evaluating effects on maximal oxygen consumption (VO2max). Nineteen unique studies [four randomized controlled trials (RCTs), nine matched-controlled trials and six noncontrolled studies] were identified, evaluating SIT interventions lasting 2-8 weeks. Strong evidence support improvements of aerobic exercise performance and VO2max following SIT. A meta-analysis across 13 studies evaluating effects of SIT on VO2max showed a weighted mean effects size of g = 0.63 95% CI (0.39; 0.87) and VO2max increases of 4.2-13.4%. Solid evidence support peripheral adaptations known to increase the oxidative potential of the muscle following SIT, whereas evidence regarding central adaptations was limited and equivocal. Some evidence indicated changes in substrate oxidation at rest and during exercise as well as improved glycemic control and insulin sensitivity following SIT. In conclusion, strong evidence support improvement of aerobic exercise performance and VO2max following SIT, which coincides with peripheral muscular adaptations. Future RCTs on long-term SIT and underlying mechanisms are warranted.","author":[{"dropping-particle":"","family":"Sloth","given":"M.","non-dropping-particle":"","parse-names":false,"suffix":""},{"dropping-particle":"","family":"Sloth","given":"D.","non-dropping-particle":"","parse-names":false,"suffix":""},{"dropping-particle":"","family":"Overgaard","given":"K.","non-dropping-particle":"","parse-names":false,"suffix":""},{"dropping-particle":"","family":"Dalgas","given":"U.","non-dropping-particle":"","parse-names":false,"suffix":""}],"container-title":"Scandinavian Journal of Medicine &amp; Science in Sports","id":"ITEM-1","issue":"6","issued":{"date-parts":[["2013","12"]]},"page":"e341-e352","title":"Effects of sprint interval training on VO &lt;sub&gt;2max&lt;/sub&gt; and aerobic exercise performance: A systematic review and meta-analysis","type":"article-journal","volume":"23"},"uris":["http://www.mendeley.com/documents/?uuid=fe84be9d-c47e-3ad4-b140-4d140cac99f5"]},{"id":"ITEM-2","itemData":{"DOI":"10.2165/00007256-200131020-00001","ISSN":"0112-1642","author":[{"dropping-particle":"","family":"Billat","given":"L. V??ronique","non-dropping-particle":"","parse-names":false,"suffix":""}],"container-title":"Sports Medicine","id":"ITEM-2","issue":"2","issued":{"date-parts":[["2001"]]},"page":"75-90","title":"Interval Training for Performance: A Scientific and Empirical Practice","type":"article-journal","volume":"31"},"uris":["http://www.mendeley.com/documents/?uuid=59f98bc5-fe79-3462-9847-6adbe1b4700a"]},{"id":"ITEM-3","itemData":{"DOI":"10.2165/00007256-200232010-00003","ISSN":"0112-1642","PMID":"11772161","abstract":"While the physiological adaptations that occur following endurance training in previously sedentary and recreationally active individuals are relatively well understood, the adaptations to training in already highly trained endurance athletes remain unclear. While significant improvements in endurance performance and corresponding physiological markers are evident following submaximal endurance training in sedentary and recreationally active groups, an additional increase in submaximal training (i.e. volume) in highly trained individuals does not appear to further enhance either endurance performance or associated physiological variables [e.g. peak oxygen uptake (VO2peak), oxidative enzyme activity]. It seems that, for athletes who are already trained, improvements in endurance performance can be achieved only through high-intensity interval training (HIT). The limited research which has examined changes in muscle enzyme activity in highly trained athletes, following HIT, has revealed no change in oxidative or glycolytic enzyme activity, despite significant improvements in endurance performance (p &lt; 0.05). Instead, an increase in skeletal muscle buffering capacity may be one mechanism responsible for an improvement in endurance performance. Changes in plasma volume, stroke volume, as well as muscle cation pumps, myoglobin, capillary density and fibre type characteristics have yet to be investigated in response to HIT with the highly trained athlete. Information relating to HIT programme optimisation in endurance athletes is also very sparse. Preliminary work using the velocity at which VO2max is achieved (V(max)) as the interval intensity, and fractions (50 to 75%) of the time to exhaustion at V(max) (T(max)) as the interval duration has been successful in eliciting improvements in performance in long-distance runners. However, V(max) and T(max) have not been used with cyclists. Instead, HIT programme optimisation research in cyclists has revealed that repeated supramaximal sprinting may be equally effective as more traditional HIT programmes for eliciting improvements in endurance performance. Further examination of the biochemical and physiological adaptations which accompany different HIT programmes, as well as investigation into the optimal HIT programme for eliciting performance enhancements in highly trained athletes is required.","author":[{"dropping-particle":"","family":"Laursen","given":"Paul B.","non-dropping-particle":"","parse-names":false,"suffix":""},{"dropping-particle":"","family":"Jenkins","given":"David G.","non-dropping-particle":"","parse-names":false,"suffix":""}],"container-title":"Sports Medicine","id":"ITEM-3","issue":"1","issued":{"date-parts":[["2002"]]},"page":"53-73","title":"The Scientific Basis for High-Intensity Interval Training","type":"article-journal","volume":"32"},"uris":["http://www.mendeley.com/documents/?uuid=bdd10eb7-e73c-3b65-bfdc-472d5d2ab70b"]},{"id":"ITEM-4","itemData":{"DOI":"10.1007/s40279-013-0066-5","ISSN":"0112-1642","abstract":"High-intensity interval training (HIT) is a well-known, time-efficient training method for improving car-diorespiratory and metabolic function and, in turn, physical performance in athletes. HIT involves repeated short (\\45 s) to long (2-4 min) bouts of rather high-intensity exercise interspersed with recovery periods (refer to the previously published first part of this review). While athletes have used 'classical' HIT formats for nearly a century (e.g. repetitions of 30 s of exercise interspersed with 30 s of rest, or 2-4-min interval repetitions ran at high but still submaximal intensities), there is today a surge of research interest focused on examining the effects of short sprints and all-out efforts, both in the field and in the laboratory. Prescription of HIT consists of the manipulation of at least nine variables (e.g. work interval intensity and duration, relief interval intensity and duration, exercise modality, number of repetitions, number of series, between-series recovery duration and intensity); any of which has a likely effect on the acute physiological response. Manipulating HIT appropriately is important, not only with respect to the expected middle-to long-term physiological and performance adaptations, but also to maximize daily and/or weekly training periodization. Cardiopulmonary responses are typically the first variables to consider when programming HIT (refer to Part I). However, anaerobic gly-colytic energy contribution and neuromuscular load should also be considered to maximize the training outcome. Contrasting HIT formats that elicit similar (and maximal) cardiorespiratory responses have been associated with distinctly different anaerobic energy contributions. The high locomotor speed/power requirements of HIT (i.e. C95 % of the minimal velocity/power that elicits maximal oxygen uptake [v/p _ VO 2max ] to 100 % of maximal sprinting speed or power) and the accumulation of high-training volumes at high-exercise intensity (runners can cover up to 6-8 km at v _ VO 2max per session) can cause significant strain on the neuromuscular/musculoskeletal system. For athletes training twice a day, and/or in team sport players training a number of metabolic and neuromuscular systems within a weekly microcycle, this added physiological strain should be considered in light of the other physical and technical/ tactical sessions, so as to avoid overload and optimize adaptation (i.e. maximize a given training stimulus and minimize musculoskel…","author":[{"dropping-particle":"","family":"Buchheit","given":"Martin","non-dropping-particle":"","parse-names":false,"suffix":""},{"dropping-particle":"","family":"Laursen","given":"Paul B","non-dropping-particle":"","parse-names":false,"suffix":""}],"container-title":"Sports Med","id":"ITEM-4","issued":{"date-parts":[["2013"]]},"page":"927-954","title":"High-Intensity Interval Training, Solutions to the Programming Puzzle High-Intensity Interval Training, Solutions to the Programming Puzzle Part II: Anaerobic Energy, Neuromuscular Load and Practical Applications","type":"article-journal","volume":"43"},"uris":["http://www.mendeley.com/documents/?uuid=69956565-d92c-3159-99fe-48e62bbd1d8e"]},{"id":"ITEM-5","itemData":{"DOI":"10.1007/s40279-013-0029-x","ISSN":"01121642","abstract":"High-intensity interval training (HIT), in a variety of forms, is today one of the most effective means of improving cardiorespiratory and metabolic function and, in turn, the physical performance of athletes. HIT involves repeated short-to-long bouts of rather high-intensity exercise interspersed with recovery periods. For team and racquet sport players, the inclusion of sprints and all-out efforts into HIT programmes has also been shown to be an effective practice. It is believed that an optimal stimulus to elicit both maximal cardiovascular and peripheral adaptations is one where athletes spend at least several minutes per session in their 'red zone,' which generally means reaching at least 90% of their maximal oxygen uptake (VO2max). While use of HIT is not the only approach to improve physiological parameters and performance, there has been a growth in interest by the sport science community for characterizing training protocols that allow athletes to maintain long periods of time above 90% of VO2max (T@VO2max). In addition to T@VO2max, other physiological variables should also be considered to fully characterize the training stimulus when programming HIT, including cardiovascular work, anaerobic glycolytic energy contribution and acute neuromuscular load and musculoskeletal strain. Prescription for HIT consists of the manipulation of up to nine variables, which include the work interval intensity and duration, relief interval intensity and duration, exercise modality, number of repetitions, number of series, as well as the between-series recovery duration and intensity. The manipulation of any of these variables can affect the acute physiological responses to HIT. This article is Part I of a subsequent II-part review and will discuss the different aspects of HIT programming, from work/relief interval manipulation to the selection of exercise mode, using different examples of training cycles from different sports, with continued reference to T@VO2max and cardiovascular responses. Additional programming and periodization considerations will also be discussed with respect to other variables such as anaerobic glycolytic system contribution (as inferred from blood lactate accumulation), neuromuscular load and musculoskeletal strain (Part II).","author":[{"dropping-particle":"","family":"Buchheit","given":"Martin","non-dropping-particle":"","parse-names":false,"suffix":""},{"dropping-particle":"","family":"Laursen","given":"Paul B.","non-dropping-particle":"","parse-names":false,"suffix":""}],"container-title":"Sports Medicine","id":"ITEM-5","issue":"5","issued":{"date-parts":[["2013","5"]]},"page":"313-338","title":"High-intensity interval training, solutions to the programming puzzle: Part I: Cardiopulmonary emphasis","type":"article","volume":"43"},"uris":["http://www.mendeley.com/documents/?uuid=34cd095a-9118-3f26-92de-a03c1ba8b316"]}],"mendeley":{"formattedCitation":"(L. V??ronique Billat, 2001a; Martin Buchheit &amp; Laursen, 2013b, 2013c; P. B. Laursen &amp; Jenkins, 2002; Sloth, Sloth, Overgaard, &amp; Dalgas, 2013)","manualFormatting":"(Billat, 2001;Buchheit &amp; Laursen, 2013b, 2013c;Laursen &amp; Jenkins, 2002; Sloth, Sloth, Overgaard, &amp; Dalgas, 2013)","plainTextFormattedCitation":"(L. V??ronique Billat, 2001a; Martin Buchheit &amp; Laursen, 2013b, 2013c; P. B. Laursen &amp; Jenkins, 2002; Sloth, Sloth, Overgaard, &amp; Dalgas, 2013)","previouslyFormattedCitation":"(L. V??ronique Billat, 2001a; Martin Buchheit &amp; Laursen, 2013b, 2013c; P. B. Laursen &amp; Jenkins, 2002; Sloth, Sloth, Overgaard, &amp; Dalgas, 2013)"},"properties":{"noteIndex":0},"schema":"https://github.com/citation-style-language/schema/raw/master/csl-citation.json"}</w:instrText>
      </w:r>
      <w:r w:rsidR="00651778">
        <w:rPr>
          <w:rFonts w:ascii="Times New Roman" w:hAnsi="Times New Roman" w:cs="Times New Roman"/>
          <w:sz w:val="24"/>
          <w:szCs w:val="24"/>
          <w:lang w:val="en-GB"/>
        </w:rPr>
        <w:fldChar w:fldCharType="separate"/>
      </w:r>
      <w:r w:rsidR="00651778" w:rsidRPr="00651778">
        <w:rPr>
          <w:rFonts w:ascii="Times New Roman" w:hAnsi="Times New Roman" w:cs="Times New Roman"/>
          <w:noProof/>
          <w:sz w:val="24"/>
          <w:szCs w:val="24"/>
          <w:lang w:val="en-GB"/>
        </w:rPr>
        <w:t>(Billat, 2001;Buchheit &amp; Laursen, 2013b, 2013c;Laursen &amp; Jenkins, 2002; Sloth, Sloth, Overgaard, &amp; Dalgas, 2013)</w:t>
      </w:r>
      <w:r w:rsidR="00651778">
        <w:rPr>
          <w:rFonts w:ascii="Times New Roman" w:hAnsi="Times New Roman" w:cs="Times New Roman"/>
          <w:sz w:val="24"/>
          <w:szCs w:val="24"/>
          <w:lang w:val="en-GB"/>
        </w:rPr>
        <w:fldChar w:fldCharType="end"/>
      </w:r>
      <w:r w:rsidRPr="00C31280">
        <w:rPr>
          <w:rFonts w:ascii="Times New Roman" w:hAnsi="Times New Roman" w:cs="Times New Roman"/>
          <w:sz w:val="24"/>
          <w:szCs w:val="24"/>
          <w:lang w:val="en-GB"/>
        </w:rPr>
        <w:t>.</w:t>
      </w:r>
      <w:r w:rsidR="007E5385">
        <w:rPr>
          <w:rFonts w:ascii="Times New Roman" w:hAnsi="Times New Roman" w:cs="Times New Roman"/>
          <w:sz w:val="24"/>
          <w:szCs w:val="24"/>
          <w:lang w:val="en-GB"/>
        </w:rPr>
        <w:t xml:space="preserve"> </w:t>
      </w:r>
      <w:r w:rsidR="0082576B">
        <w:rPr>
          <w:rFonts w:ascii="Times New Roman" w:hAnsi="Times New Roman" w:cs="Times New Roman"/>
          <w:sz w:val="24"/>
          <w:szCs w:val="24"/>
          <w:lang w:val="en-GB"/>
        </w:rPr>
        <w:t xml:space="preserve">HIIT has not been clearly defined but is characterised by short intermittent exercise performed at a maximal or near maximal effort at an intensity greater than 90% of </w:t>
      </w:r>
      <w:r w:rsidR="0082576B" w:rsidRPr="008A5AB5">
        <w:rPr>
          <w:rFonts w:ascii="Times New Roman" w:hAnsi="Times New Roman" w:cs="Times New Roman"/>
          <w:sz w:val="24"/>
          <w:szCs w:val="24"/>
        </w:rPr>
        <w:t>V0</w:t>
      </w:r>
      <w:r w:rsidR="0082576B" w:rsidRPr="008A5AB5">
        <w:rPr>
          <w:rFonts w:ascii="Times New Roman" w:hAnsi="Times New Roman" w:cs="Times New Roman"/>
          <w:sz w:val="24"/>
          <w:szCs w:val="24"/>
          <w:vertAlign w:val="subscript"/>
        </w:rPr>
        <w:t>2</w:t>
      </w:r>
      <w:r w:rsidR="0082576B">
        <w:rPr>
          <w:rFonts w:ascii="Times New Roman" w:hAnsi="Times New Roman" w:cs="Times New Roman"/>
          <w:sz w:val="24"/>
          <w:szCs w:val="24"/>
          <w:lang w:val="en-GB"/>
        </w:rPr>
        <w:t xml:space="preserve">peak </w:t>
      </w:r>
      <w:r w:rsidR="0082576B">
        <w:rPr>
          <w:rFonts w:ascii="Times New Roman" w:hAnsi="Times New Roman" w:cs="Times New Roman"/>
          <w:sz w:val="24"/>
          <w:szCs w:val="24"/>
          <w:lang w:val="en-GB"/>
        </w:rPr>
        <w:fldChar w:fldCharType="begin" w:fldLock="1"/>
      </w:r>
      <w:r w:rsidR="00A56C9D">
        <w:rPr>
          <w:rFonts w:ascii="Times New Roman" w:hAnsi="Times New Roman" w:cs="Times New Roman"/>
          <w:sz w:val="24"/>
          <w:szCs w:val="24"/>
          <w:lang w:val="en-GB"/>
        </w:rPr>
        <w:instrText>ADDIN CSL_CITATION {"citationItems":[{"id":"ITEM-1","itemData":{"DOI":"10.1097/JES.0b013e318168ec1f","ISSN":"0091-6331","PMID":"18362686","abstract":"High-intensity interval training (HIT) is a potent time-efficient strategy to induce numerous metabolic adaptations usually associated with traditional endurance training. As little as six sessions of HIT over 2 wk or a total of only approximately 15 min of very intense exercise (approximately 600 kJ), can increase skeletal muscle oxidative capacity and endurance performance and alter metabolic control during aerobic-based exercise.","author":[{"dropping-particle":"","family":"Gibala","given":"Martin J.","non-dropping-particle":"","parse-names":false,"suffix":""},{"dropping-particle":"","family":"McGee","given":"Sean L.","non-dropping-particle":"","parse-names":false,"suffix":""}],"container-title":"Exercise and Sport Sciences Reviews","id":"ITEM-1","issue":"2","issued":{"date-parts":[["2008","4"]]},"page":"58-63","title":"Metabolic Adaptations to Short-term High-Intensity Interval Training","type":"article-journal","volume":"36"},"uris":["http://www.mendeley.com/documents/?uuid=3a83d7af-c2e7-304c-b0cf-bf03013c63d2"]}],"mendeley":{"formattedCitation":"(Gibala &amp; McGee, 2008)","plainTextFormattedCitation":"(Gibala &amp; McGee, 2008)","previouslyFormattedCitation":"(Gibala &amp; McGee, 2008)"},"properties":{"noteIndex":0},"schema":"https://github.com/citation-style-language/schema/raw/master/csl-citation.json"}</w:instrText>
      </w:r>
      <w:r w:rsidR="0082576B">
        <w:rPr>
          <w:rFonts w:ascii="Times New Roman" w:hAnsi="Times New Roman" w:cs="Times New Roman"/>
          <w:sz w:val="24"/>
          <w:szCs w:val="24"/>
          <w:lang w:val="en-GB"/>
        </w:rPr>
        <w:fldChar w:fldCharType="separate"/>
      </w:r>
      <w:r w:rsidR="0082576B" w:rsidRPr="0082576B">
        <w:rPr>
          <w:rFonts w:ascii="Times New Roman" w:hAnsi="Times New Roman" w:cs="Times New Roman"/>
          <w:noProof/>
          <w:sz w:val="24"/>
          <w:szCs w:val="24"/>
          <w:lang w:val="en-GB"/>
        </w:rPr>
        <w:t>(Gibala &amp; McGee, 2008)</w:t>
      </w:r>
      <w:r w:rsidR="0082576B">
        <w:rPr>
          <w:rFonts w:ascii="Times New Roman" w:hAnsi="Times New Roman" w:cs="Times New Roman"/>
          <w:sz w:val="24"/>
          <w:szCs w:val="24"/>
          <w:lang w:val="en-GB"/>
        </w:rPr>
        <w:fldChar w:fldCharType="end"/>
      </w:r>
      <w:r w:rsidR="0082576B">
        <w:rPr>
          <w:rFonts w:ascii="Times New Roman" w:hAnsi="Times New Roman" w:cs="Times New Roman"/>
          <w:sz w:val="24"/>
          <w:szCs w:val="24"/>
          <w:lang w:val="en-GB"/>
        </w:rPr>
        <w:t xml:space="preserve">. </w:t>
      </w:r>
      <w:r w:rsidR="00D64B03">
        <w:rPr>
          <w:rFonts w:ascii="Times New Roman" w:hAnsi="Times New Roman" w:cs="Times New Roman"/>
          <w:sz w:val="24"/>
          <w:szCs w:val="24"/>
          <w:lang w:val="en-GB"/>
        </w:rPr>
        <w:t>In reality a</w:t>
      </w:r>
      <w:r w:rsidR="008A5AB5">
        <w:rPr>
          <w:rFonts w:ascii="Times New Roman" w:hAnsi="Times New Roman" w:cs="Times New Roman"/>
          <w:sz w:val="24"/>
          <w:szCs w:val="24"/>
          <w:lang w:val="en-GB"/>
        </w:rPr>
        <w:t xml:space="preserve">ny exercise training session will challenge, at different respective levels relative to the training content, both the metabolic and neuromuscular/musculoskeletal systems </w:t>
      </w:r>
      <w:r w:rsidR="008A5AB5">
        <w:rPr>
          <w:rFonts w:ascii="Times New Roman" w:hAnsi="Times New Roman" w:cs="Times New Roman"/>
          <w:sz w:val="24"/>
          <w:szCs w:val="24"/>
          <w:lang w:val="en-GB"/>
        </w:rPr>
        <w:fldChar w:fldCharType="begin" w:fldLock="1"/>
      </w:r>
      <w:r w:rsidR="006167E5">
        <w:rPr>
          <w:rFonts w:ascii="Times New Roman" w:hAnsi="Times New Roman" w:cs="Times New Roman"/>
          <w:sz w:val="24"/>
          <w:szCs w:val="24"/>
          <w:lang w:val="en-GB"/>
        </w:rPr>
        <w:instrText>ADDIN CSL_CITATION {"citationItems":[{"id":"ITEM-1","itemData":{"DOI":"10.1519/JSC.0b013e3182184fcb","ISSN":"1064-8011","PMID":"22158261","abstract":"To examine the physiological strain associated with hypoxic high intensity interval training (HHIT), 8 highly trained young runners (age, 18.6 ± 5.3 years) randomly performed, 5 × 3-minute intervals in either normoxic (N, 90% of the velocity associated with VO(2max), vVO(2max)) or hypoxic (H, simulated 2,400-m altitude, 84% of νVO(2max)) conditions. Cardiorespiratory (ventilation [V(E)], oxygen consumption [V(O2)], heart rate [HR], oxygen saturation [SpO(2)]), rating of central perceived exertion (RPE(C)) responses, changes in neutrophils, erythropoietin (EPO), blood lactate ([La]) and, bicarbonate ([HCO(-)(3)]), vagal-related indices of HR variability (natural logarithm of the square root of the mean of the sum of the squares of differences [Ln rMSSD]) and maximal sprint and jump performances were compared after each session. Compared with N, H was associated with similar V(E) (Cohen's d ± 90% confidence limits, 0.0 ± 0.4, with % chances of higher/similar/lower values of 15/61/24) but at least lower VO(2) (-0.8 ± 0.4, 0/0/100), HR (-0.4 ± 0.4, 1/21/78), and SpO(2) (-1.8 ± 0.4, 0/0/100). Rating of perceived exertion was very likely higher (+0.5 ± 0.4, 92/8/0). Changes in [HCO(3)] (-0.6 ± 0.8, 5/13/83), [La] (+0.2 ± 0.4, 52/42/5), and EPO (+0.2 ± 0.4, 55/40/5) were at least possibly greater after H compared with those after N, whereas changes in neutrophils were likely lower (-0.5 ± 0.7, 4/15/81). Changes in 20-m sprint time (+0.20 ± 0.23, 49/50/1) were possibly lower after H. There was no clear difference in the changes in Ln rMSSD (+0.2 ± 1.7, 48/18/34) and jump (+0.3 ± 0.9, 60/25/15). In conclusion, although perceived as harder, HHIT is not associated with an exaggerated physiological stress in highly trained young athletes. The present results also confirm that HHIT may not be optimal for training both the cardiorespiratory and neuromuscular determinants of running performance in this population.","author":[{"dropping-particle":"","family":"Buchheit","given":"Martin","non-dropping-particle":"","parse-names":false,"suffix":""},{"dropping-particle":"","family":"Kuitunen","given":"Sami","non-dropping-particle":"","parse-names":false,"suffix":""},{"dropping-particle":"","family":"Voss","given":"Sven C","non-dropping-particle":"","parse-names":false,"suffix":""},{"dropping-particle":"","family":"Williams","given":"Benjamin K","non-dropping-particle":"","parse-names":false,"suffix":""},{"dropping-particle":"","family":"Mendez-Villanueva","given":"Alberto","non-dropping-particle":"","parse-names":false,"suffix":""},{"dropping-particle":"","family":"Bourdon","given":"Pitre C","non-dropping-particle":"","parse-names":false,"suffix":""}],"container-title":"Journal of Strength and Conditioning Research","id":"ITEM-1","issue":"1","issued":{"date-parts":[["2012","1"]]},"page":"94-105","title":"Physiological Strain Associated with High-Intensity Hypoxic Intervals in Highly Trained Young Runners","type":"article-journal","volume":"26"},"uris":["http://www.mendeley.com/documents/?uuid=b9bcf421-0e01-3319-88e2-6d1550e2ab88"]},{"id":"ITEM-2","itemData":{"DOI":"10.1055/s-2000-8867","ISSN":"01724622","PMID":"10727068","abstract":"The purpose of this study was to examine physiological strain and muscular performance responses of well trained athletes during two intermittent running exercise protocols at the velocity associated with VO2max. Ten national level middle-distance runners (VO2max 69.4+/-5.1; mean+/-SD) performed in random order two 28 min treadmill running exercises: 14 bouts of 60 s runs with 60 s rest (IR60) and 7 bouts of 120 s runs with 120 s rest between each run (IR120). During IR120 peak oxygen uptake (12%), peak heart rate (3%) and peak blood lactate (79%) were significantly higher than during IR60 (P&lt; 0.001) and almost the same as in the VO2max test. In IR120 the relative aerobic energy release calculated on the basis of the accumulated oxygen deficit during the running bouts was significantly higher than in IR60 (81.5+/-2.7 vs. 70.2+/-2.6%, P&lt;0.001) likewise the sum oxygen consumption during the 14 min running (P&lt; 0.001), while during the 14 min recovery it was as much lower (P &lt; 0.001). There were no changes either during or between the IR60 and IR120 protocols with regard to the muscular performance parameters, stride length or height of maximal vertical jumps. In conclusion, during intermittent running at the velocity associated with VO2max doubling the duration of work and rest bouts from 60 s to 120s increased the physiological strain of well trained athletes to the same level as at exhaustion in the VO2max test but the muscular performance variables were not influenced.","author":[{"dropping-particle":"","family":"Vourimaa","given":"T","non-dropping-particle":"","parse-names":false,"suffix":""},{"dropping-particle":"","family":"Vasankari","given":"T","non-dropping-particle":"","parse-names":false,"suffix":""},{"dropping-particle":"","family":"Rusko","given":"H","non-dropping-particle":"","parse-names":false,"suffix":""}],"container-title":"International Journal of Sports Medicine","id":"ITEM-2","issue":"2","issued":{"date-parts":[["2000","2"]]},"page":"96-101","title":"Comparison of Physiological Strain and Muscular Performance of Athletes During Two Intermittent Running Exercises at the Velocity Associated with V˙O2max","type":"article-journal","volume":"21"},"uris":["http://www.mendeley.com/documents/?uuid=5436af33-0fd5-38c6-86f8-4d44e458b7fb"]}],"mendeley":{"formattedCitation":"(Martin Buchheit, Kuitunen, et al., 2012; Vourimaa, Vasankari, &amp; Rusko, 2000)","manualFormatting":"(Buchheit, Kuitunen, et al., 2012; Vourimaa, Vasankari, &amp; Rusko, 2000)","plainTextFormattedCitation":"(Martin Buchheit, Kuitunen, et al., 2012; Vourimaa, Vasankari, &amp; Rusko, 2000)","previouslyFormattedCitation":"(Martin Buchheit, Kuitunen, et al., 2012; Vourimaa, Vasankari, &amp; Rusko, 2000)"},"properties":{"noteIndex":0},"schema":"https://github.com/citation-style-language/schema/raw/master/csl-citation.json"}</w:instrText>
      </w:r>
      <w:r w:rsidR="008A5AB5">
        <w:rPr>
          <w:rFonts w:ascii="Times New Roman" w:hAnsi="Times New Roman" w:cs="Times New Roman"/>
          <w:sz w:val="24"/>
          <w:szCs w:val="24"/>
          <w:lang w:val="en-GB"/>
        </w:rPr>
        <w:fldChar w:fldCharType="separate"/>
      </w:r>
      <w:r w:rsidR="008A5AB5" w:rsidRPr="00471A2F">
        <w:rPr>
          <w:rFonts w:ascii="Times New Roman" w:hAnsi="Times New Roman" w:cs="Times New Roman"/>
          <w:noProof/>
          <w:sz w:val="24"/>
          <w:szCs w:val="24"/>
          <w:lang w:val="en-GB"/>
        </w:rPr>
        <w:t>(Buchheit, Kuitunen, et al., 2012; Vourimaa, Vasankari, &amp; Rusko, 2000)</w:t>
      </w:r>
      <w:r w:rsidR="008A5AB5">
        <w:rPr>
          <w:rFonts w:ascii="Times New Roman" w:hAnsi="Times New Roman" w:cs="Times New Roman"/>
          <w:sz w:val="24"/>
          <w:szCs w:val="24"/>
          <w:lang w:val="en-GB"/>
        </w:rPr>
        <w:fldChar w:fldCharType="end"/>
      </w:r>
      <w:r w:rsidR="008A5AB5">
        <w:rPr>
          <w:rFonts w:ascii="Times New Roman" w:hAnsi="Times New Roman" w:cs="Times New Roman"/>
          <w:sz w:val="24"/>
          <w:szCs w:val="24"/>
          <w:lang w:val="en-GB"/>
        </w:rPr>
        <w:t>.</w:t>
      </w:r>
      <w:r w:rsidR="00E84C7A">
        <w:rPr>
          <w:rFonts w:ascii="Times New Roman" w:hAnsi="Times New Roman" w:cs="Times New Roman"/>
          <w:sz w:val="24"/>
          <w:szCs w:val="24"/>
          <w:lang w:val="en-GB"/>
        </w:rPr>
        <w:t xml:space="preserve"> </w:t>
      </w:r>
      <w:r w:rsidR="00EB4349">
        <w:rPr>
          <w:rFonts w:ascii="Times New Roman" w:hAnsi="Times New Roman" w:cs="Times New Roman"/>
          <w:sz w:val="24"/>
          <w:szCs w:val="24"/>
          <w:lang w:val="en-GB"/>
        </w:rPr>
        <w:t>However</w:t>
      </w:r>
      <w:r w:rsidR="000618EB">
        <w:rPr>
          <w:rFonts w:ascii="Times New Roman" w:hAnsi="Times New Roman" w:cs="Times New Roman"/>
          <w:sz w:val="24"/>
          <w:szCs w:val="24"/>
          <w:lang w:val="en-GB"/>
        </w:rPr>
        <w:t>,</w:t>
      </w:r>
      <w:r w:rsidR="008A5AB5" w:rsidRPr="00944268">
        <w:rPr>
          <w:rFonts w:ascii="Times New Roman" w:hAnsi="Times New Roman" w:cs="Times New Roman"/>
          <w:sz w:val="24"/>
          <w:szCs w:val="24"/>
          <w:lang w:val="en-GB"/>
        </w:rPr>
        <w:t xml:space="preserve"> </w:t>
      </w:r>
      <w:r w:rsidR="000618EB">
        <w:rPr>
          <w:rFonts w:ascii="Times New Roman" w:hAnsi="Times New Roman" w:cs="Times New Roman"/>
          <w:sz w:val="24"/>
          <w:szCs w:val="24"/>
          <w:lang w:val="en-GB"/>
        </w:rPr>
        <w:t>for</w:t>
      </w:r>
      <w:r w:rsidR="008A5AB5" w:rsidRPr="00944268">
        <w:rPr>
          <w:rFonts w:ascii="Times New Roman" w:hAnsi="Times New Roman" w:cs="Times New Roman"/>
          <w:sz w:val="24"/>
          <w:szCs w:val="24"/>
          <w:lang w:val="en-GB"/>
        </w:rPr>
        <w:t xml:space="preserve"> optimal development of </w:t>
      </w:r>
      <w:r w:rsidR="008A5AB5" w:rsidRPr="00944268">
        <w:rPr>
          <w:rFonts w:ascii="Times New Roman" w:hAnsi="Times New Roman" w:cs="Times New Roman"/>
          <w:sz w:val="24"/>
          <w:szCs w:val="24"/>
          <w:lang w:val="en-GB"/>
        </w:rPr>
        <w:lastRenderedPageBreak/>
        <w:t>parameters such as supramaximal</w:t>
      </w:r>
      <w:r w:rsidR="004609EB">
        <w:rPr>
          <w:rFonts w:ascii="Times New Roman" w:hAnsi="Times New Roman" w:cs="Times New Roman"/>
          <w:sz w:val="24"/>
          <w:szCs w:val="24"/>
          <w:lang w:val="en-GB"/>
        </w:rPr>
        <w:t xml:space="preserve">, </w:t>
      </w:r>
      <w:r w:rsidR="008A5AB5" w:rsidRPr="00944268">
        <w:rPr>
          <w:rFonts w:ascii="Times New Roman" w:hAnsi="Times New Roman" w:cs="Times New Roman"/>
          <w:sz w:val="24"/>
          <w:szCs w:val="24"/>
          <w:lang w:val="en-GB"/>
        </w:rPr>
        <w:t xml:space="preserve">high-speed running, the intensity of the training must be adjusted to </w:t>
      </w:r>
      <w:r w:rsidR="008A5AB5">
        <w:rPr>
          <w:rFonts w:ascii="Times New Roman" w:hAnsi="Times New Roman" w:cs="Times New Roman"/>
          <w:sz w:val="24"/>
          <w:szCs w:val="24"/>
          <w:lang w:val="en-GB"/>
        </w:rPr>
        <w:t xml:space="preserve">accommodate </w:t>
      </w:r>
      <w:r w:rsidR="008A5AB5" w:rsidRPr="00944268">
        <w:rPr>
          <w:rFonts w:ascii="Times New Roman" w:hAnsi="Times New Roman" w:cs="Times New Roman"/>
          <w:sz w:val="24"/>
          <w:szCs w:val="24"/>
          <w:lang w:val="en-GB"/>
        </w:rPr>
        <w:t>the abilities of each individual athlete</w:t>
      </w:r>
      <w:r w:rsidR="00EB4349">
        <w:rPr>
          <w:rFonts w:ascii="Times New Roman" w:hAnsi="Times New Roman" w:cs="Times New Roman"/>
          <w:sz w:val="24"/>
          <w:szCs w:val="24"/>
          <w:lang w:val="en-GB"/>
        </w:rPr>
        <w:t xml:space="preserve">, in addition, </w:t>
      </w:r>
      <w:r w:rsidR="00F63FAD">
        <w:rPr>
          <w:rFonts w:ascii="Times New Roman" w:hAnsi="Times New Roman" w:cs="Times New Roman"/>
          <w:sz w:val="24"/>
          <w:szCs w:val="24"/>
          <w:lang w:val="en-GB"/>
        </w:rPr>
        <w:t>account</w:t>
      </w:r>
      <w:r w:rsidR="00143981">
        <w:rPr>
          <w:rFonts w:ascii="Times New Roman" w:hAnsi="Times New Roman" w:cs="Times New Roman"/>
          <w:sz w:val="24"/>
          <w:szCs w:val="24"/>
          <w:lang w:val="en-GB"/>
        </w:rPr>
        <w:t>ing</w:t>
      </w:r>
      <w:r w:rsidR="00F63FAD">
        <w:rPr>
          <w:rFonts w:ascii="Times New Roman" w:hAnsi="Times New Roman" w:cs="Times New Roman"/>
          <w:sz w:val="24"/>
          <w:szCs w:val="24"/>
          <w:lang w:val="en-GB"/>
        </w:rPr>
        <w:t xml:space="preserve"> for the athletes current training state, training history and physiological demands of </w:t>
      </w:r>
      <w:r w:rsidR="00EB4349">
        <w:rPr>
          <w:rFonts w:ascii="Times New Roman" w:hAnsi="Times New Roman" w:cs="Times New Roman"/>
          <w:sz w:val="24"/>
          <w:szCs w:val="24"/>
          <w:lang w:val="en-GB"/>
        </w:rPr>
        <w:t>the sport</w:t>
      </w:r>
      <w:r w:rsidR="008A5AB5" w:rsidRPr="00944268">
        <w:rPr>
          <w:rFonts w:ascii="Times New Roman" w:hAnsi="Times New Roman" w:cs="Times New Roman"/>
          <w:sz w:val="24"/>
          <w:szCs w:val="24"/>
          <w:lang w:val="en-GB"/>
        </w:rPr>
        <w:t xml:space="preserve">. Generic training prescription, </w:t>
      </w:r>
      <w:r w:rsidR="008A5AB5">
        <w:rPr>
          <w:rFonts w:ascii="Times New Roman" w:hAnsi="Times New Roman" w:cs="Times New Roman"/>
          <w:sz w:val="24"/>
          <w:szCs w:val="24"/>
          <w:lang w:val="en-GB"/>
        </w:rPr>
        <w:t>in which</w:t>
      </w:r>
      <w:r w:rsidR="008A5AB5" w:rsidRPr="00944268">
        <w:rPr>
          <w:rFonts w:ascii="Times New Roman" w:hAnsi="Times New Roman" w:cs="Times New Roman"/>
          <w:sz w:val="24"/>
          <w:szCs w:val="24"/>
          <w:lang w:val="en-GB"/>
        </w:rPr>
        <w:t xml:space="preserve"> individual work intensity is too low or too high, may not lead to the appropriate physiological adaptation or could increase the probability of overtraining </w:t>
      </w:r>
      <w:r w:rsidR="008A5AB5" w:rsidRPr="00944268">
        <w:rPr>
          <w:rFonts w:ascii="Times New Roman" w:hAnsi="Times New Roman" w:cs="Times New Roman"/>
          <w:sz w:val="24"/>
          <w:szCs w:val="24"/>
          <w:lang w:val="en-GB"/>
        </w:rPr>
        <w:fldChar w:fldCharType="begin" w:fldLock="1"/>
      </w:r>
      <w:r w:rsidR="008A5AB5" w:rsidRPr="00944268">
        <w:rPr>
          <w:rFonts w:ascii="Times New Roman" w:hAnsi="Times New Roman" w:cs="Times New Roman"/>
          <w:sz w:val="24"/>
          <w:szCs w:val="24"/>
          <w:lang w:val="en-GB"/>
        </w:rPr>
        <w:instrText>ADDIN CSL_CITATION {"citationItems":[{"id":"ITEM-1","itemData":{"DOI":"10.2165/00007256-198806020-00003","ISSN":"0112-1642","PMID":"3062735","abstract":"Overtraining is an imbalance between training and recovery. Short term overtraining or 'over-reaching' is reversible within days to weeks. Fatigue accompanied by a number of physical and psychological symptoms in the athlete is an indication of 'staleness' or 'overtraining syndrome'. Staleness is a dysfunction of the neuroendocrine system, localised at hypothalamic level. Staleness may occur when physical and emotional stress exceeds the individual coping capacity. However, the precise mechanism has yet to be established. Clinically the syndrome can be divided into the sympathetic and parasympathetic types, based upon the predominance of sympathetic or parasympathetic activity, respectively. The syndrome and its clinical manifestation can be explained as a stress response. At present, no sensitive and specific tests are available to prevent or diagnose overtraining. The diagnosis is based on the medical history and the clinical presentation. Complete recovery may take weeks to months.","author":[{"dropping-particle":"","family":"Kuipers","given":"H.","non-dropping-particle":"","parse-names":false,"suffix":""},{"dropping-particle":"","family":"Keizer","given":"H.A.","non-dropping-particle":"","parse-names":false,"suffix":""}],"container-title":"Sports Medicine","id":"ITEM-1","issue":"2","issued":{"date-parts":[["1988","8"]]},"page":"79-92","title":"Overtraining in Elite Athletes","type":"article-journal","volume":"6"},"uris":["http://www.mendeley.com/documents/?uuid=5655ba4f-da4e-34c7-b0de-b3729ee5e768"]}],"mendeley":{"formattedCitation":"(Kuipers &amp; Keizer, 1988)","manualFormatting":"(Kuipers, &amp; Keizer, 1988)","plainTextFormattedCitation":"(Kuipers &amp; Keizer, 1988)","previouslyFormattedCitation":"(Kuipers &amp; Keizer, 1988)"},"properties":{"noteIndex":0},"schema":"https://github.com/citation-style-language/schema/raw/master/csl-citation.json"}</w:instrText>
      </w:r>
      <w:r w:rsidR="008A5AB5" w:rsidRPr="00944268">
        <w:rPr>
          <w:rFonts w:ascii="Times New Roman" w:hAnsi="Times New Roman" w:cs="Times New Roman"/>
          <w:sz w:val="24"/>
          <w:szCs w:val="24"/>
          <w:lang w:val="en-GB"/>
        </w:rPr>
        <w:fldChar w:fldCharType="separate"/>
      </w:r>
      <w:r w:rsidR="008A5AB5" w:rsidRPr="00944268">
        <w:rPr>
          <w:rFonts w:ascii="Times New Roman" w:hAnsi="Times New Roman" w:cs="Times New Roman"/>
          <w:noProof/>
          <w:sz w:val="24"/>
          <w:szCs w:val="24"/>
          <w:lang w:val="en-GB"/>
        </w:rPr>
        <w:t>(Kuipers, &amp; Keizer, 1988)</w:t>
      </w:r>
      <w:r w:rsidR="008A5AB5" w:rsidRPr="00944268">
        <w:rPr>
          <w:rFonts w:ascii="Times New Roman" w:hAnsi="Times New Roman" w:cs="Times New Roman"/>
          <w:sz w:val="24"/>
          <w:szCs w:val="24"/>
          <w:lang w:val="en-GB"/>
        </w:rPr>
        <w:fldChar w:fldCharType="end"/>
      </w:r>
      <w:r w:rsidR="008A5AB5" w:rsidRPr="00944268">
        <w:rPr>
          <w:rFonts w:ascii="Times New Roman" w:hAnsi="Times New Roman" w:cs="Times New Roman"/>
          <w:sz w:val="24"/>
          <w:szCs w:val="24"/>
          <w:lang w:val="en-GB"/>
        </w:rPr>
        <w:t>.</w:t>
      </w:r>
    </w:p>
    <w:p w14:paraId="7F1EFBF1" w14:textId="4034F673" w:rsidR="006F2CF3" w:rsidRPr="004609EB" w:rsidRDefault="008A5AB5" w:rsidP="004609EB">
      <w:pPr>
        <w:ind w:firstLine="720"/>
        <w:rPr>
          <w:rFonts w:ascii="Times New Roman" w:hAnsi="Times New Roman" w:cs="Times New Roman"/>
          <w:sz w:val="24"/>
          <w:szCs w:val="24"/>
          <w:lang w:val="en-GB"/>
        </w:rPr>
      </w:pPr>
      <w:r w:rsidRPr="00944268">
        <w:rPr>
          <w:rFonts w:ascii="Times New Roman" w:hAnsi="Times New Roman" w:cs="Times New Roman"/>
          <w:sz w:val="24"/>
          <w:szCs w:val="24"/>
          <w:lang w:val="en-GB"/>
        </w:rPr>
        <w:t xml:space="preserve"> Research suggests that the use of individual running velocity</w:t>
      </w:r>
      <w:r>
        <w:rPr>
          <w:rFonts w:ascii="Times New Roman" w:hAnsi="Times New Roman" w:cs="Times New Roman"/>
          <w:sz w:val="24"/>
          <w:szCs w:val="24"/>
          <w:lang w:val="en-GB"/>
        </w:rPr>
        <w:t xml:space="preserve">, by </w:t>
      </w:r>
      <w:r w:rsidRPr="00944268">
        <w:rPr>
          <w:rFonts w:ascii="Times New Roman" w:hAnsi="Times New Roman" w:cs="Times New Roman"/>
          <w:sz w:val="24"/>
          <w:szCs w:val="24"/>
          <w:lang w:val="en-GB"/>
        </w:rPr>
        <w:t xml:space="preserve">utilising training methods such as </w:t>
      </w:r>
      <w:r w:rsidR="000426BB">
        <w:rPr>
          <w:rFonts w:ascii="Times New Roman" w:hAnsi="Times New Roman" w:cs="Times New Roman"/>
          <w:sz w:val="24"/>
          <w:szCs w:val="24"/>
          <w:lang w:val="en-GB"/>
        </w:rPr>
        <w:t>maximum aerobic speed (MAS) and sprint interval training (SIT)</w:t>
      </w:r>
      <w:r w:rsidRPr="00944268">
        <w:rPr>
          <w:rFonts w:ascii="Times New Roman" w:hAnsi="Times New Roman" w:cs="Times New Roman"/>
          <w:sz w:val="24"/>
          <w:szCs w:val="24"/>
          <w:lang w:val="en-GB"/>
        </w:rPr>
        <w:t xml:space="preserve"> for the development of aerobic and anaerobic fitness can be both accurate and effective and lead to the desired physiological outcome </w:t>
      </w:r>
      <w:r w:rsidRPr="00944268">
        <w:rPr>
          <w:rFonts w:ascii="Times New Roman" w:hAnsi="Times New Roman" w:cs="Times New Roman"/>
          <w:sz w:val="24"/>
          <w:szCs w:val="24"/>
          <w:lang w:val="en-GB"/>
        </w:rPr>
        <w:fldChar w:fldCharType="begin" w:fldLock="1"/>
      </w:r>
      <w:r w:rsidR="000426BB">
        <w:rPr>
          <w:rFonts w:ascii="Times New Roman" w:hAnsi="Times New Roman" w:cs="Times New Roman"/>
          <w:sz w:val="24"/>
          <w:szCs w:val="24"/>
          <w:lang w:val="en-GB"/>
        </w:rPr>
        <w:instrText>ADDIN CSL_CITATION {"citationItems":[{"id":"ITEM-1","itemData":{"DOI":"10.1055/s-2001-11357","ISSN":"01724622","abstract":"The aim of the present study was to explain the inter-individual variability in running time to exhaustion (tlim) when running speed was expressed as a percentage of the velocity, associated with maximal oxygen uptake (vV̇O2max). Indeed for the same percentage of vV̇O2max the anaerobic contribution to energy supply is different and could be dependent on the critical velocity (Cv) and also on the maximal running velocity (Vmax). Ten subjects ran four tlim at 90, 100, 120, and 140% of vV̇O2max; mean and standard deviation for tlim were 839 ± 236s, 357 ± 110s, 122 ± 27s, and 65 ± 17s, respectively. Each velocity was then expressed 1) as a percentage of the difference between vV̇O2max and Cv (%AeSR); 2) as a percentage of the difference between Vmax and Cv (%MSR); 3) as a percentage of the difference between Vmax and vV̇O2max (%AnSR). Highest correlations were found between tlim90 and tlim100 and velocity expressed as %MSR (r = -0.82, p &lt; 0.01 and r = -0.75, p &lt; 0.01), and between tlim120 and tlim140 and velocity expressed as %AnSR (r = -0.83, p &lt; 0.01 and r = - 0,94, p &lt; 0.001). These resuits show that the same intensity relative to aerobic contribution did not represent the same absolute intensity for all and could partly explain variability in tlim. Therefore expressing intensity as a percentage of MSR for sub-maximal and maximal velocities and as a percentage of AnSR for supra-maximal velocities allows individual differences in anaerobic work capacity to be taken into account and running times to exhaustion to be predicted accurately.","author":[{"dropping-particle":"","family":"Blondel","given":"N.","non-dropping-particle":"","parse-names":false,"suffix":""},{"dropping-particle":"","family":"Berthoin","given":"S.","non-dropping-particle":"","parse-names":false,"suffix":""},{"dropping-particle":"","family":"Billat","given":"V.","non-dropping-particle":"","parse-names":false,"suffix":""},{"dropping-particle":"","family":"Lensel","given":"G.","non-dropping-particle":"","parse-names":false,"suffix":""}],"container-title":"International Journal of Sports Medicine","id":"ITEM-1","issue":"1","issued":{"date-parts":[["2001"]]},"page":"27-33","title":"Relationship between run times to exhaustion at 90, 100, 120, and 140% of vV̇O2max and velocity expressed relatively to critical velocity and maximal velocity","type":"article-journal","volume":"22"},"uris":["http://www.mendeley.com/documents/?uuid=b5bc325c-2b78-3a33-8969-2e697125d553"]},{"id":"ITEM-2","itemData":{"author":[{"dropping-particle":"","family":"Dan Baker","given":"","non-dropping-particle":"","parse-names":false,"suffix":""}],"container-title":"Uk Strength and Conditioning Association","id":"ITEM-2","issue":"22","issued":{"date-parts":[["2011"]]},"title":"Recent trends in highintensity aerobic training for field sports","type":"report"},"uris":["http://www.mendeley.com/documents/?uuid=3097017d-77bd-3422-b78a-8b5099fadce8"]},{"id":"ITEM-3","itemData":{"DOI":"10.1519/JSC.0b013e3181635b2e","ISSN":"1064-8011","author":[{"dropping-particle":"","family":"Buchheit","given":"Martin","non-dropping-particle":"","parse-names":false,"suffix":""}],"container-title":"Journal of Strength and Conditioning Research","id":"ITEM-3","issue":"2","issued":{"date-parts":[["2008","3"]]},"page":"365-374","title":"The 30-15 Intermittent Fitness Test: Accuracy for Individualizing Interval Training of Young Intermittent Sport Players","type":"article-journal","volume":"22"},"uris":["http://www.mendeley.com/documents/?uuid=5d47167b-e83d-3106-a0c3-0e0d4c11999d"]}],"mendeley":{"formattedCitation":"(Blondel, Berthoin, Billat, &amp; Lensel, 2001; Martin Buchheit, 2008; Dan Baker, 2011)","manualFormatting":"(Baker, 2011; Blondel, Berthoin, Billat, &amp; Lensel, 2001; Buchheit, 2008;","plainTextFormattedCitation":"(Blondel, Berthoin, Billat, &amp; Lensel, 2001; Martin Buchheit, 2008; Dan Baker, 2011)","previouslyFormattedCitation":"(Blondel, Berthoin, Billat, &amp; Lensel, 2001; Martin Buchheit, 2008; Dan Baker, 2011)"},"properties":{"noteIndex":0},"schema":"https://github.com/citation-style-language/schema/raw/master/csl-citation.json"}</w:instrText>
      </w:r>
      <w:r w:rsidRPr="00944268">
        <w:rPr>
          <w:rFonts w:ascii="Times New Roman" w:hAnsi="Times New Roman" w:cs="Times New Roman"/>
          <w:sz w:val="24"/>
          <w:szCs w:val="24"/>
          <w:lang w:val="en-GB"/>
        </w:rPr>
        <w:fldChar w:fldCharType="separate"/>
      </w:r>
      <w:r w:rsidRPr="00944268">
        <w:rPr>
          <w:rFonts w:ascii="Times New Roman" w:hAnsi="Times New Roman" w:cs="Times New Roman"/>
          <w:noProof/>
          <w:sz w:val="24"/>
          <w:szCs w:val="24"/>
          <w:lang w:val="en-GB"/>
        </w:rPr>
        <w:t>(</w:t>
      </w:r>
      <w:r w:rsidRPr="000F4BA7">
        <w:rPr>
          <w:rFonts w:ascii="Times New Roman" w:hAnsi="Times New Roman" w:cs="Times New Roman"/>
          <w:noProof/>
          <w:sz w:val="24"/>
          <w:szCs w:val="24"/>
          <w:lang w:val="en-GB"/>
        </w:rPr>
        <w:t>Baker, 2011</w:t>
      </w:r>
      <w:r>
        <w:rPr>
          <w:rFonts w:ascii="Times New Roman" w:hAnsi="Times New Roman" w:cs="Times New Roman"/>
          <w:noProof/>
          <w:sz w:val="24"/>
          <w:szCs w:val="24"/>
          <w:lang w:val="en-GB"/>
        </w:rPr>
        <w:t xml:space="preserve">; </w:t>
      </w:r>
      <w:r w:rsidRPr="00944268">
        <w:rPr>
          <w:rFonts w:ascii="Times New Roman" w:hAnsi="Times New Roman" w:cs="Times New Roman"/>
          <w:noProof/>
          <w:sz w:val="24"/>
          <w:szCs w:val="24"/>
          <w:lang w:val="en-GB"/>
        </w:rPr>
        <w:t>Blondel, Berthoin, Billat, &amp; Lensel, 2001; Buchheit, 2008</w:t>
      </w:r>
      <w:r w:rsidR="000426BB">
        <w:rPr>
          <w:rFonts w:ascii="Times New Roman" w:hAnsi="Times New Roman" w:cs="Times New Roman"/>
          <w:noProof/>
          <w:sz w:val="24"/>
          <w:szCs w:val="24"/>
          <w:lang w:val="en-GB"/>
        </w:rPr>
        <w:t>;</w:t>
      </w:r>
      <w:r w:rsidRPr="00944268">
        <w:rPr>
          <w:rFonts w:ascii="Times New Roman" w:hAnsi="Times New Roman" w:cs="Times New Roman"/>
          <w:sz w:val="24"/>
          <w:szCs w:val="24"/>
          <w:lang w:val="en-GB"/>
        </w:rPr>
        <w:fldChar w:fldCharType="end"/>
      </w:r>
      <w:r w:rsidR="000426BB">
        <w:rPr>
          <w:rFonts w:ascii="Times New Roman" w:hAnsi="Times New Roman" w:cs="Times New Roman"/>
          <w:sz w:val="24"/>
          <w:szCs w:val="24"/>
          <w:lang w:val="en-GB"/>
        </w:rPr>
        <w:t xml:space="preserve"> </w:t>
      </w:r>
      <w:r w:rsidR="000426BB">
        <w:rPr>
          <w:rFonts w:ascii="Times New Roman" w:hAnsi="Times New Roman" w:cs="Times New Roman"/>
          <w:sz w:val="24"/>
          <w:szCs w:val="24"/>
          <w:lang w:val="en-GB"/>
        </w:rPr>
        <w:fldChar w:fldCharType="begin" w:fldLock="1"/>
      </w:r>
      <w:r w:rsidR="000426BB">
        <w:rPr>
          <w:rFonts w:ascii="Times New Roman" w:hAnsi="Times New Roman" w:cs="Times New Roman"/>
          <w:sz w:val="24"/>
          <w:szCs w:val="24"/>
          <w:lang w:val="en-GB"/>
        </w:rPr>
        <w:instrText>ADDIN CSL_CITATION {"citationItems":[{"id":"ITEM-1","itemData":{"DOI":"10.2165/00007256-200232010-00003","ISSN":"0112-1642","PMID":"11772161","abstract":"While the physiological adaptations that occur following endurance training in previously sedentary and recreationally active individuals are relatively well understood, the adaptations to training in already highly trained endurance athletes remain unclear. While significant improvements in endurance performance and corresponding physiological markers are evident following submaximal endurance training in sedentary and recreationally active groups, an additional increase in submaximal training (i.e. volume) in highly trained individuals does not appear to further enhance either endurance performance or associated physiological variables [e.g. peak oxygen uptake (VO2peak), oxidative enzyme activity]. It seems that, for athletes who are already trained, improvements in endurance performance can be achieved only through high-intensity interval training (HIT). The limited research which has examined changes in muscle enzyme activity in highly trained athletes, following HIT, has revealed no change in oxidative or glycolytic enzyme activity, despite significant improvements in endurance performance (p &lt; 0.05). Instead, an increase in skeletal muscle buffering capacity may be one mechanism responsible for an improvement in endurance performance. Changes in plasma volume, stroke volume, as well as muscle cation pumps, myoglobin, capillary density and fibre type characteristics have yet to be investigated in response to HIT with the highly trained athlete. Information relating to HIT programme optimisation in endurance athletes is also very sparse. Preliminary work using the velocity at which VO2max is achieved (V(max)) as the interval intensity, and fractions (50 to 75%) of the time to exhaustion at V(max) (T(max)) as the interval duration has been successful in eliciting improvements in performance in long-distance runners. However, V(max) and T(max) have not been used with cyclists. Instead, HIT programme optimisation research in cyclists has revealed that repeated supramaximal sprinting may be equally effective as more traditional HIT programmes for eliciting improvements in endurance performance. Further examination of the biochemical and physiological adaptations which accompany different HIT programmes, as well as investigation into the optimal HIT programme for eliciting performance enhancements in highly trained athletes is required.","author":[{"dropping-particle":"","family":"Laursen","given":"Paul B.","non-dropping-particle":"","parse-names":false,"suffix":""},{"dropping-particle":"","family":"Jenkins","given":"David G.","non-dropping-particle":"","parse-names":false,"suffix":""}],"container-title":"Sports Medicine","id":"ITEM-1","issue":"1","issued":{"date-parts":[["2002"]]},"page":"53-73","title":"The Scientific Basis for High-Intensity Interval Training","type":"article-journal","volume":"32"},"uris":["http://www.mendeley.com/documents/?uuid=bdd10eb7-e73c-3b65-bfdc-472d5d2ab70b"]}],"mendeley":{"formattedCitation":"(P. B. Laursen &amp; Jenkins, 2002)","manualFormatting":"Laursen &amp; Jenkins, 2002)","plainTextFormattedCitation":"(P. B. Laursen &amp; Jenkins, 2002)","previouslyFormattedCitation":"(P. B. Laursen &amp; Jenkins, 2002)"},"properties":{"noteIndex":0},"schema":"https://github.com/citation-style-language/schema/raw/master/csl-citation.json"}</w:instrText>
      </w:r>
      <w:r w:rsidR="000426BB">
        <w:rPr>
          <w:rFonts w:ascii="Times New Roman" w:hAnsi="Times New Roman" w:cs="Times New Roman"/>
          <w:sz w:val="24"/>
          <w:szCs w:val="24"/>
          <w:lang w:val="en-GB"/>
        </w:rPr>
        <w:fldChar w:fldCharType="separate"/>
      </w:r>
      <w:r w:rsidR="000426BB" w:rsidRPr="000426BB">
        <w:rPr>
          <w:rFonts w:ascii="Times New Roman" w:hAnsi="Times New Roman" w:cs="Times New Roman"/>
          <w:noProof/>
          <w:sz w:val="24"/>
          <w:szCs w:val="24"/>
          <w:lang w:val="en-GB"/>
        </w:rPr>
        <w:t>Laursen &amp; Jenkins, 2002)</w:t>
      </w:r>
      <w:r w:rsidR="000426BB">
        <w:rPr>
          <w:rFonts w:ascii="Times New Roman" w:hAnsi="Times New Roman" w:cs="Times New Roman"/>
          <w:sz w:val="24"/>
          <w:szCs w:val="24"/>
          <w:lang w:val="en-GB"/>
        </w:rPr>
        <w:fldChar w:fldCharType="end"/>
      </w:r>
      <w:r w:rsidRPr="00944268">
        <w:rPr>
          <w:rFonts w:ascii="Times New Roman" w:hAnsi="Times New Roman" w:cs="Times New Roman"/>
          <w:sz w:val="24"/>
          <w:szCs w:val="24"/>
          <w:lang w:val="en-GB"/>
        </w:rPr>
        <w:t xml:space="preserve">. </w:t>
      </w:r>
      <w:r w:rsidR="009E6AC3" w:rsidRPr="009E6AC3">
        <w:rPr>
          <w:rFonts w:ascii="Times New Roman" w:hAnsi="Times New Roman" w:cs="Times New Roman"/>
          <w:sz w:val="24"/>
          <w:szCs w:val="24"/>
          <w:lang w:val="en-GB"/>
        </w:rPr>
        <w:t>MAS</w:t>
      </w:r>
      <w:r w:rsidR="00506531">
        <w:rPr>
          <w:rFonts w:ascii="Times New Roman" w:hAnsi="Times New Roman" w:cs="Times New Roman"/>
          <w:sz w:val="24"/>
          <w:szCs w:val="24"/>
          <w:lang w:val="en-GB"/>
        </w:rPr>
        <w:t xml:space="preserve"> or the velocity associated with </w:t>
      </w:r>
      <w:r w:rsidR="00506531" w:rsidRPr="004B0CBB">
        <w:rPr>
          <w:rFonts w:ascii="Times New Roman" w:hAnsi="Times New Roman" w:cs="Times New Roman"/>
          <w:sz w:val="24"/>
          <w:szCs w:val="24"/>
        </w:rPr>
        <w:t>V0</w:t>
      </w:r>
      <w:r w:rsidR="00506531" w:rsidRPr="004B0CBB">
        <w:rPr>
          <w:rFonts w:ascii="Times New Roman" w:hAnsi="Times New Roman" w:cs="Times New Roman"/>
          <w:sz w:val="24"/>
          <w:szCs w:val="24"/>
          <w:vertAlign w:val="subscript"/>
        </w:rPr>
        <w:t>2</w:t>
      </w:r>
      <w:r w:rsidR="00506531" w:rsidRPr="004B0CBB">
        <w:rPr>
          <w:rFonts w:ascii="Times New Roman" w:hAnsi="Times New Roman" w:cs="Times New Roman"/>
          <w:sz w:val="24"/>
          <w:szCs w:val="24"/>
        </w:rPr>
        <w:t>max</w:t>
      </w:r>
      <w:r w:rsidR="00506531">
        <w:rPr>
          <w:rFonts w:ascii="Times New Roman" w:hAnsi="Times New Roman" w:cs="Times New Roman"/>
          <w:sz w:val="24"/>
          <w:szCs w:val="24"/>
        </w:rPr>
        <w:t xml:space="preserve"> </w:t>
      </w:r>
      <w:r w:rsidR="00506531">
        <w:rPr>
          <w:rFonts w:ascii="Times New Roman" w:hAnsi="Times New Roman" w:cs="Times New Roman"/>
          <w:sz w:val="24"/>
          <w:szCs w:val="24"/>
          <w:lang w:val="en-GB"/>
        </w:rPr>
        <w:t xml:space="preserve"> </w:t>
      </w:r>
      <w:r w:rsidR="00506531" w:rsidRPr="009E6AC3">
        <w:rPr>
          <w:rFonts w:ascii="Times New Roman" w:hAnsi="Times New Roman" w:cs="Times New Roman"/>
          <w:sz w:val="24"/>
          <w:szCs w:val="24"/>
          <w:lang w:val="en-GB"/>
        </w:rPr>
        <w:t>(</w:t>
      </w:r>
      <w:r w:rsidR="00506531">
        <w:rPr>
          <w:rFonts w:ascii="Times New Roman" w:hAnsi="Times New Roman" w:cs="Times New Roman"/>
          <w:sz w:val="24"/>
          <w:szCs w:val="24"/>
          <w:lang w:val="en-GB"/>
        </w:rPr>
        <w:t>v</w:t>
      </w:r>
      <w:r w:rsidR="00506531" w:rsidRPr="009E6AC3">
        <w:rPr>
          <w:rFonts w:ascii="Times New Roman" w:hAnsi="Times New Roman" w:cs="Times New Roman"/>
          <w:sz w:val="24"/>
          <w:szCs w:val="24"/>
        </w:rPr>
        <w:t>V0</w:t>
      </w:r>
      <w:r w:rsidR="00506531" w:rsidRPr="009E6AC3">
        <w:rPr>
          <w:rFonts w:ascii="Times New Roman" w:hAnsi="Times New Roman" w:cs="Times New Roman"/>
          <w:sz w:val="24"/>
          <w:szCs w:val="24"/>
          <w:vertAlign w:val="subscript"/>
        </w:rPr>
        <w:t>2</w:t>
      </w:r>
      <w:r w:rsidR="00506531" w:rsidRPr="009E6AC3">
        <w:rPr>
          <w:rFonts w:ascii="Times New Roman" w:hAnsi="Times New Roman" w:cs="Times New Roman"/>
          <w:sz w:val="24"/>
          <w:szCs w:val="24"/>
        </w:rPr>
        <w:t>max</w:t>
      </w:r>
      <w:r w:rsidR="00506531" w:rsidRPr="009E6AC3">
        <w:rPr>
          <w:rFonts w:ascii="Times New Roman" w:hAnsi="Times New Roman" w:cs="Times New Roman"/>
          <w:sz w:val="24"/>
          <w:szCs w:val="24"/>
          <w:lang w:val="en-GB"/>
        </w:rPr>
        <w:t>)</w:t>
      </w:r>
      <w:r w:rsidR="00506531">
        <w:rPr>
          <w:rFonts w:ascii="Times New Roman" w:hAnsi="Times New Roman" w:cs="Times New Roman"/>
          <w:sz w:val="24"/>
          <w:szCs w:val="24"/>
          <w:lang w:val="en-GB"/>
        </w:rPr>
        <w:t xml:space="preserve"> can be </w:t>
      </w:r>
      <w:r w:rsidR="009E6AC3" w:rsidRPr="009E6AC3">
        <w:rPr>
          <w:rFonts w:ascii="Times New Roman" w:hAnsi="Times New Roman" w:cs="Times New Roman"/>
          <w:sz w:val="24"/>
          <w:szCs w:val="24"/>
          <w:lang w:val="en-GB"/>
        </w:rPr>
        <w:t>defined as the lowest running speed at which maximum oxygen uptake (</w:t>
      </w:r>
      <w:r w:rsidR="009E6AC3" w:rsidRPr="009E6AC3">
        <w:rPr>
          <w:rFonts w:ascii="Times New Roman" w:hAnsi="Times New Roman" w:cs="Times New Roman"/>
          <w:sz w:val="24"/>
          <w:szCs w:val="24"/>
        </w:rPr>
        <w:t>V0</w:t>
      </w:r>
      <w:r w:rsidR="009E6AC3" w:rsidRPr="009E6AC3">
        <w:rPr>
          <w:rFonts w:ascii="Times New Roman" w:hAnsi="Times New Roman" w:cs="Times New Roman"/>
          <w:sz w:val="24"/>
          <w:szCs w:val="24"/>
          <w:vertAlign w:val="subscript"/>
        </w:rPr>
        <w:t>2</w:t>
      </w:r>
      <w:r w:rsidR="009E6AC3" w:rsidRPr="009E6AC3">
        <w:rPr>
          <w:rFonts w:ascii="Times New Roman" w:hAnsi="Times New Roman" w:cs="Times New Roman"/>
          <w:sz w:val="24"/>
          <w:szCs w:val="24"/>
        </w:rPr>
        <w:t>max</w:t>
      </w:r>
      <w:r w:rsidR="009E6AC3" w:rsidRPr="009E6AC3">
        <w:rPr>
          <w:rFonts w:ascii="Times New Roman" w:hAnsi="Times New Roman" w:cs="Times New Roman"/>
          <w:sz w:val="24"/>
          <w:szCs w:val="24"/>
          <w:lang w:val="en-GB"/>
        </w:rPr>
        <w:t>)</w:t>
      </w:r>
      <w:r w:rsidR="009E6AC3">
        <w:rPr>
          <w:rFonts w:ascii="Times New Roman" w:hAnsi="Times New Roman" w:cs="Times New Roman"/>
          <w:sz w:val="24"/>
          <w:szCs w:val="24"/>
          <w:lang w:val="en-GB"/>
        </w:rPr>
        <w:t xml:space="preserve"> is attained</w:t>
      </w:r>
      <w:r w:rsidR="00506531">
        <w:rPr>
          <w:rFonts w:ascii="Times New Roman" w:hAnsi="Times New Roman" w:cs="Times New Roman"/>
          <w:sz w:val="24"/>
          <w:szCs w:val="24"/>
          <w:lang w:val="en-GB"/>
        </w:rPr>
        <w:t xml:space="preserve"> has been used ubiquitously as a reference intensity to individualise HIIT</w:t>
      </w:r>
      <w:r w:rsidR="00367D19">
        <w:rPr>
          <w:rFonts w:ascii="Times New Roman" w:hAnsi="Times New Roman" w:cs="Times New Roman"/>
          <w:sz w:val="24"/>
          <w:szCs w:val="24"/>
          <w:lang w:val="en-GB"/>
        </w:rPr>
        <w:t xml:space="preserve"> </w:t>
      </w:r>
      <w:r w:rsidR="00367D19">
        <w:rPr>
          <w:rFonts w:ascii="Times New Roman" w:hAnsi="Times New Roman" w:cs="Times New Roman"/>
          <w:sz w:val="24"/>
          <w:szCs w:val="24"/>
          <w:lang w:val="en-GB"/>
        </w:rPr>
        <w:fldChar w:fldCharType="begin" w:fldLock="1"/>
      </w:r>
      <w:r w:rsidR="00B81B6B">
        <w:rPr>
          <w:rFonts w:ascii="Times New Roman" w:hAnsi="Times New Roman" w:cs="Times New Roman"/>
          <w:sz w:val="24"/>
          <w:szCs w:val="24"/>
          <w:lang w:val="en-GB"/>
        </w:rPr>
        <w:instrText>ADDIN CSL_CITATION {"citationItems":[{"id":"ITEM-1","itemData":{"author":[{"dropping-particle":"","family":"Dan Baker","given":"","non-dropping-particle":"","parse-names":false,"suffix":""}],"container-title":"Uk Strength and Conditioning Association","id":"ITEM-1","issue":"22","issued":{"date-parts":[["2011"]]},"title":"Recent trends in highintensity aerobic training for field sports","type":"report"},"uris":["http://www.mendeley.com/documents/?uuid=3097017d-77bd-3422-b78a-8b5099fadce8"]},{"id":"ITEM-2","itemData":{"DOI":"10.2165/00007256-200131010-00002","ISSN":"0112-1642","PMID":"11219499","abstract":"This article traces the history of scientific and empirical interval training. Scientific research has shed some light on the choice of intensity, work duration and rest periods in so-called 'interval training'. Interval training involves repeated short to long bouts of rather high intensity exercise (equal or superior to maximal lactate steady-state velocity) interspersed with recovery periods (light exercise or rest). Interval training was first described by Reindell and Roskamm and was popularised in the 1950s by the Olympic champion, Emil Zatopek. Since then middle- and long- distance runners have used this technique to train at velocities close to their own specific competition velocity. In fact, trainers have used specific velocities from 800 to 5000m to calibrate interval training without taking into account physiological markers. However, outside of the competition season it seems better to refer to the velocities associated with particular physiological responses in the range from maximal lactate steady state to the absolute maximal velocity. The range of velocities used in a race must be taken into consideration, since even world records are not run at a constant pace.","author":[{"dropping-particle":"","family":"Billat","given":"L. V??ronique","non-dropping-particle":"","parse-names":false,"suffix":""}],"container-title":"Sports Medicine","id":"ITEM-2","issue":"1","issued":{"date-parts":[["2001"]]},"page":"13-31","title":"Interval Training for Performance: A Scientific and Empirical Practice","type":"article-journal","volume":"31"},"uris":["http://www.mendeley.com/documents/?uuid=f48ff3d6-9a40-31a1-9333-13f318de4e69"]},{"id":"ITEM-3","itemData":{"DOI":"10.2165/00007256-200232010-00003","ISSN":"0112-1642","PMID":"11772161","abstract":"While the physiological adaptations that occur following endurance training in previously sedentary and recreationally active individuals are relatively well understood, the adaptations to training in already highly trained endurance athletes remain unclear. While significant improvements in endurance performance and corresponding physiological markers are evident following submaximal endurance training in sedentary and recreationally active groups, an additional increase in submaximal training (i.e. volume) in highly trained individuals does not appear to further enhance either endurance performance or associated physiological variables [e.g. peak oxygen uptake (VO2peak), oxidative enzyme activity]. It seems that, for athletes who are already trained, improvements in endurance performance can be achieved only through high-intensity interval training (HIT). The limited research which has examined changes in muscle enzyme activity in highly trained athletes, following HIT, has revealed no change in oxidative or glycolytic enzyme activity, despite significant improvements in endurance performance (p &lt; 0.05). Instead, an increase in skeletal muscle buffering capacity may be one mechanism responsible for an improvement in endurance performance. Changes in plasma volume, stroke volume, as well as muscle cation pumps, myoglobin, capillary density and fibre type characteristics have yet to be investigated in response to HIT with the highly trained athlete. Information relating to HIT programme optimisation in endurance athletes is also very sparse. Preliminary work using the velocity at which VO2max is achieved (V(max)) as the interval intensity, and fractions (50 to 75%) of the time to exhaustion at V(max) (T(max)) as the interval duration has been successful in eliciting improvements in performance in long-distance runners. However, V(max) and T(max) have not been used with cyclists. Instead, HIT programme optimisation research in cyclists has revealed that repeated supramaximal sprinting may be equally effective as more traditional HIT programmes for eliciting improvements in endurance performance. Further examination of the biochemical and physiological adaptations which accompany different HIT programmes, as well as investigation into the optimal HIT programme for eliciting performance enhancements in highly trained athletes is required.","author":[{"dropping-particle":"","family":"Laursen","given":"Paul B.","non-dropping-particle":"","parse-names":false,"suffix":""},{"dropping-particle":"","family":"Jenkins","given":"David G.","non-dropping-particle":"","parse-names":false,"suffix":""}],"container-title":"Sports Medicine","id":"ITEM-3","issue":"1","issued":{"date-parts":[["2002"]]},"page":"53-73","title":"The Scientific Basis for High-Intensity Interval Training","type":"article-journal","volume":"32"},"uris":["http://www.mendeley.com/documents/?uuid=bdd10eb7-e73c-3b65-bfdc-472d5d2ab70b"]},{"id":"ITEM-4","itemData":{"DOI":"10.1097/00005768-199601000-00022","ISSN":"0195-9131","PMID":"8775363","abstract":"Several authors have defined velocities which may, as a group, be described as the velocity associated with VO2max. Although several names, definitions, and abbreviations have been introduced, in this paper we shall use vVO2max for them all. These vVO2max have been reported to be an indicator of performance in distance running events. However, protocols for data collection and definitions used in the calculation of vVO2max have differed between studies. The purpose of this investigation was to compare values of vVO2max obtained using five definitions that have been described in the literature. vVO2max was determined in 22 women track athletes as (a) the speed at which VO2max was attained in a speed-incremented 0%-slope treadmill test, (b) the highest speed in the test that could be sustained for 1 min, (c) the ratio of VO2max to the oxygen cost of submaximal running (C), (d) the ratio of (VO2max - VO2 at rest) to (C - VO2 at rest), and (e) the velocity determined by extrapolation of the submaximal velocity:VO2 relationship. Results of ANOVA suggested that there were significant differences among the values derived using the different methods (F4.84 = 7.80, P &lt; 0.001). Correlations among the various pairs of values ranged from 0.68 to 1.00. It is concluded that there are five distinct parameters described by the five definitions. The value of each of these parameters is influenced by VO2max and the energy cost of running. In theory, three of the parameters have an anaerobic component; two do not.","author":[{"dropping-particle":"","family":"HILL","given":"DAVID W.","non-dropping-particle":"","parse-names":false,"suffix":""},{"dropping-particle":"","family":"ROWELL","given":"AMY L.","non-dropping-particle":"","parse-names":false,"suffix":""}],"container-title":"Medicine &amp; Science in Sports &amp; Exercise","id":"ITEM-4","issue":"1","issued":{"date-parts":[["1996","1"]]},"page":"114-119","title":"Running velocity at ??VO2max","type":"article-journal","volume":"28"},"uris":["http://www.mendeley.com/documents/?uuid=6b349c71-6034-37ac-9ae9-265f035974df"]},{"id":"ITEM-5","itemData":{"DOI":"10.1007/s00421-002-0659-4","ISSN":"1439-6319","PMID":"12172884","abstract":"The purpose of this study was, firstly, to investigate the intensity of exercise performance of highly trained ultra-endurance triathletes during the cycling portion of an Ironman triathlon, and, secondly, to examine the anaerobic threshold and its relationship to this performance. Following a peak oxygen consumption (VO(2peak)) test on a cycle ergometer to determine the heart rate (HR(Th,vent)) and power output (PO(Th,vent)) at the ventilatory threshold (Th(vent)), 11 highly trained male triathletes [mean (SEM) age 35.8 (1.6) years, body fat 11.7 (1.2)%. VO(2peak) 67.5 (1.0) ml x kg(-1) x min(-1)] who were participating in an Ironman triathlon, in random order: (1) cycled at their PO(Th,vent) (Bi(Th,vent)) until they were exhausted, and (2) cycled for 5 h at a self-selected intensity (Bi(SSI)). Cycling power output (PO), oxygen uptake (VO(2)), heart rate (HR) and blood lactate concentration ([La(-)](b)) were recorded at regular intervals during these trials, while performance HR was recorded during the cycling phase of the Ironman triathlon. Significantly greater (P &lt; 0.05) values were attained during Bi(Th,vent) than during Bi(SSI) for PO [274 (9) compared to 188 (9) W], VO(2) [3.61 (0.15) compared to 2.64 (0.09) l x min(-1)], and [La(-)](b) [6.7 (0.8) compared to 2.8 (0.4) mmol x l(-1)]. Moreover, mean HR during the Ironman triathlon cycle phase [146.3 (2.4) beats.min(-1); n=7] was significantly greater than mean HR during Bi(SSI) [130 (4) beats x min(-1)], and significantly less than mean HR during Bi(Th,vent) [159 (3) beats x min(-1); all P &lt; 0.05]. However, HR during the cycle portion of the Ironman triathlon was highly related to (r = 0.873; P &lt; 0.05) and not significantly different to HR(Th,vent) [150 (4) beats x min(-1)]. These data suggest that ultra-endurance triathletes cycle during the Ironman triathlon at a HR intensity that approximates to HR(Th,vent), but at a PO that is significantly below PO(Th,vent).","author":[{"dropping-particle":"","family":"Laursen","given":"Paul","non-dropping-particle":"","parse-names":false,"suffix":""},{"dropping-particle":"","family":"Rhodes","given":"Edward","non-dropping-particle":"","parse-names":false,"suffix":""},{"dropping-particle":"","family":"Langill","given":"Robert","non-dropping-particle":"","parse-names":false,"suffix":""},{"dropping-particle":"","family":"McKenzie","given":"Donald","non-dropping-particle":"","parse-names":false,"suffix":""},{"dropping-particle":"","family":"Taunton","given":"Jack","non-dropping-particle":"","parse-names":false,"suffix":""}],"container-title":"European Journal of Applied Physiology","id":"ITEM-5","issue":"4-5","issued":{"date-parts":[["2002","1","1"]]},"page":"433-440","title":"Relationship of exercise test variables to cycling performance in an Ironman triathlon","type":"article-journal","volume":"87"},"uris":["http://www.mendeley.com/documents/?uuid=a0469cf2-f689-3789-b005-c4a99058e2e2"]},{"id":"ITEM-6","itemData":{"DOI":"10.2165/00007256-199622020-00004","ISSN":"0112-1642","PMID":"8857705","abstract":"In 1923, Hill and Lupton pointed out that for Hill himself, 'the rate of oxygen intake due to exercise increases as speed increases, reaching a maximum for the speeds beyond about 256 m/min. At this particular speed, for which no further increases in O2 intake can occur, the heart, lungs, circulation, and the diffusion of oxygen to the active muscle-fibres have attained their maximum activity. At higher speeds the requirement of the body for oxygen is far higher but cannot be satisfied, and the oxygen debt continuously increases'. In 1975, this minimal velocity which elicits maximal oxygen uptake (VO2max) was called 'critical speed' and was used to measure the maximal aerobic capacity (max Eox), i.e. the total oxygen consumed at VO2max. This should not be confused with the term 'critical power' which is closes to the power output at the 'lactate threshold'. In 1984, the term 'velocity at VO2max' and the abbreviation 'vVO2max' was introduced. It was reported that vVO2max is a useful variable that combines VO2max and economy into a single factor which can identify aerobic differences between various runners or categories of runners. vVO2max explained individual differences in performance that VO2max or running economy alone did not. Following that, the concept of a maximal aerobic running velocity (Vamax in m/sec) was formulated. This was a running velocity at which VO2max occurred and was calculated as the ratio between VO2max (ml/kg/min) minus oxygen consumption at rest, and the energy cost of running (ml/kg/sec). There are many ways to determine the velocity associated with VO2max making it difficult to compare maintenance times. In fact, the time to exhaustion (tlim) at vVO2max is reproducible in an individual, however, there is a great variability among individuals with a low coefficient of variation for vVO2max. For an average value of about 6 minutes, the coefficient of variation is about 25%. It seems that the lactate threshold which is correlated with the tlim at vVO2max can explain this difference among individuals, the role of the anaerobic contribution being significant. An inverse relationship has been found between tlim at vVO2max and VO2max, and a positive one between vVO2max and the velocity at the lactate threshold expressed as a fraction of vVO2max. These results are similar for different sports (e.g. running, cycling, kayaking, swimming). It seems that the real time spent at VO2max is significantly different from an exhaustive run at a …","author":[{"dropping-particle":"","family":"Billat","given":"L. Véronique","non-dropping-particle":"","parse-names":false,"suffix":""},{"dropping-particle":"","family":"Koralsztein","given":"J. Pierre","non-dropping-particle":"","parse-names":false,"suffix":""}],"container-title":"Sports Medicine","id":"ITEM-6","issue":"2","issued":{"date-parts":[["1996","8"]]},"page":"90-108","title":"Significance of the Velocity at &amp;amp;OV0312;O2max and Time to Exhaustion at this Velocity","type":"article-journal","volume":"22"},"uris":["http://www.mendeley.com/documents/?uuid=cbf72836-5d6a-303b-a471-14e1ad03e8a1"]}],"mendeley":{"formattedCitation":"(L. V??ronique Billat, 2001b; L. Véronique Billat &amp; Koralsztein, 1996; Dan Baker, 2011; HILL &amp; ROWELL, 1996; P. B. Laursen &amp; Jenkins, 2002; P. Laursen, Rhodes, Langill, McKenzie, &amp; Taunton, 2002)","manualFormatting":"(Billat, 2001; Billat &amp; Koralsztein, 1996; Baker, 2011; Hill &amp; Rowell, 1996; Laursen &amp; Jenkins, 2002; Laursen, Rhodes, Langill, McKenzie, &amp; Taunton, 2002)","plainTextFormattedCitation":"(L. V??ronique Billat, 2001b; L. Véronique Billat &amp; Koralsztein, 1996; Dan Baker, 2011; HILL &amp; ROWELL, 1996; P. B. Laursen &amp; Jenkins, 2002; P. Laursen, Rhodes, Langill, McKenzie, &amp; Taunton, 2002)","previouslyFormattedCitation":"(L. V??ronique Billat, 2001b; L. Véronique Billat &amp; Koralsztein, 1996; Dan Baker, 2011; HILL &amp; ROWELL, 1996; P. B. Laursen &amp; Jenkins, 2002; P. Laursen, Rhodes, Langill, McKenzie, &amp; Taunton, 2002)"},"properties":{"noteIndex":0},"schema":"https://github.com/citation-style-language/schema/raw/master/csl-citation.json"}</w:instrText>
      </w:r>
      <w:r w:rsidR="00367D19">
        <w:rPr>
          <w:rFonts w:ascii="Times New Roman" w:hAnsi="Times New Roman" w:cs="Times New Roman"/>
          <w:sz w:val="24"/>
          <w:szCs w:val="24"/>
          <w:lang w:val="en-GB"/>
        </w:rPr>
        <w:fldChar w:fldCharType="separate"/>
      </w:r>
      <w:r w:rsidR="00367D19" w:rsidRPr="00367D19">
        <w:rPr>
          <w:rFonts w:ascii="Times New Roman" w:hAnsi="Times New Roman" w:cs="Times New Roman"/>
          <w:noProof/>
          <w:sz w:val="24"/>
          <w:szCs w:val="24"/>
          <w:lang w:val="en-GB"/>
        </w:rPr>
        <w:t>(Billat, 2001;</w:t>
      </w:r>
      <w:r w:rsidR="00367D19">
        <w:rPr>
          <w:rFonts w:ascii="Times New Roman" w:hAnsi="Times New Roman" w:cs="Times New Roman"/>
          <w:noProof/>
          <w:sz w:val="24"/>
          <w:szCs w:val="24"/>
          <w:lang w:val="en-GB"/>
        </w:rPr>
        <w:t xml:space="preserve"> </w:t>
      </w:r>
      <w:r w:rsidR="00367D19" w:rsidRPr="00367D19">
        <w:rPr>
          <w:rFonts w:ascii="Times New Roman" w:hAnsi="Times New Roman" w:cs="Times New Roman"/>
          <w:noProof/>
          <w:sz w:val="24"/>
          <w:szCs w:val="24"/>
          <w:lang w:val="en-GB"/>
        </w:rPr>
        <w:t>Billat &amp; Koralsztein, 1996; Baker, 2011; H</w:t>
      </w:r>
      <w:r w:rsidR="00367D19">
        <w:rPr>
          <w:rFonts w:ascii="Times New Roman" w:hAnsi="Times New Roman" w:cs="Times New Roman"/>
          <w:noProof/>
          <w:sz w:val="24"/>
          <w:szCs w:val="24"/>
          <w:lang w:val="en-GB"/>
        </w:rPr>
        <w:t>ill</w:t>
      </w:r>
      <w:r w:rsidR="00367D19" w:rsidRPr="00367D19">
        <w:rPr>
          <w:rFonts w:ascii="Times New Roman" w:hAnsi="Times New Roman" w:cs="Times New Roman"/>
          <w:noProof/>
          <w:sz w:val="24"/>
          <w:szCs w:val="24"/>
          <w:lang w:val="en-GB"/>
        </w:rPr>
        <w:t xml:space="preserve"> &amp; R</w:t>
      </w:r>
      <w:r w:rsidR="00367D19">
        <w:rPr>
          <w:rFonts w:ascii="Times New Roman" w:hAnsi="Times New Roman" w:cs="Times New Roman"/>
          <w:noProof/>
          <w:sz w:val="24"/>
          <w:szCs w:val="24"/>
          <w:lang w:val="en-GB"/>
        </w:rPr>
        <w:t>owell</w:t>
      </w:r>
      <w:r w:rsidR="00367D19" w:rsidRPr="00367D19">
        <w:rPr>
          <w:rFonts w:ascii="Times New Roman" w:hAnsi="Times New Roman" w:cs="Times New Roman"/>
          <w:noProof/>
          <w:sz w:val="24"/>
          <w:szCs w:val="24"/>
          <w:lang w:val="en-GB"/>
        </w:rPr>
        <w:t>, 1996; Laursen &amp; Jenkins, 2002; Laursen, Rhodes, Langill, McKenzie, &amp; Taunton, 2002)</w:t>
      </w:r>
      <w:r w:rsidR="00367D19">
        <w:rPr>
          <w:rFonts w:ascii="Times New Roman" w:hAnsi="Times New Roman" w:cs="Times New Roman"/>
          <w:sz w:val="24"/>
          <w:szCs w:val="24"/>
          <w:lang w:val="en-GB"/>
        </w:rPr>
        <w:fldChar w:fldCharType="end"/>
      </w:r>
      <w:r w:rsidR="00367D19">
        <w:rPr>
          <w:rFonts w:ascii="Times New Roman" w:hAnsi="Times New Roman" w:cs="Times New Roman"/>
          <w:sz w:val="24"/>
          <w:szCs w:val="24"/>
          <w:lang w:val="en-GB"/>
        </w:rPr>
        <w:t>.</w:t>
      </w:r>
      <w:r w:rsidR="009E6AC3" w:rsidRPr="009E6AC3">
        <w:rPr>
          <w:rFonts w:ascii="Times New Roman" w:hAnsi="Times New Roman" w:cs="Times New Roman"/>
          <w:sz w:val="24"/>
          <w:szCs w:val="24"/>
          <w:lang w:val="en-GB"/>
        </w:rPr>
        <w:t xml:space="preserve"> </w:t>
      </w:r>
      <w:r w:rsidR="00BA4597">
        <w:rPr>
          <w:rFonts w:ascii="Times New Roman" w:hAnsi="Times New Roman" w:cs="Times New Roman"/>
          <w:sz w:val="24"/>
          <w:szCs w:val="24"/>
          <w:lang w:val="en-GB"/>
        </w:rPr>
        <w:t>MAS</w:t>
      </w:r>
      <w:r w:rsidR="003554BE">
        <w:rPr>
          <w:rFonts w:ascii="Times New Roman" w:hAnsi="Times New Roman" w:cs="Times New Roman"/>
          <w:sz w:val="24"/>
          <w:szCs w:val="24"/>
          <w:lang w:val="en-GB"/>
        </w:rPr>
        <w:t xml:space="preserve"> can be conceptualised as the maximum sustainable intensity, in contrast to maximal sprinting speed (MSS), that is, maximal attainable intensity. </w:t>
      </w:r>
      <w:r w:rsidR="00F94FDD">
        <w:rPr>
          <w:rFonts w:ascii="Times New Roman" w:hAnsi="Times New Roman" w:cs="Times New Roman"/>
          <w:sz w:val="24"/>
          <w:szCs w:val="24"/>
          <w:lang w:val="en-GB"/>
        </w:rPr>
        <w:t xml:space="preserve">The </w:t>
      </w:r>
      <w:r w:rsidR="00EA42AF">
        <w:rPr>
          <w:rFonts w:ascii="Times New Roman" w:hAnsi="Times New Roman" w:cs="Times New Roman"/>
          <w:sz w:val="24"/>
          <w:szCs w:val="24"/>
          <w:lang w:val="en-GB"/>
        </w:rPr>
        <w:t xml:space="preserve">attraction </w:t>
      </w:r>
      <w:r w:rsidR="00F94FDD">
        <w:rPr>
          <w:rFonts w:ascii="Times New Roman" w:hAnsi="Times New Roman" w:cs="Times New Roman"/>
          <w:sz w:val="24"/>
          <w:szCs w:val="24"/>
          <w:lang w:val="en-GB"/>
        </w:rPr>
        <w:t xml:space="preserve">of </w:t>
      </w:r>
      <w:r w:rsidR="003554BE">
        <w:rPr>
          <w:rFonts w:ascii="Times New Roman" w:hAnsi="Times New Roman" w:cs="Times New Roman"/>
          <w:sz w:val="24"/>
          <w:szCs w:val="24"/>
          <w:lang w:val="en-GB"/>
        </w:rPr>
        <w:t>MAS</w:t>
      </w:r>
      <w:r w:rsidR="00F94FDD">
        <w:rPr>
          <w:rFonts w:ascii="Times New Roman" w:hAnsi="Times New Roman" w:cs="Times New Roman"/>
          <w:sz w:val="24"/>
          <w:szCs w:val="24"/>
        </w:rPr>
        <w:t xml:space="preserve"> is that it represents an integrated measure of both </w:t>
      </w:r>
      <w:r w:rsidR="00F94FDD" w:rsidRPr="004B0CBB">
        <w:rPr>
          <w:rFonts w:ascii="Times New Roman" w:hAnsi="Times New Roman" w:cs="Times New Roman"/>
          <w:sz w:val="24"/>
          <w:szCs w:val="24"/>
        </w:rPr>
        <w:t>V0</w:t>
      </w:r>
      <w:r w:rsidR="00F94FDD" w:rsidRPr="004B0CBB">
        <w:rPr>
          <w:rFonts w:ascii="Times New Roman" w:hAnsi="Times New Roman" w:cs="Times New Roman"/>
          <w:sz w:val="24"/>
          <w:szCs w:val="24"/>
          <w:vertAlign w:val="subscript"/>
        </w:rPr>
        <w:t>2</w:t>
      </w:r>
      <w:r w:rsidR="00F94FDD" w:rsidRPr="004B0CBB">
        <w:rPr>
          <w:rFonts w:ascii="Times New Roman" w:hAnsi="Times New Roman" w:cs="Times New Roman"/>
          <w:sz w:val="24"/>
          <w:szCs w:val="24"/>
        </w:rPr>
        <w:t>max</w:t>
      </w:r>
      <w:r w:rsidR="00F94FDD">
        <w:rPr>
          <w:rFonts w:ascii="Times New Roman" w:hAnsi="Times New Roman" w:cs="Times New Roman"/>
          <w:sz w:val="24"/>
          <w:szCs w:val="24"/>
        </w:rPr>
        <w:t xml:space="preserve"> and the energy cost of running into a single factor, and might represent an athletes peak locomotor ability </w:t>
      </w:r>
      <w:r w:rsidR="00F94FDD">
        <w:rPr>
          <w:rFonts w:ascii="Times New Roman" w:hAnsi="Times New Roman" w:cs="Times New Roman"/>
          <w:sz w:val="24"/>
          <w:szCs w:val="24"/>
        </w:rPr>
        <w:fldChar w:fldCharType="begin" w:fldLock="1"/>
      </w:r>
      <w:r w:rsidR="00D44396">
        <w:rPr>
          <w:rFonts w:ascii="Times New Roman" w:hAnsi="Times New Roman" w:cs="Times New Roman"/>
          <w:sz w:val="24"/>
          <w:szCs w:val="24"/>
        </w:rPr>
        <w:instrText>ADDIN CSL_CITATION {"citationItems":[{"id":"ITEM-1","itemData":{"DOI":"10.2165/00007256-199622020-00004","ISSN":"0112-1642","PMID":"8857705","abstract":"In 1923, Hill and Lupton pointed out that for Hill himself, 'the rate of oxygen intake due to exercise increases as speed increases, reaching a maximum for the speeds beyond about 256 m/min. At this particular speed, for which no further increases in O2 intake can occur, the heart, lungs, circulation, and the diffusion of oxygen to the active muscle-fibres have attained their maximum activity. At higher speeds the requirement of the body for oxygen is far higher but cannot be satisfied, and the oxygen debt continuously increases'. In 1975, this minimal velocity which elicits maximal oxygen uptake (VO2max) was called 'critical speed' and was used to measure the maximal aerobic capacity (max Eox), i.e. the total oxygen consumed at VO2max. This should not be confused with the term 'critical power' which is closes to the power output at the 'lactate threshold'. In 1984, the term 'velocity at VO2max' and the abbreviation 'vVO2max' was introduced. It was reported that vVO2max is a useful variable that combines VO2max and economy into a single factor which can identify aerobic differences between various runners or categories of runners. vVO2max explained individual differences in performance that VO2max or running economy alone did not. Following that, the concept of a maximal aerobic running velocity (Vamax in m/sec) was formulated. This was a running velocity at which VO2max occurred and was calculated as the ratio between VO2max (ml/kg/min) minus oxygen consumption at rest, and the energy cost of running (ml/kg/sec). There are many ways to determine the velocity associated with VO2max making it difficult to compare maintenance times. In fact, the time to exhaustion (tlim) at vVO2max is reproducible in an individual, however, there is a great variability among individuals with a low coefficient of variation for vVO2max. For an average value of about 6 minutes, the coefficient of variation is about 25%. It seems that the lactate threshold which is correlated with the tlim at vVO2max can explain this difference among individuals, the role of the anaerobic contribution being significant. An inverse relationship has been found between tlim at vVO2max and VO2max, and a positive one between vVO2max and the velocity at the lactate threshold expressed as a fraction of vVO2max. These results are similar for different sports (e.g. running, cycling, kayaking, swimming). It seems that the real time spent at VO2max is significantly different from an exhaustive run at a …","author":[{"dropping-particle":"","family":"Billat","given":"L. Véronique","non-dropping-particle":"","parse-names":false,"suffix":""},{"dropping-particle":"","family":"Koralsztein","given":"J. Pierre","non-dropping-particle":"","parse-names":false,"suffix":""}],"container-title":"Sports Medicine","id":"ITEM-1","issue":"2","issued":{"date-parts":[["1996","8"]]},"page":"90-108","title":"Significance of the Velocity at &amp;amp;OV0312;O2max and Time to Exhaustion at this Velocity","type":"article-journal","volume":"22"},"uris":["http://www.mendeley.com/documents/?uuid=cbf72836-5d6a-303b-a471-14e1ad03e8a1"]}],"mendeley":{"formattedCitation":"(L. Véronique Billat &amp; Koralsztein, 1996)","manualFormatting":"(Billat &amp; Koralsztein, 1996)","plainTextFormattedCitation":"(L. Véronique Billat &amp; Koralsztein, 1996)","previouslyFormattedCitation":"(L. Véronique Billat &amp; Koralsztein, 1996)"},"properties":{"noteIndex":0},"schema":"https://github.com/citation-style-language/schema/raw/master/csl-citation.json"}</w:instrText>
      </w:r>
      <w:r w:rsidR="00F94FDD">
        <w:rPr>
          <w:rFonts w:ascii="Times New Roman" w:hAnsi="Times New Roman" w:cs="Times New Roman"/>
          <w:sz w:val="24"/>
          <w:szCs w:val="24"/>
        </w:rPr>
        <w:fldChar w:fldCharType="separate"/>
      </w:r>
      <w:r w:rsidR="00F94FDD" w:rsidRPr="00F94FDD">
        <w:rPr>
          <w:rFonts w:ascii="Times New Roman" w:hAnsi="Times New Roman" w:cs="Times New Roman"/>
          <w:noProof/>
          <w:sz w:val="24"/>
          <w:szCs w:val="24"/>
        </w:rPr>
        <w:t>(Billat &amp; Koralsztein, 1996)</w:t>
      </w:r>
      <w:r w:rsidR="00F94FDD">
        <w:rPr>
          <w:rFonts w:ascii="Times New Roman" w:hAnsi="Times New Roman" w:cs="Times New Roman"/>
          <w:sz w:val="24"/>
          <w:szCs w:val="24"/>
        </w:rPr>
        <w:fldChar w:fldCharType="end"/>
      </w:r>
      <w:r w:rsidR="00F94FDD">
        <w:rPr>
          <w:rFonts w:ascii="Times New Roman" w:hAnsi="Times New Roman" w:cs="Times New Roman"/>
          <w:sz w:val="24"/>
          <w:szCs w:val="24"/>
        </w:rPr>
        <w:t xml:space="preserve">. Since </w:t>
      </w:r>
      <w:r w:rsidR="00F94FDD">
        <w:rPr>
          <w:rFonts w:ascii="Times New Roman" w:hAnsi="Times New Roman" w:cs="Times New Roman"/>
          <w:sz w:val="24"/>
          <w:szCs w:val="24"/>
          <w:lang w:val="en-GB"/>
        </w:rPr>
        <w:t>v</w:t>
      </w:r>
      <w:r w:rsidR="00F94FDD" w:rsidRPr="004B0CBB">
        <w:rPr>
          <w:rFonts w:ascii="Times New Roman" w:hAnsi="Times New Roman" w:cs="Times New Roman"/>
          <w:sz w:val="24"/>
          <w:szCs w:val="24"/>
        </w:rPr>
        <w:t>V0</w:t>
      </w:r>
      <w:r w:rsidR="00F94FDD" w:rsidRPr="004B0CBB">
        <w:rPr>
          <w:rFonts w:ascii="Times New Roman" w:hAnsi="Times New Roman" w:cs="Times New Roman"/>
          <w:sz w:val="24"/>
          <w:szCs w:val="24"/>
          <w:vertAlign w:val="subscript"/>
        </w:rPr>
        <w:t>2</w:t>
      </w:r>
      <w:r w:rsidR="00F94FDD" w:rsidRPr="004B0CBB">
        <w:rPr>
          <w:rFonts w:ascii="Times New Roman" w:hAnsi="Times New Roman" w:cs="Times New Roman"/>
          <w:sz w:val="24"/>
          <w:szCs w:val="24"/>
        </w:rPr>
        <w:t>max</w:t>
      </w:r>
      <w:r w:rsidR="00F94FDD">
        <w:rPr>
          <w:rFonts w:ascii="Times New Roman" w:hAnsi="Times New Roman" w:cs="Times New Roman"/>
          <w:sz w:val="24"/>
          <w:szCs w:val="24"/>
        </w:rPr>
        <w:t xml:space="preserve"> is theoretically the lowest speed needed to elicit </w:t>
      </w:r>
      <w:r w:rsidR="00F94FDD" w:rsidRPr="004B0CBB">
        <w:rPr>
          <w:rFonts w:ascii="Times New Roman" w:hAnsi="Times New Roman" w:cs="Times New Roman"/>
          <w:sz w:val="24"/>
          <w:szCs w:val="24"/>
        </w:rPr>
        <w:t>V0</w:t>
      </w:r>
      <w:r w:rsidR="00F94FDD" w:rsidRPr="004B0CBB">
        <w:rPr>
          <w:rFonts w:ascii="Times New Roman" w:hAnsi="Times New Roman" w:cs="Times New Roman"/>
          <w:sz w:val="24"/>
          <w:szCs w:val="24"/>
          <w:vertAlign w:val="subscript"/>
        </w:rPr>
        <w:t>2</w:t>
      </w:r>
      <w:r w:rsidR="00F94FDD" w:rsidRPr="004B0CBB">
        <w:rPr>
          <w:rFonts w:ascii="Times New Roman" w:hAnsi="Times New Roman" w:cs="Times New Roman"/>
          <w:sz w:val="24"/>
          <w:szCs w:val="24"/>
        </w:rPr>
        <w:t>max</w:t>
      </w:r>
      <w:r w:rsidR="00F94FDD">
        <w:rPr>
          <w:rFonts w:ascii="Times New Roman" w:hAnsi="Times New Roman" w:cs="Times New Roman"/>
          <w:sz w:val="24"/>
          <w:szCs w:val="24"/>
        </w:rPr>
        <w:t xml:space="preserve">, it makes intuitive </w:t>
      </w:r>
      <w:r w:rsidR="00D44396">
        <w:rPr>
          <w:rFonts w:ascii="Times New Roman" w:hAnsi="Times New Roman" w:cs="Times New Roman"/>
          <w:sz w:val="24"/>
          <w:szCs w:val="24"/>
        </w:rPr>
        <w:t>sense</w:t>
      </w:r>
      <w:r w:rsidR="00F94FDD">
        <w:rPr>
          <w:rFonts w:ascii="Times New Roman" w:hAnsi="Times New Roman" w:cs="Times New Roman"/>
          <w:sz w:val="24"/>
          <w:szCs w:val="24"/>
        </w:rPr>
        <w:t xml:space="preserve"> for this marker to represent an ideal reference for </w:t>
      </w:r>
      <w:r w:rsidR="003554BE">
        <w:rPr>
          <w:rFonts w:ascii="Times New Roman" w:hAnsi="Times New Roman" w:cs="Times New Roman"/>
          <w:sz w:val="24"/>
          <w:szCs w:val="24"/>
        </w:rPr>
        <w:t>HIIT</w:t>
      </w:r>
      <w:r w:rsidR="00D44396">
        <w:rPr>
          <w:rFonts w:ascii="Times New Roman" w:hAnsi="Times New Roman" w:cs="Times New Roman"/>
          <w:sz w:val="24"/>
          <w:szCs w:val="24"/>
        </w:rPr>
        <w:t xml:space="preserve"> </w:t>
      </w:r>
      <w:r w:rsidR="00D44396">
        <w:rPr>
          <w:rFonts w:ascii="Times New Roman" w:hAnsi="Times New Roman" w:cs="Times New Roman"/>
          <w:sz w:val="24"/>
          <w:szCs w:val="24"/>
        </w:rPr>
        <w:fldChar w:fldCharType="begin" w:fldLock="1"/>
      </w:r>
      <w:r w:rsidR="007C5250">
        <w:rPr>
          <w:rFonts w:ascii="Times New Roman" w:hAnsi="Times New Roman" w:cs="Times New Roman"/>
          <w:sz w:val="24"/>
          <w:szCs w:val="24"/>
        </w:rPr>
        <w:instrText>ADDIN CSL_CITATION {"citationItems":[{"id":"ITEM-1","itemData":{"DOI":"10.2165/00007256-199622020-00004","ISSN":"0112-1642","PMID":"8857705","abstract":"In 1923, Hill and Lupton pointed out that for Hill himself, 'the rate of oxygen intake due to exercise increases as speed increases, reaching a maximum for the speeds beyond about 256 m/min. At this particular speed, for which no further increases in O2 intake can occur, the heart, lungs, circulation, and the diffusion of oxygen to the active muscle-fibres have attained their maximum activity. At higher speeds the requirement of the body for oxygen is far higher but cannot be satisfied, and the oxygen debt continuously increases'. In 1975, this minimal velocity which elicits maximal oxygen uptake (VO2max) was called 'critical speed' and was used to measure the maximal aerobic capacity (max Eox), i.e. the total oxygen consumed at VO2max. This should not be confused with the term 'critical power' which is closes to the power output at the 'lactate threshold'. In 1984, the term 'velocity at VO2max' and the abbreviation 'vVO2max' was introduced. It was reported that vVO2max is a useful variable that combines VO2max and economy into a single factor which can identify aerobic differences between various runners or categories of runners. vVO2max explained individual differences in performance that VO2max or running economy alone did not. Following that, the concept of a maximal aerobic running velocity (Vamax in m/sec) was formulated. This was a running velocity at which VO2max occurred and was calculated as the ratio between VO2max (ml/kg/min) minus oxygen consumption at rest, and the energy cost of running (ml/kg/sec). There are many ways to determine the velocity associated with VO2max making it difficult to compare maintenance times. In fact, the time to exhaustion (tlim) at vVO2max is reproducible in an individual, however, there is a great variability among individuals with a low coefficient of variation for vVO2max. For an average value of about 6 minutes, the coefficient of variation is about 25%. It seems that the lactate threshold which is correlated with the tlim at vVO2max can explain this difference among individuals, the role of the anaerobic contribution being significant. An inverse relationship has been found between tlim at vVO2max and VO2max, and a positive one between vVO2max and the velocity at the lactate threshold expressed as a fraction of vVO2max. These results are similar for different sports (e.g. running, cycling, kayaking, swimming). It seems that the real time spent at VO2max is significantly different from an exhaustive run at a …","author":[{"dropping-particle":"","family":"Billat","given":"L. Véronique","non-dropping-particle":"","parse-names":false,"suffix":""},{"dropping-particle":"","family":"Koralsztein","given":"J. Pierre","non-dropping-particle":"","parse-names":false,"suffix":""}],"container-title":"Sports Medicine","id":"ITEM-1","issue":"2","issued":{"date-parts":[["1996","8"]]},"page":"90-108","title":"Significance of the Velocity at &amp;amp;OV0312;O2max and Time to Exhaustion at this Velocity","type":"article-journal","volume":"22"},"uris":["http://www.mendeley.com/documents/?uuid=cbf72836-5d6a-303b-a471-14e1ad03e8a1"]},{"id":"ITEM-2","itemData":{"DOI":"10.1007/s00421-002-0659-4","ISSN":"1439-6319","PMID":"12172884","abstract":"The purpose of this study was, firstly, to investigate the intensity of exercise performance of highly trained ultra-endurance triathletes during the cycling portion of an Ironman triathlon, and, secondly, to examine the anaerobic threshold and its relationship to this performance. Following a peak oxygen consumption (VO(2peak)) test on a cycle ergometer to determine the heart rate (HR(Th,vent)) and power output (PO(Th,vent)) at the ventilatory threshold (Th(vent)), 11 highly trained male triathletes [mean (SEM) age 35.8 (1.6) years, body fat 11.7 (1.2)%. VO(2peak) 67.5 (1.0) ml x kg(-1) x min(-1)] who were participating in an Ironman triathlon, in random order: (1) cycled at their PO(Th,vent) (Bi(Th,vent)) until they were exhausted, and (2) cycled for 5 h at a self-selected intensity (Bi(SSI)). Cycling power output (PO), oxygen uptake (VO(2)), heart rate (HR) and blood lactate concentration ([La(-)](b)) were recorded at regular intervals during these trials, while performance HR was recorded during the cycling phase of the Ironman triathlon. Significantly greater (P &lt; 0.05) values were attained during Bi(Th,vent) than during Bi(SSI) for PO [274 (9) compared to 188 (9) W], VO(2) [3.61 (0.15) compared to 2.64 (0.09) l x min(-1)], and [La(-)](b) [6.7 (0.8) compared to 2.8 (0.4) mmol x l(-1)]. Moreover, mean HR during the Ironman triathlon cycle phase [146.3 (2.4) beats.min(-1); n=7] was significantly greater than mean HR during Bi(SSI) [130 (4) beats x min(-1)], and significantly less than mean HR during Bi(Th,vent) [159 (3) beats x min(-1); all P &lt; 0.05]. However, HR during the cycle portion of the Ironman triathlon was highly related to (r = 0.873; P &lt; 0.05) and not significantly different to HR(Th,vent) [150 (4) beats x min(-1)]. These data suggest that ultra-endurance triathletes cycle during the Ironman triathlon at a HR intensity that approximates to HR(Th,vent), but at a PO that is significantly below PO(Th,vent).","author":[{"dropping-particle":"","family":"Laursen","given":"Paul","non-dropping-particle":"","parse-names":false,"suffix":""},{"dropping-particle":"","family":"Rhodes","given":"Edward","non-dropping-particle":"","parse-names":false,"suffix":""},{"dropping-particle":"","family":"Langill","given":"Robert","non-dropping-particle":"","parse-names":false,"suffix":""},{"dropping-particle":"","family":"McKenzie","given":"Donald","non-dropping-particle":"","parse-names":false,"suffix":""},{"dropping-particle":"","family":"Taunton","given":"Jack","non-dropping-particle":"","parse-names":false,"suffix":""}],"container-title":"European Journal of Applied Physiology","id":"ITEM-2","issue":"4-5","issued":{"date-parts":[["2002","1","1"]]},"page":"433-440","title":"Relationship of exercise test variables to cycling performance in an Ironman triathlon","type":"article-journal","volume":"87"},"uris":["http://www.mendeley.com/documents/?uuid=a0469cf2-f689-3789-b005-c4a99058e2e2"]},{"id":"ITEM-3","itemData":{"DOI":"10.2165/00007256-200636020-00003","ISSN":"0112-1642","PMID":"16464121","abstract":"The maximal oxygen uptake (V-dotO(2max)) is considered an important physiological determinant of middle- and long-distance running performance. Little information exists in the scientific literature relating to the most effective training intensity for the enhancement of V-dotO(2max) in well trained distance runners. Training intensities of 40-50% V-dotO(2max) can increase V-dotO(2max) substantially in untrained individuals. The minimum training intensity that elicits the enhancement of V-dotO(2max) is highly dependent on the initial V-dotO(2max), however, and well trained distance runners probably need to train at relative high percentages of V-dotO(2max) to elicit further increments. Some authors have suggested that training at 70-80% V-dotO(2max) is optimal. Many studies have investigated the maximum amount of time runners can maintain 95-100% V-dotO(2max) with the assertion that this intensity is optimal in enhancing V-dotO(2max). Presently, there have been no well controlled training studies to support this premise. Myocardial morphological changes that increase maximal stroke volume, increased capillarisation of skeletal muscle, increased myoglobin concentration, and increased oxidative capacity of type II skeletal muscle fibres are adaptations associated with the enhancement of V-dotO(2max). The strength of stimuli that elicit adaptation is exercise intensity dependent up to V-dotO(2max), indicating that training at or near V-dotO(2max) may be the most effective intensity to enhance V-dotO(2max) in well trained distance runners. Lower training intensities may induce similar adaptation because the physiological stress can be imposed for longer periods. This is probably only true for moderately trained runners, however, because all cardiorespiratory adaptations elicited by submaximal training have probably already been elicited in distance runners competing at a relatively high level.Well trained distance runners have been reported to reach a plateau in V-dotO(2max) enhancement; however, many studies have demonstrated that the V-dotO(2max) of well trained runners can be enhanced when training protocols known to elicit 95-100% V-dotO(2max) are included in their training programmes. This supports the premise that high-intensity training may be effective or even necessary for well trained distance runners to enhance V-dotO(2max). However, the efficacy of optimised protocols for enhancing V-dotO(2max) needs to be established with well controlled studie…","author":[{"dropping-particle":"","family":"Midgley","given":"Adrian W","non-dropping-particle":"","parse-names":false,"suffix":""},{"dropping-particle":"","family":"McNaughton","given":"Lars R","non-dropping-particle":"","parse-names":false,"suffix":""},{"dropping-particle":"","family":"Wilkinson","given":"Michael","non-dropping-particle":"","parse-names":false,"suffix":""}],"container-title":"Sports Medicine","id":"ITEM-3","issue":"2","issued":{"date-parts":[["2006"]]},"page":"117-132","title":"Is there an Optimal Training Intensity for Enhancing the Maximal Oxygen Uptake of Distance Runners?","type":"article-journal","volume":"36"},"uris":["http://www.mendeley.com/documents/?uuid=158fa365-3dc4-33b0-9440-008ae4fbc67f"]}],"mendeley":{"formattedCitation":"(L. Véronique Billat &amp; Koralsztein, 1996; P. Laursen et al., 2002; Midgley, McNaughton, &amp; Wilkinson, 2006)","manualFormatting":"(Billat &amp; Koralsztein, 1996; Laursen et al., 2002; Midgley, McNaughton, &amp; Wilkinson, 2006)","plainTextFormattedCitation":"(L. Véronique Billat &amp; Koralsztein, 1996; P. Laursen et al., 2002; Midgley, McNaughton, &amp; Wilkinson, 2006)","previouslyFormattedCitation":"(L. Véronique Billat &amp; Koralsztein, 1996; P. Laursen et al., 2002; Midgley, McNaughton, &amp; Wilkinson, 2006)"},"properties":{"noteIndex":0},"schema":"https://github.com/citation-style-language/schema/raw/master/csl-citation.json"}</w:instrText>
      </w:r>
      <w:r w:rsidR="00D44396">
        <w:rPr>
          <w:rFonts w:ascii="Times New Roman" w:hAnsi="Times New Roman" w:cs="Times New Roman"/>
          <w:sz w:val="24"/>
          <w:szCs w:val="24"/>
        </w:rPr>
        <w:fldChar w:fldCharType="separate"/>
      </w:r>
      <w:r w:rsidR="00D44396" w:rsidRPr="00D44396">
        <w:rPr>
          <w:rFonts w:ascii="Times New Roman" w:hAnsi="Times New Roman" w:cs="Times New Roman"/>
          <w:noProof/>
          <w:sz w:val="24"/>
          <w:szCs w:val="24"/>
        </w:rPr>
        <w:t>(Billat &amp; Koralsztein, 1996; Laursen et al., 2002; Midgley, McNaughton, &amp; Wilkinson, 2006)</w:t>
      </w:r>
      <w:r w:rsidR="00D44396">
        <w:rPr>
          <w:rFonts w:ascii="Times New Roman" w:hAnsi="Times New Roman" w:cs="Times New Roman"/>
          <w:sz w:val="24"/>
          <w:szCs w:val="24"/>
        </w:rPr>
        <w:fldChar w:fldCharType="end"/>
      </w:r>
      <w:r w:rsidR="00D44396">
        <w:rPr>
          <w:rFonts w:ascii="Times New Roman" w:hAnsi="Times New Roman" w:cs="Times New Roman"/>
          <w:sz w:val="24"/>
          <w:szCs w:val="24"/>
        </w:rPr>
        <w:t>.</w:t>
      </w:r>
      <w:r w:rsidR="00AC2ACB">
        <w:rPr>
          <w:rFonts w:ascii="Times New Roman" w:hAnsi="Times New Roman" w:cs="Times New Roman"/>
          <w:sz w:val="24"/>
          <w:szCs w:val="24"/>
        </w:rPr>
        <w:t xml:space="preserve"> </w:t>
      </w:r>
    </w:p>
    <w:p w14:paraId="77A421C9" w14:textId="77777777" w:rsidR="00D44396" w:rsidRDefault="00D44396" w:rsidP="00D44396">
      <w:pPr>
        <w:keepNext/>
        <w:ind w:firstLine="720"/>
        <w:jc w:val="both"/>
      </w:pPr>
      <w:r>
        <w:rPr>
          <w:noProof/>
        </w:rPr>
        <w:lastRenderedPageBreak/>
        <w:drawing>
          <wp:inline distT="0" distB="0" distL="0" distR="0" wp14:anchorId="10AE90C9" wp14:editId="014488FE">
            <wp:extent cx="4591050" cy="335216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IIT .png"/>
                    <pic:cNvPicPr/>
                  </pic:nvPicPr>
                  <pic:blipFill>
                    <a:blip r:embed="rId10">
                      <a:extLst>
                        <a:ext uri="{28A0092B-C50C-407E-A947-70E740481C1C}">
                          <a14:useLocalDpi xmlns:a14="http://schemas.microsoft.com/office/drawing/2010/main" val="0"/>
                        </a:ext>
                      </a:extLst>
                    </a:blip>
                    <a:stretch>
                      <a:fillRect/>
                    </a:stretch>
                  </pic:blipFill>
                  <pic:spPr>
                    <a:xfrm>
                      <a:off x="0" y="0"/>
                      <a:ext cx="4591549" cy="3352529"/>
                    </a:xfrm>
                    <a:prstGeom prst="rect">
                      <a:avLst/>
                    </a:prstGeom>
                  </pic:spPr>
                </pic:pic>
              </a:graphicData>
            </a:graphic>
          </wp:inline>
        </w:drawing>
      </w:r>
    </w:p>
    <w:p w14:paraId="7EE3D820" w14:textId="59A2A83A" w:rsidR="00B608E2" w:rsidRPr="00B608E2" w:rsidRDefault="00D44396" w:rsidP="009466D4">
      <w:pPr>
        <w:pStyle w:val="Caption"/>
        <w:jc w:val="both"/>
      </w:pPr>
      <w:r>
        <w:t xml:space="preserve">Figure </w:t>
      </w:r>
      <w:fldSimple w:instr=" SEQ Figure \* ARABIC ">
        <w:r w:rsidR="0068082F">
          <w:rPr>
            <w:noProof/>
          </w:rPr>
          <w:t>2</w:t>
        </w:r>
      </w:fldSimple>
      <w:r>
        <w:t xml:space="preserve"> - Buchheit and Laursen, "High Intensity Interval Training, Solutions to the Programming Puzzle: Part 1: Cardiopulmonary Emphasis," Sports Medicine 43 no. 5 (2013): 313-338.</w:t>
      </w:r>
    </w:p>
    <w:p w14:paraId="16F96192" w14:textId="4BF02F7F" w:rsidR="004609EB" w:rsidRPr="00944268" w:rsidRDefault="00252A95" w:rsidP="00366EEB">
      <w:pPr>
        <w:ind w:firstLine="720"/>
        <w:rPr>
          <w:rFonts w:ascii="Times New Roman" w:hAnsi="Times New Roman" w:cs="Times New Roman"/>
          <w:sz w:val="24"/>
          <w:szCs w:val="24"/>
          <w:lang w:val="en-GB"/>
        </w:rPr>
      </w:pPr>
      <w:r w:rsidRPr="00252A95">
        <w:rPr>
          <w:rFonts w:ascii="Times New Roman" w:hAnsi="Times New Roman" w:cs="Times New Roman"/>
          <w:sz w:val="24"/>
          <w:szCs w:val="24"/>
          <w:lang w:val="en-GB"/>
        </w:rPr>
        <w:t xml:space="preserve">Another popular method for developing aerobic and anaerobic characteristics of team sport athletes is SIT, which is defined by short repeated bursts (4-6 x &lt;30 seconds) of intermittent supramaximal intensity (&gt; 90% </w:t>
      </w:r>
      <w:r w:rsidR="0082576B" w:rsidRPr="008A5AB5">
        <w:rPr>
          <w:rFonts w:ascii="Times New Roman" w:hAnsi="Times New Roman" w:cs="Times New Roman"/>
          <w:sz w:val="24"/>
          <w:szCs w:val="24"/>
        </w:rPr>
        <w:t>V0</w:t>
      </w:r>
      <w:r w:rsidR="0082576B" w:rsidRPr="008A5AB5">
        <w:rPr>
          <w:rFonts w:ascii="Times New Roman" w:hAnsi="Times New Roman" w:cs="Times New Roman"/>
          <w:sz w:val="24"/>
          <w:szCs w:val="24"/>
          <w:vertAlign w:val="subscript"/>
        </w:rPr>
        <w:t>2</w:t>
      </w:r>
      <w:r w:rsidR="0082576B" w:rsidRPr="008A5AB5">
        <w:rPr>
          <w:rFonts w:ascii="Times New Roman" w:hAnsi="Times New Roman" w:cs="Times New Roman"/>
          <w:sz w:val="24"/>
          <w:szCs w:val="24"/>
        </w:rPr>
        <w:t>max</w:t>
      </w:r>
      <w:r w:rsidRPr="00252A95">
        <w:rPr>
          <w:rFonts w:ascii="Times New Roman" w:hAnsi="Times New Roman" w:cs="Times New Roman"/>
          <w:sz w:val="24"/>
          <w:szCs w:val="24"/>
          <w:lang w:val="en-GB"/>
        </w:rPr>
        <w:t>), interspersed with active or passive recovery</w:t>
      </w:r>
      <w:r>
        <w:rPr>
          <w:rFonts w:ascii="Times New Roman" w:hAnsi="Times New Roman" w:cs="Times New Roman"/>
          <w:sz w:val="24"/>
          <w:szCs w:val="24"/>
          <w:lang w:val="en-GB"/>
        </w:rPr>
        <w:t xml:space="preserve"> </w:t>
      </w:r>
      <w:r w:rsidR="00366EEB">
        <w:rPr>
          <w:rFonts w:ascii="Times New Roman" w:hAnsi="Times New Roman" w:cs="Times New Roman"/>
          <w:sz w:val="24"/>
          <w:szCs w:val="24"/>
          <w:lang w:val="en-GB"/>
        </w:rPr>
        <w:fldChar w:fldCharType="begin" w:fldLock="1"/>
      </w:r>
      <w:r w:rsidR="000426BB">
        <w:rPr>
          <w:rFonts w:ascii="Times New Roman" w:hAnsi="Times New Roman" w:cs="Times New Roman"/>
          <w:sz w:val="24"/>
          <w:szCs w:val="24"/>
          <w:lang w:val="en-GB"/>
        </w:rPr>
        <w:instrText xml:space="preserve">ADDIN CSL_CITATION {"citationItems":[{"id":"ITEM-1","itemData":{"DOI":"10.1152/japplphysiol.01095.2004","ISSN":"8750-7587","PMID":"15705728","abstract":"&lt;p&gt; Parra et al. ( Acta Physiol. Scand 169: 157–165, 2000) showed that 2 wk of daily sprint interval training (SIT) increased citrate synthase (CS) maximal activity but did not change “anaerobic” work capacity, possibly because of chronic fatigue induced by daily training. The effect of fewer SIT sessions on muscle oxidative potential is unknown, and aside from changes in peak oxygen uptake (V̇o &lt;sub&gt;2 peak&lt;/sub&gt; ), no study has examined the effect of SIT on “aerobic” exercise capacity. We tested the hypothesis that six sessions of SIT, performed over 2 wk with 1–2 days rest between sessions to promote recovery, would increase CS maximal activity and endurance capacity during cycling at </w:instrText>
      </w:r>
      <w:r w:rsidR="000426BB">
        <w:rPr>
          <w:rFonts w:ascii="Cambria Math" w:hAnsi="Cambria Math" w:cs="Cambria Math"/>
          <w:sz w:val="24"/>
          <w:szCs w:val="24"/>
          <w:lang w:val="en-GB"/>
        </w:rPr>
        <w:instrText>∼</w:instrText>
      </w:r>
      <w:r w:rsidR="000426BB">
        <w:rPr>
          <w:rFonts w:ascii="Times New Roman" w:hAnsi="Times New Roman" w:cs="Times New Roman"/>
          <w:sz w:val="24"/>
          <w:szCs w:val="24"/>
          <w:lang w:val="en-GB"/>
        </w:rPr>
        <w:instrText xml:space="preserve">80% V̇o &lt;sub&gt;2 peak&lt;/sub&gt; . Eight recreationally active subjects [age = 22 ± 1 yr; V̇o &lt;sub&gt;2 peak&lt;/sub&gt; = 45 ± 3 ml·kg &lt;sup&gt;−1&lt;/sup&gt; ·min &lt;sup&gt;−1&lt;/sup&gt; (mean ± SE)] were studied before and 3 days after SIT. Each training session consisted of four to seven “all-out” 30-s Wingate tests with 4 min of recovery. After SIT, CS maximal activity increased by 38% (5.5 ± 1.0 vs. 4.0 ± 0.7 mmol·kg protein &lt;sup&gt;−1&lt;/sup&gt; ·h &lt;sup&gt;−1&lt;/sup&gt; ) and resting muscle glycogen content increased by 26% (614 ± 39 vs. 489 ± 57 mmol/kg dry wt) (both P &amp;lt; 0.05). Most strikingly, cycle endurance capacity increased by 100% after SIT (51 ± 11 vs. 26 ± 5 min; P &amp;lt; 0.05), despite no change in V̇o &lt;sub&gt;2 peak&lt;/sub&gt; . The coefficient of variation for the cycle test was 12.0%, and a control group ( n = 8) showed no change in performance when tested </w:instrText>
      </w:r>
      <w:r w:rsidR="000426BB">
        <w:rPr>
          <w:rFonts w:ascii="Cambria Math" w:hAnsi="Cambria Math" w:cs="Cambria Math"/>
          <w:sz w:val="24"/>
          <w:szCs w:val="24"/>
          <w:lang w:val="en-GB"/>
        </w:rPr>
        <w:instrText>∼</w:instrText>
      </w:r>
      <w:r w:rsidR="000426BB">
        <w:rPr>
          <w:rFonts w:ascii="Times New Roman" w:hAnsi="Times New Roman" w:cs="Times New Roman"/>
          <w:sz w:val="24"/>
          <w:szCs w:val="24"/>
          <w:lang w:val="en-GB"/>
        </w:rPr>
        <w:instrText>2 wk apart without SIT. We conclude that short sprint interval training (</w:instrText>
      </w:r>
      <w:r w:rsidR="000426BB">
        <w:rPr>
          <w:rFonts w:ascii="Cambria Math" w:hAnsi="Cambria Math" w:cs="Cambria Math"/>
          <w:sz w:val="24"/>
          <w:szCs w:val="24"/>
          <w:lang w:val="en-GB"/>
        </w:rPr>
        <w:instrText>∼</w:instrText>
      </w:r>
      <w:r w:rsidR="000426BB">
        <w:rPr>
          <w:rFonts w:ascii="Times New Roman" w:hAnsi="Times New Roman" w:cs="Times New Roman"/>
          <w:sz w:val="24"/>
          <w:szCs w:val="24"/>
          <w:lang w:val="en-GB"/>
        </w:rPr>
        <w:instrText>15 min of intense exercise over 2 wk) increased muscle oxidative potential and doubled endurance capacity during intense aerobic cycling in recreationally active individuals. &lt;/p&gt;","author":[{"dropping-particle":"","family":"Burgomaster","given":"Kirsten A.","non-dropping-particle":"","parse-names":false,"suffix":""},{"dropping-particle":"","family":"Hughes","given":"Scott C.","non-dropping-particle":"","parse-names":false,"suffix":""},{"dropping-particle":"","family":"Heigenhauser","given":"George J. F.","non-dropping-particle":"","parse-names":false,"suffix":""},{"dropping-particle":"","family":"Bradwell","given":"Suzanne N.","non-dropping-particle":"","parse-names":false,"suffix":""},{"dropping-particle":"","family":"Gibala","given":"Martin J.","non-dropping-particle":"","parse-names":false,"suffix":""}],"container-title":"Journal of Applied Physiology","id":"ITEM-1","issue":"6","issued":{"date-parts":[["2005","6"]]},"page":"1985-1990","title":"Six sessions of sprint interval training increases muscle oxidative potential and cycle endurance capacity in humans","type":"article-journal","volume":"98"},"uris":["http://www.mendeley.com/documents/?uuid=8e150ca2-ac1b-342a-95bf-cb3bebb48a13"]}],"mendeley":{"formattedCitation":"(Burgomaster, Hughes, Heigenhauser, Bradwell, &amp; Gibala, 2005)","plainTextFormattedCitation":"(Burgomaster, Hughes, Heigenhauser, Bradwell, &amp; Gibala, 2005)","previouslyFormattedCitation":"(Burgomaster, Hughes, Heigenhauser, Bradwell, &amp; Gibala, 2005)"},"properties":{"noteIndex":0},"schema":"https://github.com/citation-style-language/schema/raw/master/csl-citation.json"}</w:instrText>
      </w:r>
      <w:r w:rsidR="00366EEB">
        <w:rPr>
          <w:rFonts w:ascii="Times New Roman" w:hAnsi="Times New Roman" w:cs="Times New Roman"/>
          <w:sz w:val="24"/>
          <w:szCs w:val="24"/>
          <w:lang w:val="en-GB"/>
        </w:rPr>
        <w:fldChar w:fldCharType="separate"/>
      </w:r>
      <w:r w:rsidR="00366EEB" w:rsidRPr="00366EEB">
        <w:rPr>
          <w:rFonts w:ascii="Times New Roman" w:hAnsi="Times New Roman" w:cs="Times New Roman"/>
          <w:noProof/>
          <w:sz w:val="24"/>
          <w:szCs w:val="24"/>
          <w:lang w:val="en-GB"/>
        </w:rPr>
        <w:t>(Burgomaster, Hughes, Heigenhauser, Bradwell, &amp; Gibala, 2005)</w:t>
      </w:r>
      <w:r w:rsidR="00366EEB">
        <w:rPr>
          <w:rFonts w:ascii="Times New Roman" w:hAnsi="Times New Roman" w:cs="Times New Roman"/>
          <w:sz w:val="24"/>
          <w:szCs w:val="24"/>
          <w:lang w:val="en-GB"/>
        </w:rPr>
        <w:fldChar w:fldCharType="end"/>
      </w:r>
      <w:r w:rsidR="00366EEB">
        <w:rPr>
          <w:rFonts w:ascii="Times New Roman" w:hAnsi="Times New Roman" w:cs="Times New Roman"/>
          <w:sz w:val="24"/>
          <w:szCs w:val="24"/>
          <w:lang w:val="en-GB"/>
        </w:rPr>
        <w:t xml:space="preserve">. </w:t>
      </w:r>
      <w:r w:rsidR="000426BB">
        <w:rPr>
          <w:rFonts w:ascii="Times New Roman" w:hAnsi="Times New Roman" w:cs="Times New Roman"/>
          <w:sz w:val="24"/>
          <w:szCs w:val="24"/>
          <w:lang w:val="en-GB"/>
        </w:rPr>
        <w:t xml:space="preserve">Research has demonstrated SIT as </w:t>
      </w:r>
      <w:proofErr w:type="spellStart"/>
      <w:r w:rsidR="000426BB">
        <w:rPr>
          <w:rFonts w:ascii="Times New Roman" w:hAnsi="Times New Roman" w:cs="Times New Roman"/>
          <w:sz w:val="24"/>
          <w:szCs w:val="24"/>
          <w:lang w:val="en-GB"/>
        </w:rPr>
        <w:t>a</w:t>
      </w:r>
      <w:proofErr w:type="spellEnd"/>
      <w:r w:rsidR="000426BB">
        <w:rPr>
          <w:rFonts w:ascii="Times New Roman" w:hAnsi="Times New Roman" w:cs="Times New Roman"/>
          <w:sz w:val="24"/>
          <w:szCs w:val="24"/>
          <w:lang w:val="en-GB"/>
        </w:rPr>
        <w:t xml:space="preserve"> </w:t>
      </w:r>
      <w:r w:rsidR="00846A9C">
        <w:rPr>
          <w:rFonts w:ascii="Times New Roman" w:hAnsi="Times New Roman" w:cs="Times New Roman"/>
          <w:sz w:val="24"/>
          <w:szCs w:val="24"/>
          <w:lang w:val="en-GB"/>
        </w:rPr>
        <w:t>influential</w:t>
      </w:r>
      <w:r w:rsidR="000426BB">
        <w:rPr>
          <w:rFonts w:ascii="Times New Roman" w:hAnsi="Times New Roman" w:cs="Times New Roman"/>
          <w:sz w:val="24"/>
          <w:szCs w:val="24"/>
          <w:lang w:val="en-GB"/>
        </w:rPr>
        <w:t xml:space="preserve"> training stimulus </w:t>
      </w:r>
      <w:r w:rsidR="00846A9C">
        <w:rPr>
          <w:rFonts w:ascii="Times New Roman" w:hAnsi="Times New Roman" w:cs="Times New Roman"/>
          <w:sz w:val="24"/>
          <w:szCs w:val="24"/>
          <w:lang w:val="en-GB"/>
        </w:rPr>
        <w:t>prompting</w:t>
      </w:r>
      <w:r w:rsidR="000426BB">
        <w:rPr>
          <w:rFonts w:ascii="Times New Roman" w:hAnsi="Times New Roman" w:cs="Times New Roman"/>
          <w:sz w:val="24"/>
          <w:szCs w:val="24"/>
          <w:lang w:val="en-GB"/>
        </w:rPr>
        <w:t xml:space="preserve"> a </w:t>
      </w:r>
      <w:r w:rsidR="00846A9C">
        <w:rPr>
          <w:rFonts w:ascii="Times New Roman" w:hAnsi="Times New Roman" w:cs="Times New Roman"/>
          <w:sz w:val="24"/>
          <w:szCs w:val="24"/>
          <w:lang w:val="en-GB"/>
        </w:rPr>
        <w:t>multitude</w:t>
      </w:r>
      <w:r w:rsidR="000426BB">
        <w:rPr>
          <w:rFonts w:ascii="Times New Roman" w:hAnsi="Times New Roman" w:cs="Times New Roman"/>
          <w:sz w:val="24"/>
          <w:szCs w:val="24"/>
          <w:lang w:val="en-GB"/>
        </w:rPr>
        <w:t xml:space="preserve"> of advantages</w:t>
      </w:r>
      <w:r w:rsidR="00846A9C">
        <w:rPr>
          <w:rFonts w:ascii="Times New Roman" w:hAnsi="Times New Roman" w:cs="Times New Roman"/>
          <w:sz w:val="24"/>
          <w:szCs w:val="24"/>
          <w:lang w:val="en-GB"/>
        </w:rPr>
        <w:t>,</w:t>
      </w:r>
      <w:r w:rsidR="00D64B03">
        <w:rPr>
          <w:rFonts w:ascii="Times New Roman" w:hAnsi="Times New Roman" w:cs="Times New Roman"/>
          <w:sz w:val="24"/>
          <w:szCs w:val="24"/>
          <w:lang w:val="en-GB"/>
        </w:rPr>
        <w:t xml:space="preserve"> prompting both</w:t>
      </w:r>
      <w:r w:rsidR="000426BB">
        <w:rPr>
          <w:rFonts w:ascii="Times New Roman" w:hAnsi="Times New Roman" w:cs="Times New Roman"/>
          <w:sz w:val="24"/>
          <w:szCs w:val="24"/>
          <w:lang w:val="en-GB"/>
        </w:rPr>
        <w:t xml:space="preserve"> central and peripheral physiological adaptations, marked by improvements in fitness and performance </w:t>
      </w:r>
      <w:r w:rsidR="000426BB">
        <w:rPr>
          <w:rFonts w:ascii="Times New Roman" w:hAnsi="Times New Roman" w:cs="Times New Roman"/>
          <w:sz w:val="24"/>
          <w:szCs w:val="24"/>
          <w:lang w:val="en-GB"/>
        </w:rPr>
        <w:fldChar w:fldCharType="begin" w:fldLock="1"/>
      </w:r>
      <w:r w:rsidR="00146D67">
        <w:rPr>
          <w:rFonts w:ascii="Times New Roman" w:hAnsi="Times New Roman" w:cs="Times New Roman"/>
          <w:sz w:val="24"/>
          <w:szCs w:val="24"/>
          <w:lang w:val="en-GB"/>
        </w:rPr>
        <w:instrText>ADDIN CSL_CITATION {"citationItems":[{"id":"ITEM-1","itemData":{"DOI":"10.2165/00007256-200232010-00003","ISSN":"0112-1642","PMID":"11772161","abstract":"While the physiological adaptations that occur following endurance training in previously sedentary and recreationally active individuals are relatively well understood, the adaptations to training in already highly trained endurance athletes remain unclear. While significant improvements in endurance performance and corresponding physiological markers are evident following submaximal endurance training in sedentary and recreationally active groups, an additional increase in submaximal training (i.e. volume) in highly trained individuals does not appear to further enhance either endurance performance or associated physiological variables [e.g. peak oxygen uptake (VO2peak), oxidative enzyme activity]. It seems that, for athletes who are already trained, improvements in endurance performance can be achieved only through high-intensity interval training (HIT). The limited research which has examined changes in muscle enzyme activity in highly trained athletes, following HIT, has revealed no change in oxidative or glycolytic enzyme activity, despite significant improvements in endurance performance (p &lt; 0.05). Instead, an increase in skeletal muscle buffering capacity may be one mechanism responsible for an improvement in endurance performance. Changes in plasma volume, stroke volume, as well as muscle cation pumps, myoglobin, capillary density and fibre type characteristics have yet to be investigated in response to HIT with the highly trained athlete. Information relating to HIT programme optimisation in endurance athletes is also very sparse. Preliminary work using the velocity at which VO2max is achieved (V(max)) as the interval intensity, and fractions (50 to 75%) of the time to exhaustion at V(max) (T(max)) as the interval duration has been successful in eliciting improvements in performance in long-distance runners. However, V(max) and T(max) have not been used with cyclists. Instead, HIT programme optimisation research in cyclists has revealed that repeated supramaximal sprinting may be equally effective as more traditional HIT programmes for eliciting improvements in endurance performance. Further examination of the biochemical and physiological adaptations which accompany different HIT programmes, as well as investigation into the optimal HIT programme for eliciting performance enhancements in highly trained athletes is required.","author":[{"dropping-particle":"","family":"Laursen","given":"Paul B.","non-dropping-particle":"","parse-names":false,"suffix":""},{"dropping-particle":"","family":"Jenkins","given":"David G.","non-dropping-particle":"","parse-names":false,"suffix":""}],"container-title":"Sports Medicine","id":"ITEM-1","issue":"1","issued":{"date-parts":[["2002"]]},"page":"53-73","title":"The Scientific Basis for High-Intensity Interval Training","type":"article-journal","volume":"32"},"uris":["http://www.mendeley.com/documents/?uuid=bdd10eb7-e73c-3b65-bfdc-472d5d2ab70b"]}],"mendeley":{"formattedCitation":"(P. B. Laursen &amp; Jenkins, 2002)","manualFormatting":"Laursen &amp; Jenkins, (2002)","plainTextFormattedCitation":"(P. B. Laursen &amp; Jenkins, 2002)","previouslyFormattedCitation":"(P. B. Laursen &amp; Jenkins, 2002)"},"properties":{"noteIndex":0},"schema":"https://github.com/citation-style-language/schema/raw/master/csl-citation.json"}</w:instrText>
      </w:r>
      <w:r w:rsidR="000426BB">
        <w:rPr>
          <w:rFonts w:ascii="Times New Roman" w:hAnsi="Times New Roman" w:cs="Times New Roman"/>
          <w:sz w:val="24"/>
          <w:szCs w:val="24"/>
          <w:lang w:val="en-GB"/>
        </w:rPr>
        <w:fldChar w:fldCharType="separate"/>
      </w:r>
      <w:r w:rsidR="000426BB" w:rsidRPr="000426BB">
        <w:rPr>
          <w:rFonts w:ascii="Times New Roman" w:hAnsi="Times New Roman" w:cs="Times New Roman"/>
          <w:noProof/>
          <w:sz w:val="24"/>
          <w:szCs w:val="24"/>
          <w:lang w:val="en-GB"/>
        </w:rPr>
        <w:t xml:space="preserve">Laursen &amp; Jenkins, </w:t>
      </w:r>
      <w:r w:rsidR="00146D67">
        <w:rPr>
          <w:rFonts w:ascii="Times New Roman" w:hAnsi="Times New Roman" w:cs="Times New Roman"/>
          <w:noProof/>
          <w:sz w:val="24"/>
          <w:szCs w:val="24"/>
          <w:lang w:val="en-GB"/>
        </w:rPr>
        <w:t>(</w:t>
      </w:r>
      <w:r w:rsidR="000426BB" w:rsidRPr="000426BB">
        <w:rPr>
          <w:rFonts w:ascii="Times New Roman" w:hAnsi="Times New Roman" w:cs="Times New Roman"/>
          <w:noProof/>
          <w:sz w:val="24"/>
          <w:szCs w:val="24"/>
          <w:lang w:val="en-GB"/>
        </w:rPr>
        <w:t>2002)</w:t>
      </w:r>
      <w:r w:rsidR="000426BB">
        <w:rPr>
          <w:rFonts w:ascii="Times New Roman" w:hAnsi="Times New Roman" w:cs="Times New Roman"/>
          <w:sz w:val="24"/>
          <w:szCs w:val="24"/>
          <w:lang w:val="en-GB"/>
        </w:rPr>
        <w:fldChar w:fldCharType="end"/>
      </w:r>
      <w:r w:rsidR="00146D67">
        <w:rPr>
          <w:rFonts w:ascii="Times New Roman" w:hAnsi="Times New Roman" w:cs="Times New Roman"/>
          <w:sz w:val="24"/>
          <w:szCs w:val="24"/>
          <w:lang w:val="en-GB"/>
        </w:rPr>
        <w:t>, t</w:t>
      </w:r>
      <w:r w:rsidR="000426BB">
        <w:rPr>
          <w:rFonts w:ascii="Times New Roman" w:hAnsi="Times New Roman" w:cs="Times New Roman"/>
          <w:sz w:val="24"/>
          <w:szCs w:val="24"/>
          <w:lang w:val="en-GB"/>
        </w:rPr>
        <w:t xml:space="preserve">his despite SIT involving a substantially lower total </w:t>
      </w:r>
      <w:r w:rsidR="007E1924">
        <w:rPr>
          <w:rFonts w:ascii="Times New Roman" w:hAnsi="Times New Roman" w:cs="Times New Roman"/>
          <w:sz w:val="24"/>
          <w:szCs w:val="24"/>
          <w:lang w:val="en-GB"/>
        </w:rPr>
        <w:t xml:space="preserve">training volume </w:t>
      </w:r>
      <w:r w:rsidR="00194F9F">
        <w:rPr>
          <w:rFonts w:ascii="Times New Roman" w:hAnsi="Times New Roman" w:cs="Times New Roman"/>
          <w:sz w:val="24"/>
          <w:szCs w:val="24"/>
          <w:lang w:val="en-GB"/>
        </w:rPr>
        <w:t>than</w:t>
      </w:r>
      <w:r w:rsidR="007E1924">
        <w:rPr>
          <w:rFonts w:ascii="Times New Roman" w:hAnsi="Times New Roman" w:cs="Times New Roman"/>
          <w:sz w:val="24"/>
          <w:szCs w:val="24"/>
          <w:lang w:val="en-GB"/>
        </w:rPr>
        <w:t xml:space="preserve"> traditional continuous training (CT) </w:t>
      </w:r>
      <w:r w:rsidR="007E1924">
        <w:rPr>
          <w:rFonts w:ascii="Times New Roman" w:hAnsi="Times New Roman" w:cs="Times New Roman"/>
          <w:sz w:val="24"/>
          <w:szCs w:val="24"/>
          <w:lang w:val="en-GB"/>
        </w:rPr>
        <w:fldChar w:fldCharType="begin" w:fldLock="1"/>
      </w:r>
      <w:r w:rsidR="00B608E2">
        <w:rPr>
          <w:rFonts w:ascii="Times New Roman" w:hAnsi="Times New Roman" w:cs="Times New Roman"/>
          <w:sz w:val="24"/>
          <w:szCs w:val="24"/>
          <w:lang w:val="en-GB"/>
        </w:rPr>
        <w:instrText xml:space="preserve">ADDIN CSL_CITATION {"citationItems":[{"id":"ITEM-1","itemData":{"DOI":"10.1113/jphysiol.2012.239566","ISSN":"1469-7793","PMID":"22946099","abstract":"Sprint interval training (SIT) has been proposed as a time efficient alternative to endurance training (ET) for increasing skeletal muscle oxidative capacity and improving certain cardiovascular functions. In this study we sought to make the first comparisons of the structural and endothelial enzymatic changes in skeletal muscle microvessels in response to ET and SIT. Sixteen young sedentary males (age 21 ± SEM 0.7 years, BMI 23.8 ± SEM 0.7 kg m(-2)) were randomly assigned to 6 weeks of ET (40-60 min cycling at </w:instrText>
      </w:r>
      <w:r w:rsidR="00B608E2">
        <w:rPr>
          <w:rFonts w:ascii="Cambria Math" w:hAnsi="Cambria Math" w:cs="Cambria Math"/>
          <w:sz w:val="24"/>
          <w:szCs w:val="24"/>
          <w:lang w:val="en-GB"/>
        </w:rPr>
        <w:instrText>∼</w:instrText>
      </w:r>
      <w:r w:rsidR="00B608E2">
        <w:rPr>
          <w:rFonts w:ascii="Times New Roman" w:hAnsi="Times New Roman" w:cs="Times New Roman"/>
          <w:sz w:val="24"/>
          <w:szCs w:val="24"/>
          <w:lang w:val="en-GB"/>
        </w:rPr>
        <w:instrText xml:space="preserve">65% , 5 times per week) or SIT (4-6 Wingate tests, 3 times per week). Muscle biopsies were taken from the m. vastus lateralis before and following 60 min cycling at 65% to measure muscle microvascular endothelial eNOS content, eNOS serine(1177) phosphorylation, NOX2 content and capillarisation using quantitative immunofluorescence microscopy. Whole body insulin sensitivity, arterial stiffness and blood pressure were also assessed. ET and SIT increased skeletal muscle microvascular eNOS content (ET 14%; P &lt; 0.05, SIT 36%; P &lt; 0.05), with a significantly greater increase observed following SIT (P &lt; 0.05). Sixty minutes of moderate intensity exercise increased eNOS ser(1177) phosphorylation in all instances (P &lt; 0.05), but basal and post-exercise eNOS ser(1177) phosphorylation was lower following both training modes. All microscopy measures of skeletal muscle capillarisation (P &lt; 0.05) were increased with SIT or ET, while neither endothelial nor sarcolemmal NOX2 was changed. Both training modes reduced aortic stiffness and increased whole body insulin sensitivity (P &lt; 0.05). In conclusion, in sedentary males SIT and ET are effective in improving muscle microvascular density and eNOS protein content.","author":[{"dropping-particle":"","family":"Cocks","given":"Matthew","non-dropping-particle":"","parse-names":false,"suffix":""},{"dropping-particle":"","family":"Shaw","given":"Christopher S","non-dropping-particle":"","parse-names":false,"suffix":""},{"dropping-particle":"","family":"Shepherd","given":"Sam O","non-dropping-particle":"","parse-names":false,"suffix":""},{"dropping-particle":"","family":"Fisher","given":"James P","non-dropping-particle":"","parse-names":false,"suffix":""},{"dropping-particle":"","family":"Ranasinghe","given":"Aaron M","non-dropping-particle":"","parse-names":false,"suffix":""},{"dropping-particle":"","family":"Barker","given":"Thomas A","non-dropping-particle":"","parse-names":false,"suffix":""},{"dropping-particle":"","family":"Tipton","given":"Kevin D","non-dropping-particle":"","parse-names":false,"suffix":""},{"dropping-particle":"","family":"Wagenmakers","given":"Anton J M","non-dropping-particle":"","parse-names":false,"suffix":""}],"container-title":"The Journal of physiology","id":"ITEM-1","issue":"3","issued":{"date-parts":[["2013","2","1"]]},"page":"641-56","publisher":"Wiley-Blackwell","title":"Sprint interval and endurance training are equally effective in increasing muscle microvascular density and eNOS content in sedentary males.","type":"article-journal","volume":"591"},"uris":["http://www.mendeley.com/documents/?uuid=eae64725-06b8-3c5a-8c12-17ecb3d8aeea"]},{"id":"ITEM-2","itemData":{"DOI":"10.1152/japplphysiol.01095.2004","ISSN":"8750-7587","PMID":"15705728","abstract":"&lt;p&gt; Parra et al. ( Acta Physiol. Scand 169: 157–165, 2000) showed that 2 wk of daily sprint interval training (SIT) increased citrate synthase (CS) maximal activity but did not change “anaerobic” work capacity, possibly because of chronic fatigue induced by daily training. The effect of fewer SIT sessions on muscle oxidative potential is unknown, and aside from changes in peak oxygen uptake (V̇o &lt;sub&gt;2 peak&lt;/sub&gt; ), no study has examined the effect of SIT on “aerobic” exercise capacity. We tested the hypothesis that six sessions of SIT, performed over 2 wk with 1–2 days rest between sessions to promote recovery, would increase CS maximal activity and endurance capacity during cycling at </w:instrText>
      </w:r>
      <w:r w:rsidR="00B608E2">
        <w:rPr>
          <w:rFonts w:ascii="Cambria Math" w:hAnsi="Cambria Math" w:cs="Cambria Math"/>
          <w:sz w:val="24"/>
          <w:szCs w:val="24"/>
          <w:lang w:val="en-GB"/>
        </w:rPr>
        <w:instrText>∼</w:instrText>
      </w:r>
      <w:r w:rsidR="00B608E2">
        <w:rPr>
          <w:rFonts w:ascii="Times New Roman" w:hAnsi="Times New Roman" w:cs="Times New Roman"/>
          <w:sz w:val="24"/>
          <w:szCs w:val="24"/>
          <w:lang w:val="en-GB"/>
        </w:rPr>
        <w:instrText xml:space="preserve">80% V̇o &lt;sub&gt;2 peak&lt;/sub&gt; . Eight recreationally active subjects [age = 22 ± 1 yr; V̇o &lt;sub&gt;2 peak&lt;/sub&gt; = 45 ± 3 ml·kg &lt;sup&gt;−1&lt;/sup&gt; ·min &lt;sup&gt;−1&lt;/sup&gt; (mean ± SE)] were studied before and 3 days after SIT. Each training session consisted of four to seven “all-out” 30-s Wingate tests with 4 min of recovery. After SIT, CS maximal activity increased by 38% (5.5 ± 1.0 vs. 4.0 ± 0.7 mmol·kg protein &lt;sup&gt;−1&lt;/sup&gt; ·h &lt;sup&gt;−1&lt;/sup&gt; ) and resting muscle glycogen content increased by 26% (614 ± 39 vs. 489 ± 57 mmol/kg dry wt) (both P &amp;lt; 0.05). Most strikingly, cycle endurance capacity increased by 100% after SIT (51 ± 11 vs. 26 ± 5 min; P &amp;lt; 0.05), despite no change in V̇o &lt;sub&gt;2 peak&lt;/sub&gt; . The coefficient of variation for the cycle test was 12.0%, and a control group ( n = 8) showed no change in performance when tested </w:instrText>
      </w:r>
      <w:r w:rsidR="00B608E2">
        <w:rPr>
          <w:rFonts w:ascii="Cambria Math" w:hAnsi="Cambria Math" w:cs="Cambria Math"/>
          <w:sz w:val="24"/>
          <w:szCs w:val="24"/>
          <w:lang w:val="en-GB"/>
        </w:rPr>
        <w:instrText>∼</w:instrText>
      </w:r>
      <w:r w:rsidR="00B608E2">
        <w:rPr>
          <w:rFonts w:ascii="Times New Roman" w:hAnsi="Times New Roman" w:cs="Times New Roman"/>
          <w:sz w:val="24"/>
          <w:szCs w:val="24"/>
          <w:lang w:val="en-GB"/>
        </w:rPr>
        <w:instrText>2 wk apart without SIT. We conclude that short sprint interval training (</w:instrText>
      </w:r>
      <w:r w:rsidR="00B608E2">
        <w:rPr>
          <w:rFonts w:ascii="Cambria Math" w:hAnsi="Cambria Math" w:cs="Cambria Math"/>
          <w:sz w:val="24"/>
          <w:szCs w:val="24"/>
          <w:lang w:val="en-GB"/>
        </w:rPr>
        <w:instrText>∼</w:instrText>
      </w:r>
      <w:r w:rsidR="00B608E2">
        <w:rPr>
          <w:rFonts w:ascii="Times New Roman" w:hAnsi="Times New Roman" w:cs="Times New Roman"/>
          <w:sz w:val="24"/>
          <w:szCs w:val="24"/>
          <w:lang w:val="en-GB"/>
        </w:rPr>
        <w:instrText>15 min of intense exercise over 2 wk) increased muscle oxidative potential and doubled endurance capacity during intense aerobic cycling in recreationally active individuals. &lt;/p&gt;","author":[{"dropping-particle":"","family":"Burgomaster","given":"Kirsten A.","non-dropping-particle":"","parse-names":false,"suffix":""},{"dropping-particle":"","family":"Hughes","given":"Scott C.","non-dropping-particle":"","parse-names":false,"suffix":""},{"dropping-particle":"","family":"Heigenhauser","given":"George J. F.","non-dropping-particle":"","parse-names":false,"suffix":""},{"dropping-particle":"","family":"Bradwell","given":"Suzanne N.","non-dropping-particle":"","parse-names":false,"suffix":""},{"dropping-particle":"","family":"Gibala","given":"Martin J.","non-dropping-particle":"","parse-names":false,"suffix":""}],"container-title":"Journal of Applied Physiology","id":"ITEM-2","issue":"6","issued":{"date-parts":[["2005","6"]]},"page":"1985-1990","title":"Six sessions of sprint interval training increases muscle oxidative potential and cycle endurance capacity in humans","type":"article-journal","volume":"98"},"uris":["http://www.mendeley.com/documents/?uuid=8e150ca2-ac1b-342a-95bf-cb3bebb48a13"]}],"mendeley":{"formattedCitation":"(Burgomaster et al., 2005; Cocks et al., 2013)","plainTextFormattedCitation":"(Burgomaster et al., 2005; Cocks et al., 2013)","previouslyFormattedCitation":"(Burgomaster et al., 2005; Cocks et al., 2013)"},"properties":{"noteIndex":0},"schema":"https://github.com/citation-style-language/schema/raw/master/csl-citation.json"}</w:instrText>
      </w:r>
      <w:r w:rsidR="007E1924">
        <w:rPr>
          <w:rFonts w:ascii="Times New Roman" w:hAnsi="Times New Roman" w:cs="Times New Roman"/>
          <w:sz w:val="24"/>
          <w:szCs w:val="24"/>
          <w:lang w:val="en-GB"/>
        </w:rPr>
        <w:fldChar w:fldCharType="separate"/>
      </w:r>
      <w:r w:rsidR="007E1924" w:rsidRPr="007E1924">
        <w:rPr>
          <w:rFonts w:ascii="Times New Roman" w:hAnsi="Times New Roman" w:cs="Times New Roman"/>
          <w:noProof/>
          <w:sz w:val="24"/>
          <w:szCs w:val="24"/>
          <w:lang w:val="en-GB"/>
        </w:rPr>
        <w:t>(Burgomaster et al., 2005; Cocks et al., 2013)</w:t>
      </w:r>
      <w:r w:rsidR="007E1924">
        <w:rPr>
          <w:rFonts w:ascii="Times New Roman" w:hAnsi="Times New Roman" w:cs="Times New Roman"/>
          <w:sz w:val="24"/>
          <w:szCs w:val="24"/>
          <w:lang w:val="en-GB"/>
        </w:rPr>
        <w:fldChar w:fldCharType="end"/>
      </w:r>
      <w:r w:rsidR="007E1924">
        <w:rPr>
          <w:rFonts w:ascii="Times New Roman" w:hAnsi="Times New Roman" w:cs="Times New Roman"/>
          <w:sz w:val="24"/>
          <w:szCs w:val="24"/>
          <w:lang w:val="en-GB"/>
        </w:rPr>
        <w:t>.</w:t>
      </w:r>
      <w:r w:rsidR="00890007">
        <w:rPr>
          <w:rFonts w:ascii="Times New Roman" w:hAnsi="Times New Roman" w:cs="Times New Roman"/>
          <w:sz w:val="24"/>
          <w:szCs w:val="24"/>
          <w:lang w:val="en-GB"/>
        </w:rPr>
        <w:t xml:space="preserve"> Indices of improved aerobic fitness (maximal oxygen uptake, muscle oxidative capacity, </w:t>
      </w:r>
      <w:r w:rsidR="00B608E2">
        <w:rPr>
          <w:rFonts w:ascii="Times New Roman" w:hAnsi="Times New Roman" w:cs="Times New Roman"/>
          <w:sz w:val="24"/>
          <w:szCs w:val="24"/>
          <w:lang w:val="en-GB"/>
        </w:rPr>
        <w:t>ventilatory</w:t>
      </w:r>
      <w:r w:rsidR="00890007">
        <w:rPr>
          <w:rFonts w:ascii="Times New Roman" w:hAnsi="Times New Roman" w:cs="Times New Roman"/>
          <w:sz w:val="24"/>
          <w:szCs w:val="24"/>
          <w:lang w:val="en-GB"/>
        </w:rPr>
        <w:t xml:space="preserve"> and lactate thresholds</w:t>
      </w:r>
      <w:r w:rsidR="00B608E2">
        <w:rPr>
          <w:rFonts w:ascii="Times New Roman" w:hAnsi="Times New Roman" w:cs="Times New Roman"/>
          <w:sz w:val="24"/>
          <w:szCs w:val="24"/>
          <w:lang w:val="en-GB"/>
        </w:rPr>
        <w:t xml:space="preserve">, and time to exhaustion), and sprint performance (peak anaerobic power, mean power and peak aerobic power (w), have all been shown to significantly improve following 2 – 6 weeks of SIT </w:t>
      </w:r>
      <w:r w:rsidR="00B608E2">
        <w:rPr>
          <w:rFonts w:ascii="Times New Roman" w:hAnsi="Times New Roman" w:cs="Times New Roman"/>
          <w:sz w:val="24"/>
          <w:szCs w:val="24"/>
          <w:lang w:val="en-GB"/>
        </w:rPr>
        <w:fldChar w:fldCharType="begin" w:fldLock="1"/>
      </w:r>
      <w:r w:rsidR="00AF790E">
        <w:rPr>
          <w:rFonts w:ascii="Times New Roman" w:hAnsi="Times New Roman" w:cs="Times New Roman"/>
          <w:sz w:val="24"/>
          <w:szCs w:val="24"/>
          <w:lang w:val="en-GB"/>
        </w:rPr>
        <w:instrText xml:space="preserve">ADDIN CSL_CITATION {"citationItems":[{"id":"ITEM-1","itemData":{"DOI":"10.1113/jphysiol.2007.142109","ISSN":"00223751","PMID":"17991697","abstract":"Low-volume 'sprint' interval training (SIT) stimulates rapid improvements in muscle oxidative capacity that are comparable to levels reached following traditional endurance training (ET) but no study has examined metabolic adaptations during exercise after these different training strategies. We hypothesized that SIT and ET would induce similar adaptations in markers of skeletal muscle carbohydrate (CHO) and lipid metabolism and metabolic control during exercise despite large differences in training volume and time commitment. Active but untrained subjects (23 +/- 1 years) performed a constant-load cycling challenge (1 h at 65% of peak oxygen uptake (.VO(2peak)) before and after 6 weeks of either SIT or ET (n = 5 men and 5 women per group). SIT consisted of four to six repeats of a 30 s 'all out' Wingate Test (mean power output approximately 500 W) with 4.5 min recovery between repeats, 3 days per week. ET consisted of 40-60 min of continuous cycling at a workload that elicited approximately 65% (mean power output approximately 150 W) per day, 5 days per week. Weekly time commitment (approximately 1.5 versus approximately 4.5 h) and total training volume (approximately 225 versus approximately 2250 kJ week(-1)) were substantially lower in SIT versus ET. Despite these differences, both protocols induced similar increases (P &lt; 0.05) in mitochondrial markers for skeletal muscle CHO (pyruvate dehydrogenase E1alpha protein content) and lipid oxidation (3-hydroxyacyl CoA dehydrogenase maximal activity) and protein content of peroxisome proliferator-activated receptor-gamma coactivator-1alpha. Glycogen and phosphocreatine utilization during exercise were reduced after training, and calculated rates of whole-body CHO and lipid oxidation were decreased and increased, respectively, with no differences between groups (all main effects, P &lt; 0.05). Given the markedly lower training volume in the SIT group, these data suggest that high-intensity interval training is a time-efficient strategy to increase skeletal muscle oxidative capacity and induce specific metabolic adaptations during exercise that are comparable to traditional ET.","author":[{"dropping-particle":"","family":"Burgomaster","given":"Kirsten A.","non-dropping-particle":"","parse-names":false,"suffix":""},{"dropping-particle":"","family":"Howarth","given":"Krista R.","non-dropping-particle":"","parse-names":false,"suffix":""},{"dropping-particle":"","family":"Phillips","given":"Stuart M.","non-dropping-particle":"","parse-names":false,"suffix":""},{"dropping-particle":"","family":"Rakobowchuk","given":"Mark","non-dropping-particle":"","parse-names":false,"suffix":""},{"dropping-particle":"","family":"MacDonald","given":"Maureen J.","non-dropping-particle":"","parse-names":false,"suffix":""},{"dropping-particle":"","family":"McGee","given":"Sean L.","non-dropping-particle":"","parse-names":false,"suffix":""},{"dropping-particle":"","family":"Gibala","given":"Martin J.","non-dropping-particle":"","parse-names":false,"suffix":""}],"container-title":"The Journal of Physiology","id":"ITEM-1","issue":"1","issued":{"date-parts":[["2008","1","1"]]},"page":"151-160","title":"Similar metabolic adaptations during exercise after low volume sprint interval and traditional endurance training in humans","type":"article-journal","volume":"586"},"uris":["http://www.mendeley.com/documents/?uuid=be41e93f-a343-3aed-a9cd-3822b3771dc0"]},{"id":"ITEM-2","itemData":{"DOI":"10.1152/japplphysiol.01220.2005","ISSN":"8750-7587","PMID":"16469933","abstract":"&lt;p&gt; Our laboratory recently showed that six sessions of sprint interval training (SIT) over 2 wk increased muscle oxidative potential and cycle endurance capacity (Burgomaster KA, Hughes SC, Heigenhauser GJF, Bradwell SN, and Gibala MJ. J Appl Physiol 98: 1895–1900, 2005). The present study tested the hypothesis that short-term SIT would reduce skeletal muscle glycogenolysis and lactate accumulation during exercise and increase the capacity for pyruvate oxidation via pyruvate dehydrogenase (PDH). Eight men [peak oxygen uptake (V̇o &lt;sub&gt;2 peak&lt;/sub&gt; ) = 3.8 ± 0.2 l/min] performed six sessions of SIT (4–7 × 30-s “all-out” cycling with 4 min of recovery) over 2 wk. Before and after SIT, biopsies (vastus lateralis) were obtained at rest and after each stage of a two-stage cycling test that consisted of 10 min at </w:instrText>
      </w:r>
      <w:r w:rsidR="00AF790E">
        <w:rPr>
          <w:rFonts w:ascii="Cambria Math" w:hAnsi="Cambria Math" w:cs="Cambria Math"/>
          <w:sz w:val="24"/>
          <w:szCs w:val="24"/>
          <w:lang w:val="en-GB"/>
        </w:rPr>
        <w:instrText>∼</w:instrText>
      </w:r>
      <w:r w:rsidR="00AF790E">
        <w:rPr>
          <w:rFonts w:ascii="Times New Roman" w:hAnsi="Times New Roman" w:cs="Times New Roman"/>
          <w:sz w:val="24"/>
          <w:szCs w:val="24"/>
          <w:lang w:val="en-GB"/>
        </w:rPr>
        <w:instrText xml:space="preserve">60% followed by 10 min at </w:instrText>
      </w:r>
      <w:r w:rsidR="00AF790E">
        <w:rPr>
          <w:rFonts w:ascii="Cambria Math" w:hAnsi="Cambria Math" w:cs="Cambria Math"/>
          <w:sz w:val="24"/>
          <w:szCs w:val="24"/>
          <w:lang w:val="en-GB"/>
        </w:rPr>
        <w:instrText>∼</w:instrText>
      </w:r>
      <w:r w:rsidR="00AF790E">
        <w:rPr>
          <w:rFonts w:ascii="Times New Roman" w:hAnsi="Times New Roman" w:cs="Times New Roman"/>
          <w:sz w:val="24"/>
          <w:szCs w:val="24"/>
          <w:lang w:val="en-GB"/>
        </w:rPr>
        <w:instrText xml:space="preserve">90% of V̇o &lt;sub&gt;2 peak&lt;/sub&gt; . Subjects also performed a 250-kJ time trial (TT) before and after SIT to assess changes in cycling performance. SIT increased muscle glycogen content by </w:instrText>
      </w:r>
      <w:r w:rsidR="00AF790E">
        <w:rPr>
          <w:rFonts w:ascii="Cambria Math" w:hAnsi="Cambria Math" w:cs="Cambria Math"/>
          <w:sz w:val="24"/>
          <w:szCs w:val="24"/>
          <w:lang w:val="en-GB"/>
        </w:rPr>
        <w:instrText>∼</w:instrText>
      </w:r>
      <w:r w:rsidR="00AF790E">
        <w:rPr>
          <w:rFonts w:ascii="Times New Roman" w:hAnsi="Times New Roman" w:cs="Times New Roman"/>
          <w:sz w:val="24"/>
          <w:szCs w:val="24"/>
          <w:lang w:val="en-GB"/>
        </w:rPr>
        <w:instrText xml:space="preserve">50% (main effect, P = 0.04) and the maximal activity of citrate synthase (posttraining: 7.8 ± 0.4 vs. pretraining: 7.0 ± 0.4 mol·kg protein &lt;sup&gt;−1&lt;/sup&gt; ·h &lt;sup&gt;−1&lt;/sup&gt; ; P = 0.04), but the maximal activity of 3-hydroxyacyl-CoA dehydrogenase was unchanged (posttraining: 5.1 ± 0.7 vs. pretraining: 4.9 ± 0.6 mol·kg protein &lt;sup&gt;−1&lt;/sup&gt; ·h &lt;sup&gt;−1&lt;/sup&gt; ; P = 0.76). The active form of PDH was higher after training (main effect, P = 0.04), and net muscle glycogenolysis (posttraining: 100 ± 16 vs. pretraining: 139 ± 11 mmol/kg dry wt; P = 0.03) and lactate accumulation (posttraining: 55 ± 2 vs. pretraining: 63 ± 1 mmol/kg dry wt; P = 0.03) during exercise were reduced. TT performance improved by 9.6% after training (posttraining: 15.5 ± 0.5 vs. pretraining: 17.2 ± 1.0 min; P = 0.006), and a control group ( n = 8, V̇o &lt;sub&gt;2 peak&lt;/sub&gt; = 3.9 ± 0.2 l/min) showed no change in performance when tested 2 wk apart without SIT (posttraining: 18.8 ± 1.2 vs. pretraining: 18.9 ± 1.2 min; P = 0.74). We conclude that short-term SIT improved cycling TT performance and resulted in a closer matching of glycogenolytic flux and pyruvate oxidation during submaximal exercise. &lt;/p&gt;","author":[{"dropping-particle":"","family":"Burgomaster","given":"Kirsten A.","non-dropping-particle":"","parse-names":false,"suffix":""},{"dropping-particle":"","family":"Heigenhauser","given":"George J. F.","non-dropping-particle":"","parse-names":false,"suffix":""},{"dropping-particle":"","family":"Gibala","given":"Martin J.","non-dropping-particle":"","parse-names":false,"suffix":""}],"container-title":"Journal of Applied Physiology","id":"ITEM-2","issue":"6","issued":{"date-parts":[["2006","6"]]},"page":"2041-2047","title":"Effect of short-term sprint interval training on human skeletal muscle carbohydrate metabolism during exercise and time-trial performance","type":"article-journal","volume":"100"},"uris":["http://www.mendeley.com/documents/?uuid=91ac0828-67ba-320a-8d85-e2423620d523"]},{"id":"ITEM-3","itemData":{"DOI":"10.1113/jphysiol.2006.112094","ISSN":"00223751","PMID":"16825308","abstract":"Brief, intense exercise training may induce metabolic and performance adaptations comparable to traditional endurance training. However, no study has directly compared these diverse training strategies in a standardized manner. We therefore examined changes in exercise capacity and molecular and cellular adaptations in skeletal muscle after low volume sprint-interval training (SIT) and high volume endurance training (ET). Sixteen active men (21 +/- 1 years, ) were assigned to a SIT or ET group (n = 8 each) and performed six training sessions over 14 days. Each session consisted of either four to six repeats of 30 s 'all out' cycling at approximately 250% with 4 min recovery (SIT) or 90-120 min continuous cycling at approximately 65% (ET). Training time commitment over 2 weeks was approximately 2.5 h for SIT and approximately 10.5 h for ET, and total training volume was approximately 90% lower for SIT versus ET ( approximately 630 versus approximately 6500 kJ). Training decreased the time required to complete 50 and 750 kJ cycling time trials, with no difference between groups (main effects, P &lt;/= 0.05). Biopsy samples obtained before and after training revealed similar increases in muscle oxidative capacity, as reflected by the maximal activity of cytochrome c oxidase (COX) and COX subunits II and IV protein content (main effects, P &lt;/= 0.05), but COX II and IV mRNAs were unchanged. Training-induced increases in muscle buffering capacity and glycogen content were also similar between groups (main effects, P &lt;/= 0.05). Given the large difference in training volume, these data demonstrate that SIT is a time-efficient strategy to induce rapid adaptations in skeletal muscle and exercise performance that are comparable to ET in young active men.","author":[{"dropping-particle":"","family":"Gibala","given":"Martin J.","non-dropping-particle":"","parse-names":false,"suffix":""},{"dropping-particle":"","family":"Little","given":"Jonathan P.","non-dropping-particle":"","parse-names":false,"suffix":""},{"dropping-particle":"","family":"Essen","given":"Martin","non-dropping-particle":"Van","parse-names":false,"suffix":""},{"dropping-particle":"","family":"Wilkin","given":"Geoffrey P.","non-dropping-particle":"","parse-names":false,"suffix":""},{"dropping-particle":"","family":"Burgomaster","given":"Kirsten A.","non-dropping-particle":"","parse-names":false,"suffix":""},{"dropping-particle":"","family":"Safdar","given":"Adeel","non-dropping-particle":"","parse-names":false,"suffix":""},{"dropping-particle":"","family":"Raha","given":"Sandeep","non-dropping-particle":"","parse-names":false,"suffix":""},{"dropping-particle":"","family":"Tarnopolsky","given":"Mark A.","non-dropping-particle":"","parse-names":false,"suffix":""}],"container-title":"The Journal of Physiology","id":"ITEM-3","issue":"3","issued":{"date-parts":[["2006","9","15"]]},"page":"901-911","title":"Short-term sprint interval &lt;i&gt;versus&lt;/i&gt; traditional endurance training: similar initial adaptations in human skeletal muscle and exercise performance","type":"article-journal","volume":"575"},"uris":["http://www.mendeley.com/documents/?uuid=2a72913c-d3aa-357a-964a-e514f3425398"]},{"id":"ITEM-4","itemData":{"DOI":"10.1152/japplphysiol.01095.2004","ISSN":"8750-7587","PMID":"15705728","abstract":"&lt;p&gt; Parra et al. ( Acta Physiol. Scand 169: 157–165, 2000) showed that 2 wk of daily sprint interval training (SIT) increased citrate synthase (CS) maximal activity but did not change “anaerobic” work capacity, possibly because of chronic fatigue induced by daily training. The effect of fewer SIT sessions on muscle oxidative potential is unknown, and aside from changes in peak oxygen uptake (V̇o &lt;sub&gt;2 peak&lt;/sub&gt; ), no study has examined the effect of SIT on “aerobic” exercise capacity. We tested the hypothesis that six sessions of SIT, performed over 2 wk with 1–2 days rest between sessions to promote recovery, would increase CS maximal activity and endurance capacity during cycling at </w:instrText>
      </w:r>
      <w:r w:rsidR="00AF790E">
        <w:rPr>
          <w:rFonts w:ascii="Cambria Math" w:hAnsi="Cambria Math" w:cs="Cambria Math"/>
          <w:sz w:val="24"/>
          <w:szCs w:val="24"/>
          <w:lang w:val="en-GB"/>
        </w:rPr>
        <w:instrText>∼</w:instrText>
      </w:r>
      <w:r w:rsidR="00AF790E">
        <w:rPr>
          <w:rFonts w:ascii="Times New Roman" w:hAnsi="Times New Roman" w:cs="Times New Roman"/>
          <w:sz w:val="24"/>
          <w:szCs w:val="24"/>
          <w:lang w:val="en-GB"/>
        </w:rPr>
        <w:instrText xml:space="preserve">80% V̇o &lt;sub&gt;2 peak&lt;/sub&gt; . Eight recreationally active subjects [age = 22 ± 1 yr; V̇o &lt;sub&gt;2 peak&lt;/sub&gt; = 45 ± 3 ml·kg &lt;sup&gt;−1&lt;/sup&gt; ·min &lt;sup&gt;−1&lt;/sup&gt; (mean ± SE)] were studied before and 3 days after SIT. Each training session consisted of four to seven “all-out” 30-s Wingate tests with 4 min of recovery. After SIT, CS maximal activity increased by 38% (5.5 ± 1.0 vs. 4.0 ± 0.7 mmol·kg protein &lt;sup&gt;−1&lt;/sup&gt; ·h &lt;sup&gt;−1&lt;/sup&gt; ) and resting muscle glycogen content increased by 26% (614 ± 39 vs. 489 ± 57 mmol/kg dry wt) (both P &amp;lt; 0.05). Most strikingly, cycle endurance capacity increased by 100% after SIT (51 ± 11 vs. 26 ± 5 min; P &amp;lt; 0.05), despite no change in V̇o &lt;sub&gt;2 peak&lt;/sub&gt; . The coefficient of variation for the cycle test was 12.0%, and a control group ( n = 8) showed no change in performance when tested </w:instrText>
      </w:r>
      <w:r w:rsidR="00AF790E">
        <w:rPr>
          <w:rFonts w:ascii="Cambria Math" w:hAnsi="Cambria Math" w:cs="Cambria Math"/>
          <w:sz w:val="24"/>
          <w:szCs w:val="24"/>
          <w:lang w:val="en-GB"/>
        </w:rPr>
        <w:instrText>∼</w:instrText>
      </w:r>
      <w:r w:rsidR="00AF790E">
        <w:rPr>
          <w:rFonts w:ascii="Times New Roman" w:hAnsi="Times New Roman" w:cs="Times New Roman"/>
          <w:sz w:val="24"/>
          <w:szCs w:val="24"/>
          <w:lang w:val="en-GB"/>
        </w:rPr>
        <w:instrText>2 wk apart without SIT. We conclude that short sprint interval training (</w:instrText>
      </w:r>
      <w:r w:rsidR="00AF790E">
        <w:rPr>
          <w:rFonts w:ascii="Cambria Math" w:hAnsi="Cambria Math" w:cs="Cambria Math"/>
          <w:sz w:val="24"/>
          <w:szCs w:val="24"/>
          <w:lang w:val="en-GB"/>
        </w:rPr>
        <w:instrText>∼</w:instrText>
      </w:r>
      <w:r w:rsidR="00AF790E">
        <w:rPr>
          <w:rFonts w:ascii="Times New Roman" w:hAnsi="Times New Roman" w:cs="Times New Roman"/>
          <w:sz w:val="24"/>
          <w:szCs w:val="24"/>
          <w:lang w:val="en-GB"/>
        </w:rPr>
        <w:instrText>15 min of intense exercise over 2 wk) increased muscle oxidative potential and doubled endurance capacity during intense aerobic cycling in recreationally active individuals. &lt;/p&gt;","author":[{"dropping-particle":"","family":"Burgomaster","given":"Kirsten A.","non-dropping-particle":"","parse-names":false,"suffix":""},{"dropping-particle":"","family":"Hughes","given":"Scott C.","non-dropping-particle":"","parse-names":false,"suffix":""},{"dropping-particle":"","family":"Heigenhauser","given":"George J. F.","non-dropping-particle":"","parse-names":false,"suffix":""},{"dropping-particle":"","family":"Bradwell","given":"Suzanne N.","non-dropping-particle":"","parse-names":false,"suffix":""},{"dropping-particle":"","family":"Gibala","given":"Martin J.","non-dropping-particle":"","parse-names":false,"suffix":""}],"container-title":"Journal of Applied Physiology","id":"ITEM-4","issue":"6","issued":{"date-parts":[["2005","6"]]},"page":"1985-1990","title":"Six sessions of sprint interval training increases muscle oxidative potential and cycle endurance capacity in humans","type":"article-journal","volume":"98"},"uris":["http://www.mendeley.com/documents/?uuid=8e150ca2-ac1b-342a-95bf-cb3bebb48a13"]}],"mendeley":{"formattedCitation":"(Burgomaster, Heigenhauser, &amp; Gibala, 2006; Burgomaster et al., 2008, 2005; Gibala et al., 2006)","plainTextFormattedCitation":"(Burgomaster, Heigenhauser, &amp; Gibala, 2006; Burgomaster et al., 2008, 2005; Gibala et al., 2006)","previouslyFormattedCitation":"(Burgomaster, Heigenhauser, &amp; Gibala, 2006; Burgomaster et al., 2008, 2005; Gibala et al., 2006a)"},"properties":{"noteIndex":0},"schema":"https://github.com/citation-style-language/schema/raw/master/csl-citation.json"}</w:instrText>
      </w:r>
      <w:r w:rsidR="00B608E2">
        <w:rPr>
          <w:rFonts w:ascii="Times New Roman" w:hAnsi="Times New Roman" w:cs="Times New Roman"/>
          <w:sz w:val="24"/>
          <w:szCs w:val="24"/>
          <w:lang w:val="en-GB"/>
        </w:rPr>
        <w:fldChar w:fldCharType="separate"/>
      </w:r>
      <w:r w:rsidR="00AF790E" w:rsidRPr="00AF790E">
        <w:rPr>
          <w:rFonts w:ascii="Times New Roman" w:hAnsi="Times New Roman" w:cs="Times New Roman"/>
          <w:noProof/>
          <w:sz w:val="24"/>
          <w:szCs w:val="24"/>
          <w:lang w:val="en-GB"/>
        </w:rPr>
        <w:t>(Burgomaster, Heigenhauser, &amp; Gibala, 2006; Burgomaster et al., 2008, 2005; Gibala et al., 2006)</w:t>
      </w:r>
      <w:r w:rsidR="00B608E2">
        <w:rPr>
          <w:rFonts w:ascii="Times New Roman" w:hAnsi="Times New Roman" w:cs="Times New Roman"/>
          <w:sz w:val="24"/>
          <w:szCs w:val="24"/>
          <w:lang w:val="en-GB"/>
        </w:rPr>
        <w:fldChar w:fldCharType="end"/>
      </w:r>
      <w:r w:rsidR="00B608E2">
        <w:rPr>
          <w:rFonts w:ascii="Times New Roman" w:hAnsi="Times New Roman" w:cs="Times New Roman"/>
          <w:sz w:val="24"/>
          <w:szCs w:val="24"/>
          <w:lang w:val="en-GB"/>
        </w:rPr>
        <w:t>.</w:t>
      </w:r>
      <w:r w:rsidR="000426BB">
        <w:rPr>
          <w:rFonts w:ascii="Times New Roman" w:hAnsi="Times New Roman" w:cs="Times New Roman"/>
          <w:sz w:val="24"/>
          <w:szCs w:val="24"/>
          <w:lang w:val="en-GB"/>
        </w:rPr>
        <w:t xml:space="preserve"> </w:t>
      </w:r>
      <w:r w:rsidR="00F93C57">
        <w:rPr>
          <w:rFonts w:ascii="Times New Roman" w:hAnsi="Times New Roman" w:cs="Times New Roman"/>
          <w:sz w:val="24"/>
          <w:szCs w:val="24"/>
          <w:lang w:val="en-GB"/>
        </w:rPr>
        <w:t xml:space="preserve">Such research is of particular </w:t>
      </w:r>
      <w:r w:rsidR="00C37363">
        <w:rPr>
          <w:rFonts w:ascii="Times New Roman" w:hAnsi="Times New Roman" w:cs="Times New Roman"/>
          <w:sz w:val="24"/>
          <w:szCs w:val="24"/>
          <w:lang w:val="en-GB"/>
        </w:rPr>
        <w:t xml:space="preserve">interest for GF, since HIIT and SIT represent a time efficient and </w:t>
      </w:r>
      <w:r w:rsidR="00C37363">
        <w:rPr>
          <w:rFonts w:ascii="Times New Roman" w:hAnsi="Times New Roman" w:cs="Times New Roman"/>
          <w:sz w:val="24"/>
          <w:szCs w:val="24"/>
          <w:lang w:val="en-GB"/>
        </w:rPr>
        <w:lastRenderedPageBreak/>
        <w:t>alternative approach to improving aerobic and anaerobic capacity, and thus overall GF performance</w:t>
      </w:r>
      <w:r w:rsidR="00194F9F">
        <w:rPr>
          <w:rFonts w:ascii="Times New Roman" w:hAnsi="Times New Roman" w:cs="Times New Roman"/>
          <w:sz w:val="24"/>
          <w:szCs w:val="24"/>
          <w:lang w:val="en-GB"/>
        </w:rPr>
        <w:t>, while simultaneously minimising the additional training load, which may be beneficial to athletes</w:t>
      </w:r>
      <w:r w:rsidR="00690006">
        <w:rPr>
          <w:rFonts w:ascii="Times New Roman" w:hAnsi="Times New Roman" w:cs="Times New Roman"/>
          <w:sz w:val="24"/>
          <w:szCs w:val="24"/>
          <w:lang w:val="en-GB"/>
        </w:rPr>
        <w:t xml:space="preserve"> who participate in a non-professional sport</w:t>
      </w:r>
      <w:r w:rsidR="00194F9F">
        <w:rPr>
          <w:rFonts w:ascii="Times New Roman" w:hAnsi="Times New Roman" w:cs="Times New Roman"/>
          <w:sz w:val="24"/>
          <w:szCs w:val="24"/>
          <w:lang w:val="en-GB"/>
        </w:rPr>
        <w:t>.</w:t>
      </w:r>
    </w:p>
    <w:p w14:paraId="32B6F665" w14:textId="35C10241" w:rsidR="00341BD5" w:rsidRPr="008A5AB5" w:rsidRDefault="008A5AB5" w:rsidP="008A5AB5">
      <w:pPr>
        <w:ind w:firstLine="720"/>
        <w:rPr>
          <w:rFonts w:ascii="Times New Roman" w:hAnsi="Times New Roman" w:cs="Times New Roman"/>
          <w:sz w:val="24"/>
          <w:szCs w:val="24"/>
          <w:shd w:val="clear" w:color="auto" w:fill="FFFFFF" w:themeFill="background1"/>
          <w:lang w:val="en-GB"/>
        </w:rPr>
      </w:pPr>
      <w:r w:rsidRPr="008A5AB5">
        <w:rPr>
          <w:rFonts w:ascii="Times New Roman" w:hAnsi="Times New Roman" w:cs="Times New Roman"/>
          <w:sz w:val="24"/>
          <w:szCs w:val="24"/>
          <w:lang w:val="en-GB"/>
        </w:rPr>
        <w:t xml:space="preserve">However, coaches automatically assume that by individualising the training prescription using </w:t>
      </w:r>
      <w:r w:rsidR="00B608E2">
        <w:rPr>
          <w:rFonts w:ascii="Times New Roman" w:hAnsi="Times New Roman" w:cs="Times New Roman"/>
          <w:sz w:val="24"/>
          <w:szCs w:val="24"/>
          <w:lang w:val="en-GB"/>
        </w:rPr>
        <w:t>(%</w:t>
      </w:r>
      <w:r w:rsidRPr="008A5AB5">
        <w:rPr>
          <w:rFonts w:ascii="Times New Roman" w:hAnsi="Times New Roman" w:cs="Times New Roman"/>
          <w:sz w:val="24"/>
          <w:szCs w:val="24"/>
          <w:lang w:val="en-GB"/>
        </w:rPr>
        <w:t>MAS</w:t>
      </w:r>
      <w:r w:rsidR="00B608E2">
        <w:rPr>
          <w:rFonts w:ascii="Times New Roman" w:hAnsi="Times New Roman" w:cs="Times New Roman"/>
          <w:sz w:val="24"/>
          <w:szCs w:val="24"/>
          <w:lang w:val="en-GB"/>
        </w:rPr>
        <w:t>)</w:t>
      </w:r>
      <w:r w:rsidRPr="008A5AB5">
        <w:rPr>
          <w:rFonts w:ascii="Times New Roman" w:hAnsi="Times New Roman" w:cs="Times New Roman"/>
          <w:sz w:val="24"/>
          <w:szCs w:val="24"/>
          <w:lang w:val="en-GB"/>
        </w:rPr>
        <w:t xml:space="preserve">, the training stimuli are also normalised as is the training adaptation. </w:t>
      </w:r>
      <w:r w:rsidR="003C0677" w:rsidRPr="008A5AB5">
        <w:rPr>
          <w:rFonts w:ascii="Times New Roman" w:hAnsi="Times New Roman" w:cs="Times New Roman"/>
          <w:sz w:val="24"/>
          <w:szCs w:val="24"/>
          <w:lang w:val="en-GB"/>
        </w:rPr>
        <w:t>Nevertheless</w:t>
      </w:r>
      <w:r w:rsidRPr="008A5AB5">
        <w:rPr>
          <w:rFonts w:ascii="Times New Roman" w:hAnsi="Times New Roman" w:cs="Times New Roman"/>
          <w:sz w:val="24"/>
          <w:szCs w:val="24"/>
          <w:lang w:val="en-GB"/>
        </w:rPr>
        <w:t xml:space="preserve">, the acute internal reaction to the external training prescription will depend on individual characteristics </w:t>
      </w:r>
      <w:r w:rsidRPr="008A5AB5">
        <w:rPr>
          <w:rFonts w:ascii="Times New Roman" w:hAnsi="Times New Roman" w:cs="Times New Roman"/>
          <w:sz w:val="24"/>
          <w:szCs w:val="24"/>
          <w:shd w:val="clear" w:color="auto" w:fill="FFFFFF" w:themeFill="background1"/>
          <w:lang w:val="en-GB"/>
        </w:rPr>
        <w:t xml:space="preserve">(Jovanović, Thome, &amp; Mann, 2018). Using </w:t>
      </w:r>
      <w:r w:rsidR="00B608E2">
        <w:rPr>
          <w:rFonts w:ascii="Times New Roman" w:hAnsi="Times New Roman" w:cs="Times New Roman"/>
          <w:sz w:val="24"/>
          <w:szCs w:val="24"/>
          <w:shd w:val="clear" w:color="auto" w:fill="FFFFFF" w:themeFill="background1"/>
          <w:lang w:val="en-GB"/>
        </w:rPr>
        <w:t>(%</w:t>
      </w:r>
      <w:r w:rsidRPr="008A5AB5">
        <w:rPr>
          <w:rFonts w:ascii="Times New Roman" w:hAnsi="Times New Roman" w:cs="Times New Roman"/>
          <w:sz w:val="24"/>
          <w:szCs w:val="24"/>
          <w:shd w:val="clear" w:color="auto" w:fill="FFFFFF" w:themeFill="background1"/>
          <w:lang w:val="en-GB"/>
        </w:rPr>
        <w:t>MAS</w:t>
      </w:r>
      <w:r w:rsidR="00B608E2">
        <w:rPr>
          <w:rFonts w:ascii="Times New Roman" w:hAnsi="Times New Roman" w:cs="Times New Roman"/>
          <w:sz w:val="24"/>
          <w:szCs w:val="24"/>
          <w:shd w:val="clear" w:color="auto" w:fill="FFFFFF" w:themeFill="background1"/>
          <w:lang w:val="en-GB"/>
        </w:rPr>
        <w:t>)</w:t>
      </w:r>
      <w:r w:rsidRPr="008A5AB5">
        <w:rPr>
          <w:rFonts w:ascii="Times New Roman" w:hAnsi="Times New Roman" w:cs="Times New Roman"/>
          <w:sz w:val="24"/>
          <w:szCs w:val="24"/>
          <w:shd w:val="clear" w:color="auto" w:fill="FFFFFF" w:themeFill="background1"/>
          <w:lang w:val="en-GB"/>
        </w:rPr>
        <w:t xml:space="preserve"> in isolation may inadvertently lead to contrasting physiological stress, fatigue, and adaptation. </w:t>
      </w:r>
      <w:r w:rsidR="003C0677">
        <w:rPr>
          <w:rFonts w:ascii="Times New Roman" w:hAnsi="Times New Roman" w:cs="Times New Roman"/>
          <w:sz w:val="24"/>
          <w:szCs w:val="24"/>
          <w:shd w:val="clear" w:color="auto" w:fill="FFFFFF" w:themeFill="background1"/>
          <w:lang w:val="en-GB"/>
        </w:rPr>
        <w:t xml:space="preserve">An alternative approach, publicised by </w:t>
      </w:r>
      <w:r w:rsidRPr="008A5AB5">
        <w:rPr>
          <w:rFonts w:ascii="Times New Roman" w:hAnsi="Times New Roman" w:cs="Times New Roman"/>
          <w:sz w:val="24"/>
          <w:szCs w:val="24"/>
          <w:shd w:val="clear" w:color="auto" w:fill="FFFFFF" w:themeFill="background1"/>
          <w:lang w:val="en-GB"/>
        </w:rPr>
        <w:fldChar w:fldCharType="begin" w:fldLock="1"/>
      </w:r>
      <w:r w:rsidRPr="008A5AB5">
        <w:rPr>
          <w:rFonts w:ascii="Times New Roman" w:hAnsi="Times New Roman" w:cs="Times New Roman"/>
          <w:sz w:val="24"/>
          <w:szCs w:val="24"/>
          <w:shd w:val="clear" w:color="auto" w:fill="FFFFFF" w:themeFill="background1"/>
          <w:lang w:val="en-GB"/>
        </w:rPr>
        <w:instrText>ADDIN CSL_CITATION {"citationItems":[{"id":"ITEM-1","itemData":{"DOI":"10.1080/02640414.2013.792947","ISSN":"0264-0414","PMID":"23808361","abstract":"The aim of the study was to examine supramaximal intermittent running performance in highly-trained young soccer players, with regard to age and locomotor profile. Twenty-seven Under 14, 19 U16 and 16 U18 highly-trained soccer players performed an incremental intermittent running test (30-15 Intermittent Fitness Test) to assess supramaximal intermittent running performance (VIFT), an incremental running test to estimate maximal aerobic speed (VVam-Eval) and a 40-m sprint to estimate maximal sprinting speed (MSS). U16 and U18 presented very likely greater VIFT (19.2 ± 0.9, 19.7 ± 1.0 vs. 17.4 ± 0.9 km · h(-1)) and VVam-Eval (16.2 ± 0.9, 16.7 ± 1.0 vs. 14.6 ± 0.9 km · h(-1)) than U14, while there was no clear difference between U16 and U18. MSS (25.1 ± 1.6, 29.3 ± 1.6 and 31.0 ± 1.1 km · h(-1) for U14, U16 and U18) was very likely different between all groups. When data were pooled together, VIFT was very largely correlated with VVam-Eval and MSS (overall r =0.89, partial r = 0.74 and 0.29, respectively). Within-age group correlations showed that the older the players, the greater the magnitude of the correlations between VIFT and VVam-Eval (r = 0.67, 0.73 and 0.87). In conclusion, the major predictors of VIFT were, in order of importance, VVam-Eval and MSS; however, the older the players, the greater the correlations with VVam-Eval.","author":[{"dropping-particle":"","family":"Buchheit","given":"Martin","non-dropping-particle":"","parse-names":false,"suffix":""},{"dropping-particle":"","family":"Mendez-Villanueva","given":"Alberto","non-dropping-particle":"","parse-names":false,"suffix":""}],"container-title":"Journal of Sports Sciences","id":"ITEM-1","issue":"13","issued":{"date-parts":[["2013","9","28"]]},"page":"1402-1411","title":"Supramaximal intermittent running performance in relation to age and locomotor profile in highly-trained young soccer players","type":"article-journal","volume":"31"},"uris":["http://www.mendeley.com/documents/?uuid=07eaf745-7ed3-35cd-8279-95f51d398d7b"]}],"mendeley":{"formattedCitation":"(Martin Buchheit &amp; Mendez-Villanueva, 2013)","manualFormatting":"Buchheit and Mendez-Villanueva, (2013)","plainTextFormattedCitation":"(Martin Buchheit &amp; Mendez-Villanueva, 2013)","previouslyFormattedCitation":"(Martin Buchheit &amp; Mendez-Villanueva, 2013)"},"properties":{"noteIndex":0},"schema":"https://github.com/citation-style-language/schema/raw/master/csl-citation.json"}</w:instrText>
      </w:r>
      <w:r w:rsidRPr="008A5AB5">
        <w:rPr>
          <w:rFonts w:ascii="Times New Roman" w:hAnsi="Times New Roman" w:cs="Times New Roman"/>
          <w:sz w:val="24"/>
          <w:szCs w:val="24"/>
          <w:shd w:val="clear" w:color="auto" w:fill="FFFFFF" w:themeFill="background1"/>
          <w:lang w:val="en-GB"/>
        </w:rPr>
        <w:fldChar w:fldCharType="separate"/>
      </w:r>
      <w:r w:rsidRPr="008A5AB5">
        <w:rPr>
          <w:rFonts w:ascii="Times New Roman" w:hAnsi="Times New Roman" w:cs="Times New Roman"/>
          <w:noProof/>
          <w:sz w:val="24"/>
          <w:szCs w:val="24"/>
          <w:shd w:val="clear" w:color="auto" w:fill="FFFFFF" w:themeFill="background1"/>
          <w:lang w:val="en-GB"/>
        </w:rPr>
        <w:t>Buchheit and Mendez-Villanueva, (2013)</w:t>
      </w:r>
      <w:r w:rsidRPr="008A5AB5">
        <w:rPr>
          <w:rFonts w:ascii="Times New Roman" w:hAnsi="Times New Roman" w:cs="Times New Roman"/>
          <w:sz w:val="24"/>
          <w:szCs w:val="24"/>
          <w:shd w:val="clear" w:color="auto" w:fill="FFFFFF" w:themeFill="background1"/>
          <w:lang w:val="en-GB"/>
        </w:rPr>
        <w:fldChar w:fldCharType="end"/>
      </w:r>
      <w:r w:rsidRPr="008A5AB5">
        <w:rPr>
          <w:rFonts w:ascii="Times New Roman" w:hAnsi="Times New Roman" w:cs="Times New Roman"/>
          <w:sz w:val="24"/>
          <w:szCs w:val="24"/>
          <w:shd w:val="clear" w:color="auto" w:fill="FFFFFF" w:themeFill="background1"/>
          <w:lang w:val="en-GB"/>
        </w:rPr>
        <w:t xml:space="preserve"> used a technique which assessed field-based testing data to estimate a player</w:t>
      </w:r>
      <w:r w:rsidR="003C0677">
        <w:rPr>
          <w:rFonts w:ascii="Times New Roman" w:hAnsi="Times New Roman" w:cs="Times New Roman"/>
          <w:sz w:val="24"/>
          <w:szCs w:val="24"/>
          <w:shd w:val="clear" w:color="auto" w:fill="FFFFFF" w:themeFill="background1"/>
          <w:lang w:val="en-GB"/>
        </w:rPr>
        <w:t>s</w:t>
      </w:r>
      <w:r w:rsidRPr="008A5AB5">
        <w:rPr>
          <w:rFonts w:ascii="Times New Roman" w:hAnsi="Times New Roman" w:cs="Times New Roman"/>
          <w:sz w:val="24"/>
          <w:szCs w:val="24"/>
          <w:shd w:val="clear" w:color="auto" w:fill="FFFFFF" w:themeFill="background1"/>
          <w:lang w:val="en-GB"/>
        </w:rPr>
        <w:t xml:space="preserve"> aerobic (MAS) and speed capabilities (MSS). This technique allows for an estimation of a players anaerobic speed reserve (ASR) and has been used to establish the transition into speed development (&gt;30 ASR) </w:t>
      </w:r>
      <w:r w:rsidRPr="008A5AB5">
        <w:rPr>
          <w:rFonts w:ascii="Times New Roman" w:hAnsi="Times New Roman" w:cs="Times New Roman"/>
          <w:sz w:val="24"/>
          <w:szCs w:val="24"/>
          <w:shd w:val="clear" w:color="auto" w:fill="FFFFFF" w:themeFill="background1"/>
          <w:lang w:val="en-GB"/>
        </w:rPr>
        <w:fldChar w:fldCharType="begin" w:fldLock="1"/>
      </w:r>
      <w:r w:rsidRPr="008A5AB5">
        <w:rPr>
          <w:rFonts w:ascii="Times New Roman" w:hAnsi="Times New Roman" w:cs="Times New Roman"/>
          <w:sz w:val="24"/>
          <w:szCs w:val="24"/>
          <w:shd w:val="clear" w:color="auto" w:fill="FFFFFF" w:themeFill="background1"/>
          <w:lang w:val="en-GB"/>
        </w:rPr>
        <w:instrText>ADDIN CSL_CITATION {"citationItems":[{"id":"ITEM-1","itemData":{"DOI":"10.1152/japplphysiol.00921.2002.-We","abstract":"Bundle, Matthew W., Reed W. Hoyt, and Peter G. Weyand. High-speed running performance: a new approach to assessment and prediction.We hypothesized that all-out running speeds for efforts lasting from a few seconds to several minutes could be accurately predicted from two measurements: the maximum respective speeds supported by the anaerobic and aerobic powers of the runner. To evaluate our hypothesis, we recruited seven competitive runners of different event specialties and tested them during treadmill and overground running on level surfaces. The maximum speed supported by anaerobic power was determined from the fastest speed that subjects could attain for a burst of eight steps (3 s or less). The maximum speed supported by aerobic power, or the velocity at maximal oxygen uptake, was determined from a progressive, discontinuous treadmill test to failure. All-out running speeds for trials of 3-240 s were measured during 10-13 constant-speed treadmill runs to failure and 4 track runs at specified distances. Measured values of the maximum speeds supported by anaerobic and aerobic power, in conjunction with an exponential constant, allowed us to predict the speeds of all-out treadmill trials to within an average of 2.5% (R 2 0.94; n 84) and track trials to within 3.4% (R 2 0.86; n 28). An algorithm using this exponent and only two of the all-out treadmill runs to predict the remaining treadmill trials was nearly as accurate (aver-age 3.7%; R 2 0.93; n 77). We conclude that our technique 1) provides accurate predictions of high-speed running performance in trained runners and 2) offers a performance assessment alternative to existing tests of anaerobic power and capacity. locomotion; anaerobic power; aerobic power; exercise testing HUMAN RUNNERS CAN ATTAIN SPEEDS for a few seconds that are two to three times greater than those they can maintain for several hours. In relation to the duration of all-out running, these speed decrements are not uniform. Speed decreases markedly with increases in the duration of shorter efforts (i.e., 180 s) but only modestly with the same relative increases in the duration of longer ones (11, 12). Accordingly, top sprinters attain race speeds nearly twice as fast as those achieved by the best milers, but mile runners race only moderately faster than marathon runners do. The negative exponential relationship between all-out speed and run duration is generally attributed to differences in the metabolic power available from anaero…","author":[{"dropping-particle":"","family":"Bundle","given":"Matthew W","non-dropping-particle":"","parse-names":false,"suffix":""},{"dropping-particle":"","family":"Hoyt","given":"Reed W","non-dropping-particle":"","parse-names":false,"suffix":""},{"dropping-particle":"","family":"Weyand","given":"Peter G","non-dropping-particle":"","parse-names":false,"suffix":""},{"dropping-particle":"","family":"Weyand","given":"P G","non-dropping-particle":"","parse-names":false,"suffix":""}],"container-title":"J Appl Physiol","id":"ITEM-1","issued":{"date-parts":[["2003"]]},"page":"1955-1962","title":"High-speed running performance: a new approach to assessment and prediction","type":"article-journal","volume":"95"},"uris":["http://www.mendeley.com/documents/?uuid=706dcd73-aece-3064-8809-d82f8d4af6b6"]}],"mendeley":{"formattedCitation":"(Bundle, Hoyt, Weyand, &amp; Weyand, 2003)","plainTextFormattedCitation":"(Bundle, Hoyt, Weyand, &amp; Weyand, 2003)","previouslyFormattedCitation":"(Bundle, Hoyt, Weyand, &amp; Weyand, 2003)"},"properties":{"noteIndex":0},"schema":"https://github.com/citation-style-language/schema/raw/master/csl-citation.json"}</w:instrText>
      </w:r>
      <w:r w:rsidRPr="008A5AB5">
        <w:rPr>
          <w:rFonts w:ascii="Times New Roman" w:hAnsi="Times New Roman" w:cs="Times New Roman"/>
          <w:sz w:val="24"/>
          <w:szCs w:val="24"/>
          <w:shd w:val="clear" w:color="auto" w:fill="FFFFFF" w:themeFill="background1"/>
          <w:lang w:val="en-GB"/>
        </w:rPr>
        <w:fldChar w:fldCharType="separate"/>
      </w:r>
      <w:r w:rsidRPr="008A5AB5">
        <w:rPr>
          <w:rFonts w:ascii="Times New Roman" w:hAnsi="Times New Roman" w:cs="Times New Roman"/>
          <w:noProof/>
          <w:sz w:val="24"/>
          <w:szCs w:val="24"/>
          <w:shd w:val="clear" w:color="auto" w:fill="FFFFFF" w:themeFill="background1"/>
          <w:lang w:val="en-GB"/>
        </w:rPr>
        <w:t>(Bundle, Hoyt, Weyand, &amp; Weyand, 2003)</w:t>
      </w:r>
      <w:r w:rsidRPr="008A5AB5">
        <w:rPr>
          <w:rFonts w:ascii="Times New Roman" w:hAnsi="Times New Roman" w:cs="Times New Roman"/>
          <w:sz w:val="24"/>
          <w:szCs w:val="24"/>
          <w:shd w:val="clear" w:color="auto" w:fill="FFFFFF" w:themeFill="background1"/>
          <w:lang w:val="en-GB"/>
        </w:rPr>
        <w:fldChar w:fldCharType="end"/>
      </w:r>
      <w:r w:rsidRPr="008A5AB5">
        <w:rPr>
          <w:rFonts w:ascii="Times New Roman" w:hAnsi="Times New Roman" w:cs="Times New Roman"/>
          <w:sz w:val="24"/>
          <w:szCs w:val="24"/>
          <w:shd w:val="clear" w:color="auto" w:fill="FFFFFF" w:themeFill="background1"/>
          <w:lang w:val="en-GB"/>
        </w:rPr>
        <w:t>. ASR</w:t>
      </w:r>
      <w:r w:rsidR="00B608E2">
        <w:rPr>
          <w:rFonts w:ascii="Times New Roman" w:hAnsi="Times New Roman" w:cs="Times New Roman"/>
          <w:sz w:val="24"/>
          <w:szCs w:val="24"/>
          <w:shd w:val="clear" w:color="auto" w:fill="FFFFFF" w:themeFill="background1"/>
          <w:lang w:val="en-GB"/>
        </w:rPr>
        <w:t xml:space="preserve">, </w:t>
      </w:r>
      <w:r w:rsidRPr="008A5AB5">
        <w:rPr>
          <w:rFonts w:ascii="Times New Roman" w:hAnsi="Times New Roman" w:cs="Times New Roman"/>
          <w:color w:val="222222"/>
          <w:sz w:val="24"/>
          <w:szCs w:val="24"/>
          <w:lang w:val="en-GB"/>
        </w:rPr>
        <w:t>defined</w:t>
      </w:r>
      <w:r w:rsidRPr="008A5AB5">
        <w:rPr>
          <w:rFonts w:ascii="Times New Roman" w:hAnsi="Times New Roman" w:cs="Times New Roman"/>
          <w:color w:val="222222"/>
          <w:sz w:val="24"/>
          <w:szCs w:val="24"/>
          <w:shd w:val="clear" w:color="auto" w:fill="FFFFFF"/>
          <w:lang w:val="en-GB"/>
        </w:rPr>
        <w:t xml:space="preserve"> as the difference between an athlete’s absolute maximal sprinting speed (MSS) and their </w:t>
      </w:r>
      <w:r w:rsidRPr="008A5AB5">
        <w:rPr>
          <w:rFonts w:ascii="Times New Roman" w:hAnsi="Times New Roman" w:cs="Times New Roman"/>
          <w:sz w:val="24"/>
          <w:szCs w:val="24"/>
          <w:lang w:val="en-GB"/>
        </w:rPr>
        <w:t>v</w:t>
      </w:r>
      <w:bookmarkStart w:id="2" w:name="_Hlk31465316"/>
      <w:r w:rsidRPr="008A5AB5">
        <w:rPr>
          <w:rFonts w:ascii="Times New Roman" w:hAnsi="Times New Roman" w:cs="Times New Roman"/>
          <w:sz w:val="24"/>
          <w:szCs w:val="24"/>
        </w:rPr>
        <w:t>V0</w:t>
      </w:r>
      <w:r w:rsidRPr="008A5AB5">
        <w:rPr>
          <w:rFonts w:ascii="Times New Roman" w:hAnsi="Times New Roman" w:cs="Times New Roman"/>
          <w:sz w:val="24"/>
          <w:szCs w:val="24"/>
          <w:vertAlign w:val="subscript"/>
        </w:rPr>
        <w:t>2</w:t>
      </w:r>
      <w:r w:rsidRPr="008A5AB5">
        <w:rPr>
          <w:rFonts w:ascii="Times New Roman" w:hAnsi="Times New Roman" w:cs="Times New Roman"/>
          <w:sz w:val="24"/>
          <w:szCs w:val="24"/>
        </w:rPr>
        <w:t>max</w:t>
      </w:r>
      <w:bookmarkEnd w:id="2"/>
      <w:r w:rsidRPr="008A5AB5">
        <w:rPr>
          <w:rFonts w:ascii="Times New Roman" w:hAnsi="Times New Roman" w:cs="Times New Roman"/>
          <w:color w:val="222222"/>
          <w:sz w:val="24"/>
          <w:szCs w:val="24"/>
          <w:shd w:val="clear" w:color="auto" w:fill="FFFFFF"/>
          <w:lang w:val="en-GB"/>
        </w:rPr>
        <w:t xml:space="preserve"> (MAS)</w:t>
      </w:r>
      <w:r w:rsidR="00B608E2">
        <w:rPr>
          <w:rFonts w:ascii="Arial" w:hAnsi="Arial" w:cs="Arial"/>
          <w:color w:val="222222"/>
          <w:shd w:val="clear" w:color="auto" w:fill="FFFFFF"/>
          <w:lang w:val="en-GB"/>
        </w:rPr>
        <w:t xml:space="preserve">, </w:t>
      </w:r>
      <w:r w:rsidR="00500C7D">
        <w:rPr>
          <w:rFonts w:ascii="Arial" w:hAnsi="Arial" w:cs="Arial"/>
          <w:color w:val="222222"/>
          <w:shd w:val="clear" w:color="auto" w:fill="FFFFFF"/>
          <w:lang w:val="en-GB"/>
        </w:rPr>
        <w:t xml:space="preserve">thus being </w:t>
      </w:r>
      <w:r w:rsidR="00500C7D">
        <w:rPr>
          <w:rFonts w:ascii="Times New Roman" w:hAnsi="Times New Roman" w:cs="Times New Roman"/>
          <w:sz w:val="24"/>
          <w:szCs w:val="24"/>
        </w:rPr>
        <w:t xml:space="preserve">underpinned by both metabolic power and musculoskeletal function, </w:t>
      </w:r>
      <w:r w:rsidRPr="008A5AB5">
        <w:rPr>
          <w:rFonts w:ascii="Times New Roman" w:hAnsi="Times New Roman" w:cs="Times New Roman"/>
          <w:sz w:val="24"/>
          <w:szCs w:val="24"/>
          <w:shd w:val="clear" w:color="auto" w:fill="FFFFFF" w:themeFill="background1"/>
          <w:lang w:val="en-GB"/>
        </w:rPr>
        <w:t>is</w:t>
      </w:r>
      <w:r w:rsidR="00500C7D">
        <w:rPr>
          <w:rFonts w:ascii="Times New Roman" w:hAnsi="Times New Roman" w:cs="Times New Roman"/>
          <w:sz w:val="24"/>
          <w:szCs w:val="24"/>
          <w:shd w:val="clear" w:color="auto" w:fill="FFFFFF" w:themeFill="background1"/>
          <w:lang w:val="en-GB"/>
        </w:rPr>
        <w:t xml:space="preserve"> suggested to be</w:t>
      </w:r>
      <w:r w:rsidRPr="008A5AB5">
        <w:rPr>
          <w:rFonts w:ascii="Times New Roman" w:hAnsi="Times New Roman" w:cs="Times New Roman"/>
          <w:sz w:val="24"/>
          <w:szCs w:val="24"/>
          <w:shd w:val="clear" w:color="auto" w:fill="FFFFFF" w:themeFill="background1"/>
          <w:lang w:val="en-GB"/>
        </w:rPr>
        <w:t xml:space="preserve"> more conducive to higher velocity training prescription</w:t>
      </w:r>
      <w:r w:rsidR="00500C7D">
        <w:rPr>
          <w:rFonts w:ascii="Times New Roman" w:hAnsi="Times New Roman" w:cs="Times New Roman"/>
          <w:sz w:val="24"/>
          <w:szCs w:val="24"/>
          <w:shd w:val="clear" w:color="auto" w:fill="FFFFFF" w:themeFill="background1"/>
          <w:lang w:val="en-GB"/>
        </w:rPr>
        <w:t xml:space="preserve"> </w:t>
      </w:r>
      <w:r w:rsidR="00500C7D">
        <w:rPr>
          <w:rFonts w:ascii="Times New Roman" w:hAnsi="Times New Roman" w:cs="Times New Roman"/>
          <w:sz w:val="24"/>
          <w:szCs w:val="24"/>
        </w:rPr>
        <w:fldChar w:fldCharType="begin" w:fldLock="1"/>
      </w:r>
      <w:r w:rsidR="00500C7D">
        <w:rPr>
          <w:rFonts w:ascii="Times New Roman" w:hAnsi="Times New Roman" w:cs="Times New Roman"/>
          <w:sz w:val="24"/>
          <w:szCs w:val="24"/>
        </w:rPr>
        <w:instrText>ADDIN CSL_CITATION {"citationItems":[{"id":"ITEM-1","itemData":{"DOI":"10.1055/s-2001-11357","ISSN":"01724622","abstract":"The aim of the present study was to explain the inter-individual variability in running time to exhaustion (tlim) when running speed was expressed as a percentage of the velocity, associated with maximal oxygen uptake (vV̇O2max). Indeed for the same percentage of vV̇O2max the anaerobic contribution to energy supply is different and could be dependent on the critical velocity (Cv) and also on the maximal running velocity (Vmax). Ten subjects ran four tlim at 90, 100, 120, and 140% of vV̇O2max; mean and standard deviation for tlim were 839 ± 236s, 357 ± 110s, 122 ± 27s, and 65 ± 17s, respectively. Each velocity was then expressed 1) as a percentage of the difference between vV̇O2max and Cv (%AeSR); 2) as a percentage of the difference between Vmax and Cv (%MSR); 3) as a percentage of the difference between Vmax and vV̇O2max (%AnSR). Highest correlations were found between tlim90 and tlim100 and velocity expressed as %MSR (r = -0.82, p &lt; 0.01 and r = -0.75, p &lt; 0.01), and between tlim120 and tlim140 and velocity expressed as %AnSR (r = -0.83, p &lt; 0.01 and r = - 0,94, p &lt; 0.001). These resuits show that the same intensity relative to aerobic contribution did not represent the same absolute intensity for all and could partly explain variability in tlim. Therefore expressing intensity as a percentage of MSR for sub-maximal and maximal velocities and as a percentage of AnSR for supra-maximal velocities allows individual differences in anaerobic work capacity to be taken into account and running times to exhaustion to be predicted accurately.","author":[{"dropping-particle":"","family":"Blondel","given":"N.","non-dropping-particle":"","parse-names":false,"suffix":""},{"dropping-particle":"","family":"Berthoin","given":"S.","non-dropping-particle":"","parse-names":false,"suffix":""},{"dropping-particle":"","family":"Billat","given":"V.","non-dropping-particle":"","parse-names":false,"suffix":""},{"dropping-particle":"","family":"Lensel","given":"G.","non-dropping-particle":"","parse-names":false,"suffix":""}],"container-title":"International Journal of Sports Medicine","id":"ITEM-1","issue":"1","issued":{"date-parts":[["2001"]]},"page":"27-33","title":"Relationship between run times to exhaustion at 90, 100, 120, and 140% of vV̇O2max and velocity expressed relatively to critical velocity and maximal velocity","type":"article-journal","volume":"22"},"uris":["http://www.mendeley.com/documents/?uuid=b5bc325c-2b78-3a33-8969-2e697125d553"]}],"mendeley":{"formattedCitation":"(Blondel et al., 2001)","manualFormatting":"(Blondel et al., 2001","plainTextFormattedCitation":"(Blondel et al., 2001)","previouslyFormattedCitation":"(Blondel et al., 2001)"},"properties":{"noteIndex":0},"schema":"https://github.com/citation-style-language/schema/raw/master/csl-citation.json"}</w:instrText>
      </w:r>
      <w:r w:rsidR="00500C7D">
        <w:rPr>
          <w:rFonts w:ascii="Times New Roman" w:hAnsi="Times New Roman" w:cs="Times New Roman"/>
          <w:sz w:val="24"/>
          <w:szCs w:val="24"/>
        </w:rPr>
        <w:fldChar w:fldCharType="separate"/>
      </w:r>
      <w:r w:rsidR="00500C7D" w:rsidRPr="00106F23">
        <w:rPr>
          <w:rFonts w:ascii="Times New Roman" w:hAnsi="Times New Roman" w:cs="Times New Roman"/>
          <w:noProof/>
          <w:sz w:val="24"/>
          <w:szCs w:val="24"/>
        </w:rPr>
        <w:t>(Blondel et al., 2001</w:t>
      </w:r>
      <w:r w:rsidR="00500C7D">
        <w:rPr>
          <w:rFonts w:ascii="Times New Roman" w:hAnsi="Times New Roman" w:cs="Times New Roman"/>
          <w:sz w:val="24"/>
          <w:szCs w:val="24"/>
        </w:rPr>
        <w:fldChar w:fldCharType="end"/>
      </w:r>
      <w:r w:rsidR="00500C7D">
        <w:rPr>
          <w:rFonts w:ascii="Times New Roman" w:hAnsi="Times New Roman" w:cs="Times New Roman"/>
          <w:sz w:val="24"/>
          <w:szCs w:val="24"/>
          <w:shd w:val="clear" w:color="auto" w:fill="FFFFFF" w:themeFill="background1"/>
          <w:lang w:val="en-GB"/>
        </w:rPr>
        <w:t xml:space="preserve">; </w:t>
      </w:r>
      <w:r w:rsidRPr="008A5AB5">
        <w:rPr>
          <w:rFonts w:ascii="Times New Roman" w:hAnsi="Times New Roman" w:cs="Times New Roman"/>
          <w:sz w:val="24"/>
          <w:szCs w:val="24"/>
          <w:shd w:val="clear" w:color="auto" w:fill="FFFFFF" w:themeFill="background1"/>
          <w:lang w:val="en-GB"/>
        </w:rPr>
        <w:t xml:space="preserve">Jovanović et al., 2018). Furthermore, </w:t>
      </w:r>
      <w:r w:rsidRPr="008A5AB5">
        <w:rPr>
          <w:rFonts w:ascii="Times New Roman" w:hAnsi="Times New Roman" w:cs="Times New Roman"/>
          <w:sz w:val="24"/>
          <w:szCs w:val="24"/>
          <w:shd w:val="clear" w:color="auto" w:fill="FFFFFF" w:themeFill="background1"/>
          <w:lang w:val="en-GB"/>
        </w:rPr>
        <w:fldChar w:fldCharType="begin" w:fldLock="1"/>
      </w:r>
      <w:r w:rsidRPr="008A5AB5">
        <w:rPr>
          <w:rFonts w:ascii="Times New Roman" w:hAnsi="Times New Roman" w:cs="Times New Roman"/>
          <w:sz w:val="24"/>
          <w:szCs w:val="24"/>
          <w:shd w:val="clear" w:color="auto" w:fill="FFFFFF" w:themeFill="background1"/>
          <w:lang w:val="en-GB"/>
        </w:rPr>
        <w:instrText>ADDIN CSL_CITATION {"citationItems":[{"id":"ITEM-1","itemData":{"DOI":"10.1055/s-0034-1384547","ISSN":"0172-4622","PMID":"25259591","abstract":"This study compared the intensity distribution of time-motion analysis data, when speed zones were categorized by different methods. 12 U18 players undertook a routine battery of laboratory- and field-based assessments to determine their running speed corresponding to the respiratory compensation threshold (RCT), maximal aerobic speed (MAS), maximal oxygen consumption (vV˙O2max) and maximal sprint speed (MSS). Players match-demands were tracked using 5 Hz GPS units in 22 fixtures (50 eligible match observations). The percentage of total distance covered running at high-speed (%HSR), very-high speed (%VHSR) and sprinting were determined using the following speed thresholds: (1) arbitrary; (2) individualised (IND) using RCT, vV˙O2max and MSS; (3) individualised via MAS per se; (4) individualised via MSS per se; and (5) individualised using MAS and MSS as measures of locomotor capacities (LOCO). Using MSS in isolation resulted in 61% and 39% of player's % HSR and % VHSR, respectively, being incorrectly interpreted, when compared to the IND technique. Estimating the RCT from fractional values of MAS resulted in erroneous interpretations of % HSR in 50% of cases. The present results suggest that practitioners and researchers should avoid using singular fitness characteristics to individualise the intensity distribution of time-motion analysis data. A combination of players' anaerobic threshold, MAS, and MSS characteristics are recommended to individualise player-tracking data.","author":[{"dropping-particle":"","family":"Hunter","given":"F.","non-dropping-particle":"","parse-names":false,"suffix":""},{"dropping-particle":"","family":"Bray","given":"J.","non-dropping-particle":"","parse-names":false,"suffix":""},{"dropping-particle":"","family":"Towlson","given":"C.","non-dropping-particle":"","parse-names":false,"suffix":""},{"dropping-particle":"","family":"Smith","given":"M.","non-dropping-particle":"","parse-names":false,"suffix":""},{"dropping-particle":"","family":"Barrett","given":"S.","non-dropping-particle":"","parse-names":false,"suffix":""},{"dropping-particle":"","family":"Madden","given":"J.","non-dropping-particle":"","parse-names":false,"suffix":""},{"dropping-particle":"","family":"Abt","given":"G.","non-dropping-particle":"","parse-names":false,"suffix":""},{"dropping-particle":"","family":"Lovell","given":"R.","non-dropping-particle":"","parse-names":false,"suffix":""}],"container-title":"International Journal of Sports Medicine","id":"ITEM-1","issue":"01","issued":{"date-parts":[["2014","9","26"]]},"page":"41-48","title":"Individualisation of Time-Motion Analysis: A Method Comparison and Case Report Series","type":"article-journal","volume":"36"},"uris":["http://www.mendeley.com/documents/?uuid=123aa070-b760-31f7-8cda-3e3bc9e64c63"]}],"mendeley":{"formattedCitation":"(Hunter et al., 2014)","manualFormatting":"Hunter et al. (2014)","plainTextFormattedCitation":"(Hunter et al., 2014)","previouslyFormattedCitation":"(Hunter et al., 2014)"},"properties":{"noteIndex":0},"schema":"https://github.com/citation-style-language/schema/raw/master/csl-citation.json"}</w:instrText>
      </w:r>
      <w:r w:rsidRPr="008A5AB5">
        <w:rPr>
          <w:rFonts w:ascii="Times New Roman" w:hAnsi="Times New Roman" w:cs="Times New Roman"/>
          <w:sz w:val="24"/>
          <w:szCs w:val="24"/>
          <w:shd w:val="clear" w:color="auto" w:fill="FFFFFF" w:themeFill="background1"/>
          <w:lang w:val="en-GB"/>
        </w:rPr>
        <w:fldChar w:fldCharType="separate"/>
      </w:r>
      <w:r w:rsidRPr="008A5AB5">
        <w:rPr>
          <w:rFonts w:ascii="Times New Roman" w:hAnsi="Times New Roman" w:cs="Times New Roman"/>
          <w:noProof/>
          <w:sz w:val="24"/>
          <w:szCs w:val="24"/>
          <w:shd w:val="clear" w:color="auto" w:fill="FFFFFF" w:themeFill="background1"/>
          <w:lang w:val="en-GB"/>
        </w:rPr>
        <w:t>Hunter et al. (2014)</w:t>
      </w:r>
      <w:r w:rsidRPr="008A5AB5">
        <w:rPr>
          <w:rFonts w:ascii="Times New Roman" w:hAnsi="Times New Roman" w:cs="Times New Roman"/>
          <w:sz w:val="24"/>
          <w:szCs w:val="24"/>
          <w:shd w:val="clear" w:color="auto" w:fill="FFFFFF" w:themeFill="background1"/>
          <w:lang w:val="en-GB"/>
        </w:rPr>
        <w:fldChar w:fldCharType="end"/>
      </w:r>
      <w:r w:rsidRPr="008A5AB5">
        <w:rPr>
          <w:rFonts w:ascii="Times New Roman" w:hAnsi="Times New Roman" w:cs="Times New Roman"/>
          <w:sz w:val="24"/>
          <w:szCs w:val="24"/>
          <w:shd w:val="clear" w:color="auto" w:fill="FFFFFF" w:themeFill="background1"/>
          <w:lang w:val="en-GB"/>
        </w:rPr>
        <w:t xml:space="preserve"> stated that utilising multiple field based measures, </w:t>
      </w:r>
      <w:r w:rsidR="00D64B03">
        <w:rPr>
          <w:rFonts w:ascii="Times New Roman" w:hAnsi="Times New Roman" w:cs="Times New Roman"/>
          <w:sz w:val="24"/>
          <w:szCs w:val="24"/>
          <w:shd w:val="clear" w:color="auto" w:fill="FFFFFF" w:themeFill="background1"/>
          <w:lang w:val="en-GB"/>
        </w:rPr>
        <w:t>for instance,</w:t>
      </w:r>
      <w:r w:rsidRPr="008A5AB5">
        <w:rPr>
          <w:rFonts w:ascii="Times New Roman" w:hAnsi="Times New Roman" w:cs="Times New Roman"/>
          <w:sz w:val="24"/>
          <w:szCs w:val="24"/>
          <w:shd w:val="clear" w:color="auto" w:fill="FFFFFF" w:themeFill="background1"/>
          <w:lang w:val="en-GB"/>
        </w:rPr>
        <w:t xml:space="preserve"> MAS, MSS and ASR poses a more ecological, valid, economical and practical technique for individualising thresholds.</w:t>
      </w:r>
    </w:p>
    <w:p w14:paraId="02E4EA45" w14:textId="4ADA45DC" w:rsidR="007C5250" w:rsidRDefault="007C5250" w:rsidP="003554BE">
      <w:pPr>
        <w:rPr>
          <w:rFonts w:ascii="Times New Roman" w:hAnsi="Times New Roman" w:cs="Times New Roman"/>
          <w:b/>
          <w:bCs/>
          <w:sz w:val="24"/>
          <w:szCs w:val="24"/>
        </w:rPr>
      </w:pPr>
      <w:r>
        <w:rPr>
          <w:rFonts w:ascii="Times New Roman" w:hAnsi="Times New Roman" w:cs="Times New Roman"/>
          <w:b/>
          <w:bCs/>
          <w:sz w:val="24"/>
          <w:szCs w:val="24"/>
        </w:rPr>
        <w:t>Anaerobic Speed Reserve – ASR</w:t>
      </w:r>
    </w:p>
    <w:p w14:paraId="0E435B7C" w14:textId="37B6A7EE" w:rsidR="000B1676" w:rsidRDefault="007C5250" w:rsidP="003554BE">
      <w:pPr>
        <w:rPr>
          <w:rFonts w:ascii="Times New Roman" w:hAnsi="Times New Roman" w:cs="Times New Roman"/>
          <w:sz w:val="24"/>
          <w:szCs w:val="24"/>
          <w:lang w:val="en-GB"/>
        </w:rPr>
      </w:pPr>
      <w:r>
        <w:rPr>
          <w:rFonts w:ascii="Times New Roman" w:hAnsi="Times New Roman" w:cs="Times New Roman"/>
          <w:b/>
          <w:bCs/>
          <w:sz w:val="24"/>
          <w:szCs w:val="24"/>
        </w:rPr>
        <w:tab/>
      </w:r>
      <w:r w:rsidR="00BA4597" w:rsidRPr="00BA4597">
        <w:rPr>
          <w:rFonts w:ascii="Times New Roman" w:hAnsi="Times New Roman" w:cs="Times New Roman"/>
          <w:sz w:val="24"/>
          <w:szCs w:val="24"/>
        </w:rPr>
        <w:t>ASR has only recently been considered in relation to high intensity intermittent running</w:t>
      </w:r>
      <w:r w:rsidR="00BA4597">
        <w:rPr>
          <w:rFonts w:ascii="Times New Roman" w:hAnsi="Times New Roman" w:cs="Times New Roman"/>
          <w:b/>
          <w:bCs/>
          <w:sz w:val="24"/>
          <w:szCs w:val="24"/>
        </w:rPr>
        <w:t xml:space="preserve"> </w:t>
      </w:r>
      <w:r w:rsidR="00BA4597">
        <w:rPr>
          <w:rFonts w:ascii="Times New Roman" w:hAnsi="Times New Roman" w:cs="Times New Roman"/>
          <w:b/>
          <w:bCs/>
          <w:sz w:val="24"/>
          <w:szCs w:val="24"/>
        </w:rPr>
        <w:fldChar w:fldCharType="begin" w:fldLock="1"/>
      </w:r>
      <w:r w:rsidR="001F7231">
        <w:rPr>
          <w:rFonts w:ascii="Times New Roman" w:hAnsi="Times New Roman" w:cs="Times New Roman"/>
          <w:b/>
          <w:bCs/>
          <w:sz w:val="24"/>
          <w:szCs w:val="24"/>
        </w:rPr>
        <w:instrText>ADDIN CSL_CITATION {"citationItems":[{"id":"ITEM-1","itemData":{"DOI":"10.1080/02640414.2013.792947","ISSN":"0264-0414","PMID":"23808361","abstract":"The aim of the study was to examine supramaximal intermittent running performance in highly-trained young soccer players, with regard to age and locomotor profile. Twenty-seven Under 14, 19 U16 and 16 U18 highly-trained soccer players performed an incremental intermittent running test (30-15 Intermittent Fitness Test) to assess supramaximal intermittent running performance (VIFT), an incremental running test to estimate maximal aerobic speed (VVam-Eval) and a 40-m sprint to estimate maximal sprinting speed (MSS). U16 and U18 presented very likely greater VIFT (19.2 ± 0.9, 19.7 ± 1.0 vs. 17.4 ± 0.9 km · h(-1)) and VVam-Eval (16.2 ± 0.9, 16.7 ± 1.0 vs. 14.6 ± 0.9 km · h(-1)) than U14, while there was no clear difference between U16 and U18. MSS (25.1 ± 1.6, 29.3 ± 1.6 and 31.0 ± 1.1 km · h(-1) for U14, U16 and U18) was very likely different between all groups. When data were pooled together, VIFT was very largely correlated with VVam-Eval and MSS (overall r =0.89, partial r = 0.74 and 0.29, respectively). Within-age group correlations showed that the older the players, the greater the magnitude of the correlations between VIFT and VVam-Eval (r = 0.67, 0.73 and 0.87). In conclusion, the major predictors of VIFT were, in order of importance, VVam-Eval and MSS; however, the older the players, the greater the correlations with VVam-Eval.","author":[{"dropping-particle":"","family":"Buchheit","given":"Martin","non-dropping-particle":"","parse-names":false,"suffix":""},{"dropping-particle":"","family":"Mendez-Villanueva","given":"Alberto","non-dropping-particle":"","parse-names":false,"suffix":""}],"container-title":"Journal of Sports Sciences","id":"ITEM-1","issue":"13","issued":{"date-parts":[["2013","9","28"]]},"page":"1402-1411","title":"Supramaximal intermittent running performance in relation to age and locomotor profile in highly-trained young soccer players","type":"article-journal","volume":"31"},"uris":["http://www.mendeley.com/documents/?uuid=07eaf745-7ed3-35cd-8279-95f51d398d7b"]},{"id":"ITEM-2","itemData":{"DOI":"10.3389/fphys.2012.00406","ISSN":"1664-042X","PMID":"23097642","abstract":"We examined the respective associations between aerobic fitness ([Formula: see text]max), metabolic control ([Formula: see text] kinetics) and locomotor function, and various physiological responses to high-intensity intermittent (HIT) running exercise in team sport players. Eleven players (30.5 ± 3.6 year) performed a series of tests to determine their [Formula: see text]max and the associated velocity (v[Formula: see text]max), maximal sprinting speed (MSS) and [Formula: see text] kinetics at exercise onset in the moderate and severe intensity domains, and during recovery ([Formula: see text] SEV). Cardiorespiratory variables, oxygenation and electromyography of lower limbs muscles and blood lactate ([La]) concentration were collected during a standardized HIT protocol consisting in 8 sets of 10, 4-s runs. During HIT, four players could not complete more than two sets; the others finished at least five sets. Metabolic responses to the two first sets of HIT were negatively correlated with [Formula: see text]max, v[Formula: see text]max, and [Formula: see text] SEV (r = -0.6 to -0.8), while there was no clear relationship with the other variables. [Formula: see text], oxygenation and [La] responses to the first two sets of HIT were the only variables that differed between the players which could complete at least five sets or those who could not complete more than two sets. Players that managed to run at least five sets presented, in comparison with the others, greater v[Formula: see text]max [ES = +1.5(0.4; 2.7), MSS(ES = +1.0(0.1; 1.9)] and training load [ES = +3.8 (2.8; 4.9)]. There was no clear between-group difference in any of the [Formula: see text] kinetics measures [e.g., ES = -0.1(-1.4; 1.2) for [Formula: see text] SEV]. While [Formula: see text]max and v[Formula: see text]max are likely determinant for HIT tolerance, the importance of [Formula: see text] kinetics as assessed in this study appears limited in the present population. Knowing the main factors influencing tolerance to HIT running exercise may assist practitioners in personalizing training interventions.","author":[{"dropping-particle":"","family":"Buchheit","given":"Martin","non-dropping-particle":"","parse-names":false,"suffix":""},{"dropping-particle":"","family":"Hader","given":"Karim","non-dropping-particle":"","parse-names":false,"suffix":""},{"dropping-particle":"","family":"Mendez-Villanueva","given":"Alberto","non-dropping-particle":"","parse-names":false,"suffix":""}],"container-title":"Frontiers in Physiology","id":"ITEM-2","issued":{"date-parts":[["2012"]]},"page":"406","title":"Tolerance to high-intensity intermittent running exercise: do oxygen uptake kinetics really matter?","type":"article-journal","volume":"3"},"uris":["http://www.mendeley.com/documents/?uuid=dda8b2eb-a271-3e99-bf9e-359e56771ff8"]}],"mendeley":{"formattedCitation":"(Martin Buchheit, Hader, &amp; Mendez-Villanueva, 2012; Martin Buchheit &amp; Mendez-Villanueva, 2013)","manualFormatting":"Buchheit, Hader, &amp; Mendez-Villanueva, 2012; Buchheit &amp; Mendez-Villanueva, (2013)","plainTextFormattedCitation":"(Martin Buchheit, Hader, &amp; Mendez-Villanueva, 2012; Martin Buchheit &amp; Mendez-Villanueva, 2013)","previouslyFormattedCitation":"(Martin Buchheit, Hader, &amp; Mendez-Villanueva, 2012; Martin Buchheit &amp; Mendez-Villanueva, 2013)"},"properties":{"noteIndex":0},"schema":"https://github.com/citation-style-language/schema/raw/master/csl-citation.json"}</w:instrText>
      </w:r>
      <w:r w:rsidR="00BA4597">
        <w:rPr>
          <w:rFonts w:ascii="Times New Roman" w:hAnsi="Times New Roman" w:cs="Times New Roman"/>
          <w:b/>
          <w:bCs/>
          <w:sz w:val="24"/>
          <w:szCs w:val="24"/>
        </w:rPr>
        <w:fldChar w:fldCharType="separate"/>
      </w:r>
      <w:r w:rsidR="00BA4597" w:rsidRPr="00BA4597">
        <w:rPr>
          <w:rFonts w:ascii="Times New Roman" w:hAnsi="Times New Roman" w:cs="Times New Roman"/>
          <w:bCs/>
          <w:noProof/>
          <w:sz w:val="24"/>
          <w:szCs w:val="24"/>
        </w:rPr>
        <w:t>Buchheit, Hader, &amp; Mendez-Villanueva, 2012;</w:t>
      </w:r>
      <w:r w:rsidR="00BA4597">
        <w:rPr>
          <w:rFonts w:ascii="Times New Roman" w:hAnsi="Times New Roman" w:cs="Times New Roman"/>
          <w:bCs/>
          <w:noProof/>
          <w:sz w:val="24"/>
          <w:szCs w:val="24"/>
        </w:rPr>
        <w:t xml:space="preserve"> </w:t>
      </w:r>
      <w:r w:rsidR="00BA4597" w:rsidRPr="00BA4597">
        <w:rPr>
          <w:rFonts w:ascii="Times New Roman" w:hAnsi="Times New Roman" w:cs="Times New Roman"/>
          <w:bCs/>
          <w:noProof/>
          <w:sz w:val="24"/>
          <w:szCs w:val="24"/>
        </w:rPr>
        <w:t xml:space="preserve">Buchheit &amp; Mendez-Villanueva, </w:t>
      </w:r>
      <w:r w:rsidR="00BA4597">
        <w:rPr>
          <w:rFonts w:ascii="Times New Roman" w:hAnsi="Times New Roman" w:cs="Times New Roman"/>
          <w:bCs/>
          <w:noProof/>
          <w:sz w:val="24"/>
          <w:szCs w:val="24"/>
        </w:rPr>
        <w:t>(</w:t>
      </w:r>
      <w:r w:rsidR="00BA4597" w:rsidRPr="00BA4597">
        <w:rPr>
          <w:rFonts w:ascii="Times New Roman" w:hAnsi="Times New Roman" w:cs="Times New Roman"/>
          <w:bCs/>
          <w:noProof/>
          <w:sz w:val="24"/>
          <w:szCs w:val="24"/>
        </w:rPr>
        <w:t>2013)</w:t>
      </w:r>
      <w:r w:rsidR="00BA4597">
        <w:rPr>
          <w:rFonts w:ascii="Times New Roman" w:hAnsi="Times New Roman" w:cs="Times New Roman"/>
          <w:b/>
          <w:bCs/>
          <w:sz w:val="24"/>
          <w:szCs w:val="24"/>
        </w:rPr>
        <w:fldChar w:fldCharType="end"/>
      </w:r>
      <w:r w:rsidR="00BA4597" w:rsidRPr="00BA4597">
        <w:rPr>
          <w:rFonts w:ascii="Times New Roman" w:hAnsi="Times New Roman" w:cs="Times New Roman"/>
          <w:sz w:val="24"/>
          <w:szCs w:val="24"/>
        </w:rPr>
        <w:t>,</w:t>
      </w:r>
      <w:r w:rsidR="00BA4597">
        <w:rPr>
          <w:rFonts w:ascii="Times New Roman" w:hAnsi="Times New Roman" w:cs="Times New Roman"/>
          <w:b/>
          <w:bCs/>
          <w:sz w:val="24"/>
          <w:szCs w:val="24"/>
        </w:rPr>
        <w:t xml:space="preserve"> </w:t>
      </w:r>
      <w:r w:rsidR="00BA4597" w:rsidRPr="00BA4597">
        <w:rPr>
          <w:rFonts w:ascii="Times New Roman" w:hAnsi="Times New Roman" w:cs="Times New Roman"/>
          <w:sz w:val="24"/>
          <w:szCs w:val="24"/>
        </w:rPr>
        <w:t>and repeated sprint performance</w:t>
      </w:r>
      <w:r w:rsidR="00BA4597">
        <w:rPr>
          <w:rFonts w:ascii="Times New Roman" w:hAnsi="Times New Roman" w:cs="Times New Roman"/>
          <w:sz w:val="24"/>
          <w:szCs w:val="24"/>
        </w:rPr>
        <w:t xml:space="preserve"> </w:t>
      </w:r>
      <w:r w:rsidR="001F7231">
        <w:rPr>
          <w:rFonts w:ascii="Times New Roman" w:hAnsi="Times New Roman" w:cs="Times New Roman"/>
          <w:sz w:val="24"/>
          <w:szCs w:val="24"/>
        </w:rPr>
        <w:fldChar w:fldCharType="begin" w:fldLock="1"/>
      </w:r>
      <w:r w:rsidR="00E65F0B">
        <w:rPr>
          <w:rFonts w:ascii="Times New Roman" w:hAnsi="Times New Roman" w:cs="Times New Roman"/>
          <w:sz w:val="24"/>
          <w:szCs w:val="24"/>
        </w:rPr>
        <w:instrText>ADDIN CSL_CITATION {"citationItems":[{"id":"ITEM-1","itemData":{"DOI":"10.1007/s00421-011-2021-1","ISSN":"1439-6319","PMID":"21667291","abstract":"The purpose of this study was to examine the cardiorespiratory and muscle oxygenation responses to a sprint interval training (SIT) session, and to assess their relationships with maximal pulmonary O(2) uptake [Formula: see text], on- and off- [Formula: see text] kinetics and muscle reoxygenation rate (Reoxy rate). Ten male cyclists performed two 6-min moderate-intensity exercises (≈90-95% of lactate threshold power output, Mod), followed 10 min later by a SIT session consisting of 6 × 30-s all out cycling sprints interspersed with 2 min of passive recovery. [Formula: see text] kinetics at Mod onset ([Formula: see text]) and cessation ([Formula: see text]) were calculated. Cardiorespiratory variables, blood lactate ([La](b)) and muscle oxygenation level of the vastus lateralis (tissue oxygenation index, TOI) were recorded during SIT. Percentage of the decline in power output (%Dec), time spent above 90% of [Formula: see text] (t &gt; 90% [Formula: see text]) and Reoxy rate after each sprint were also recorded. Despite a low mean [Formula: see text] (48.0 ± 4.1% of [Formula: see text]), SIT performance was associated with high peak [Formula: see text] (90.4 ± 2.8% of [Formula: see text]), muscle deoxygenation (sprint ΔTOI = -27%) and [La](b) (15.3 ± 0.7 mmol l(-1)) levels. Muscle deoxygenation and Reoxy rate increased throughout sprint repetitions (P &lt; 0.001 for both). Except for t &gt; 90% [Formula: see text] versus [Formula: see text] [r = 0.68 (90% CL, 0.20; 0.90); P = 0.03], there were no significant correlations between any index of aerobic function and either SIT performance or physiological responses [e.g., %Dec vs. [Formula: see text]: r = -0.41 (-0.78; 0.18); P = 0.24]. Present results show that SIT elicits a greater muscle O(2) extraction with successive sprint repetitions, despite the decrease in external power production (%Dec = 21%). Further, our findings obtained in a small and homogenous group indicate that performance and physiological responses to SIT are only slightly influenced by aerobic fitness level in this population.","author":[{"dropping-particle":"","family":"Buchheit","given":"Martin","non-dropping-particle":"","parse-names":false,"suffix":""},{"dropping-particle":"","family":"Abbiss","given":"Chris R.","non-dropping-particle":"","parse-names":false,"suffix":""},{"dropping-particle":"","family":"Peiffer","given":"Jeremiah J.","non-dropping-particle":"","parse-names":false,"suffix":""},{"dropping-particle":"","family":"Laursen","given":"Paul B.","non-dropping-particle":"","parse-names":false,"suffix":""}],"container-title":"European Journal of Applied Physiology","id":"ITEM-1","issue":"2","issued":{"date-parts":[["2012","2","12"]]},"page":"767-779","title":"Performance and physiological responses during a sprint interval training session: relationships with muscle oxygenation and pulmonary oxygen uptake kinetics","type":"article-journal","volume":"112"},"uris":["http://www.mendeley.com/documents/?uuid=f5cd8b61-04e8-316b-9126-9c9372ff8189"]},{"id":"ITEM-2","itemData":{"DOI":"10.1055/s-0033-1333719","ISSN":"0172-4622","author":[{"dropping-particle":"","family":"Ufland","given":"P.","non-dropping-particle":"","parse-names":false,"suffix":""},{"dropping-particle":"","family":"Ahmaidi","given":"S.","non-dropping-particle":"","parse-names":false,"suffix":""},{"dropping-particle":"","family":"Buchheit","given":"M.","non-dropping-particle":"","parse-names":false,"suffix":""}],"container-title":"International Journal of Sports Medicine","id":"ITEM-2","issue":"10","issued":{"date-parts":[["2013","6","5"]]},"page":"924-930","title":"Repeated-Sprint Performance, Locomotor Profile and Muscle Oxygen Uptake Recovery: Effect of Training Background","type":"article-journal","volume":"34"},"uris":["http://www.mendeley.com/documents/?uuid=5ad3da3c-f7bb-3e41-b93c-11c00d3f5bb5"]},{"id":"ITEM-3","itemData":{"DOI":"10.1080/02640414.2014.918272","ISSN":"0264-0414","PMID":"24878034","abstract":"The aim of this study was to examine the effects of changes in maximal aerobic (MAS) and sprinting (MSS) speeds and the anaerobic reserve (ASR) on repeated-sprint performance. Two hundred and seventy highly-trained soccer players (14.5 ± 1.6 year) completed three times per season (over 5 years) a maximal incremental running test to approach MAS, a 40-m sprint with 10-m splits to assess MSS and a repeated-sprint test (10 × 30-m sprints), where best (RSb) and mean (RSm) sprint times, and percentage of speed decrement (%Dec) were calculated. ASR was calculated as MSS-MAS. While ∆RSb were related to ∆MSS and ∆body mass (r(2) = 0.42, 90%CL[0.34;0.49] for the overall multiple regression, n = 334), ∆RSm was also correlated with ∆MAS and ∆sum of 7 skinfolds (r(2) = 0.43 [0.35;0.50], n = 334). There was a small and positive association between ∆%Dec and ∆MAS (r(2) = 0.02 [-0.07;0.11], n = 334). Substantial ∆MSS and ∆MAS had a predictive value of 70 and 55% for ∆RSm, respectively. Finally, ∆ASR per se was not predictive of ∆RSm (Cohen's = +0.8 to -0.3 with increased ASR), but the greater magnitude of ∆RSm improvement was observed when MSS, MAS and ASR increased together (0.8 vs. +0.4 with ASR increased vs. not, additionally to MSS and MAS). Low-cost field tests aimed at assessing maximal sprinting and aerobic speeds can be used to monitor ∆RS performance.","author":[{"dropping-particle":"","family":"Buchheit","given":"Martin","non-dropping-particle":"","parse-names":false,"suffix":""},{"dropping-particle":"","family":"Mendez-Villanueva","given":"Alberto","non-dropping-particle":"","parse-names":false,"suffix":""}],"container-title":"Journal of Sports Sciences","id":"ITEM-3","issue":"13","issued":{"date-parts":[["2014","8","9"]]},"page":"1309-1317","title":"Changes in repeated-sprint performance in relation to change in locomotor profile in highly-trained young soccer players","type":"article-journal","volume":"32"},"uris":["http://www.mendeley.com/documents/?uuid=fcc6f6dd-5d20-3dbd-8cf1-d43e926e3aa3"]},{"id":"ITEM-4","itemData":{"DOI":"10.1007/s00421-008-0723-9","ISSN":"1439-6319","PMID":"18368419","abstract":"The purpose of this study was (1) to determine the relationship between each individual's anaerobic power reserve (APR) [i.e., the difference between the maximum anaerobic (Pana) and aerobic power (Paer)] and fatigability during repeated-sprint exercise and (2) to examine the acute effects of repeated sprints on neuromuscular activity, as evidenced by changes in the surface electromyogram (EMG) signals. Eight healthy males carried out tests to determine Pana (defined as the highest power output attained during a 6-s cycling sprint), Paer (defined as the highest power output achieved during a progressive, discontinuous cycling test to failure) and a repeated cycling sprint test (10 x 6-s max sprints with 30 s rest). Peak power output (PPO) and mean power output (MPO) were calculated for each maximal 6-s cycling bout. Root mean square (RMS) was utilized to quantify EMG activity from the vastus lateralis (VL) muscle of the right leg. Over the ten sprints, PPO and MPO decreased by 24.6 and 28.3% from the maximal value (i.e., sprint 1), respectively. Fatigue index during repeated sprints was significantly correlated with APR (R = 0.87; P &lt; 0.05). RMS values decreased over the ten sprints by 14.6% (+/-6.3%). There was a strong linear relationship (R2 = 0.97; P &lt; 0.05) between the changes in MPO and EMG RMS from the vastus lateralis muscle during the ten sprints. The individual advantage in fatigue-resistance when performing a repeated sprint task was related with a lower anaerobic power reserve. Additionally, a suboptimal net motor unit activity might also impair the ability to repeatedly generate maximum power outputs.","author":[{"dropping-particle":"","family":"Mendez-Villanueva","given":"Alberto","non-dropping-particle":"","parse-names":false,"suffix":""},{"dropping-particle":"","family":"Hamer","given":"Peter","non-dropping-particle":"","parse-names":false,"suffix":""},{"dropping-particle":"","family":"Bishop","given":"David","non-dropping-particle":"","parse-names":false,"suffix":""}],"container-title":"European Journal of Applied Physiology","id":"ITEM-4","issue":"4","issued":{"date-parts":[["2008","7","27"]]},"page":"411-419","title":"Fatigue in repeated-sprint exercise is related to muscle power factors and reduced neuromuscular activity","type":"article-journal","volume":"103"},"uris":["http://www.mendeley.com/documents/?uuid=8045cf93-ff0b-3bae-833c-c00e10e76a30"]}],"mendeley":{"formattedCitation":"(Martin Buchheit, Abbiss, Peiffer, &amp; Laursen, 2012; Martin Buchheit &amp; Mendez-Villanueva, 2014; Alberto Mendez-Villanueva, Hamer, &amp; Bishop, 2008; Ufland, Ahmaidi, &amp; Buchheit, 2013)","manualFormatting":"(Buchheit, Abbiss, Peiffer, &amp; Laursen, 2012; Buchheit &amp; Mendez-Villanueva, 2014; Alberto Mendez-Villanueva, Hamer, &amp; Bishop, 2008; Ufland, Ahmaidi, &amp; Buchheit, 2013)","plainTextFormattedCitation":"(Martin Buchheit, Abbiss, Peiffer, &amp; Laursen, 2012; Martin Buchheit &amp; Mendez-Villanueva, 2014; Alberto Mendez-Villanueva, Hamer, &amp; Bishop, 2008; Ufland, Ahmaidi, &amp; Buchheit, 2013)","previouslyFormattedCitation":"(Martin Buchheit, Abbiss, Peiffer, &amp; Laursen, 2012; Martin Buchheit &amp; Mendez-Villanueva, 2014; Alberto Mendez-Villanueva, Hamer, &amp; Bishop, 2008; Ufland, Ahmaidi, &amp; Buchheit, 2013)"},"properties":{"noteIndex":0},"schema":"https://github.com/citation-style-language/schema/raw/master/csl-citation.json"}</w:instrText>
      </w:r>
      <w:r w:rsidR="001F7231">
        <w:rPr>
          <w:rFonts w:ascii="Times New Roman" w:hAnsi="Times New Roman" w:cs="Times New Roman"/>
          <w:sz w:val="24"/>
          <w:szCs w:val="24"/>
        </w:rPr>
        <w:fldChar w:fldCharType="separate"/>
      </w:r>
      <w:r w:rsidR="001F7231" w:rsidRPr="001F7231">
        <w:rPr>
          <w:rFonts w:ascii="Times New Roman" w:hAnsi="Times New Roman" w:cs="Times New Roman"/>
          <w:noProof/>
          <w:sz w:val="24"/>
          <w:szCs w:val="24"/>
        </w:rPr>
        <w:t xml:space="preserve">(Buchheit, Abbiss, Peiffer, &amp; Laursen, 2012; Buchheit &amp; Mendez-Villanueva, 2014; Alberto Mendez-Villanueva, Hamer, &amp; Bishop, 2008; </w:t>
      </w:r>
      <w:r w:rsidR="001F7231" w:rsidRPr="001F7231">
        <w:rPr>
          <w:rFonts w:ascii="Times New Roman" w:hAnsi="Times New Roman" w:cs="Times New Roman"/>
          <w:noProof/>
          <w:sz w:val="24"/>
          <w:szCs w:val="24"/>
        </w:rPr>
        <w:lastRenderedPageBreak/>
        <w:t>Ufland, Ahmaidi, &amp; Buchheit, 2013)</w:t>
      </w:r>
      <w:r w:rsidR="001F7231">
        <w:rPr>
          <w:rFonts w:ascii="Times New Roman" w:hAnsi="Times New Roman" w:cs="Times New Roman"/>
          <w:sz w:val="24"/>
          <w:szCs w:val="24"/>
        </w:rPr>
        <w:fldChar w:fldCharType="end"/>
      </w:r>
      <w:r w:rsidR="00C74F99">
        <w:rPr>
          <w:rFonts w:ascii="Times New Roman" w:hAnsi="Times New Roman" w:cs="Times New Roman"/>
          <w:sz w:val="24"/>
          <w:szCs w:val="24"/>
        </w:rPr>
        <w:t>.</w:t>
      </w:r>
      <w:r w:rsidR="00BA4597" w:rsidRPr="00BA4597">
        <w:rPr>
          <w:rFonts w:ascii="Times New Roman" w:hAnsi="Times New Roman" w:cs="Times New Roman"/>
          <w:sz w:val="24"/>
          <w:szCs w:val="24"/>
        </w:rPr>
        <w:t xml:space="preserve"> </w:t>
      </w:r>
      <w:r w:rsidR="00500C7D" w:rsidRPr="00500C7D">
        <w:rPr>
          <w:rFonts w:ascii="Times New Roman" w:hAnsi="Times New Roman" w:cs="Times New Roman"/>
          <w:sz w:val="24"/>
          <w:szCs w:val="24"/>
        </w:rPr>
        <w:t xml:space="preserve">The </w:t>
      </w:r>
      <w:r w:rsidR="00500C7D">
        <w:rPr>
          <w:rFonts w:ascii="Times New Roman" w:hAnsi="Times New Roman" w:cs="Times New Roman"/>
          <w:sz w:val="24"/>
          <w:szCs w:val="24"/>
        </w:rPr>
        <w:t>administration</w:t>
      </w:r>
      <w:r w:rsidR="00500C7D" w:rsidRPr="00500C7D">
        <w:rPr>
          <w:rFonts w:ascii="Times New Roman" w:hAnsi="Times New Roman" w:cs="Times New Roman"/>
          <w:sz w:val="24"/>
          <w:szCs w:val="24"/>
        </w:rPr>
        <w:t xml:space="preserve"> of</w:t>
      </w:r>
      <w:r w:rsidR="00500C7D">
        <w:rPr>
          <w:rFonts w:ascii="Times New Roman" w:hAnsi="Times New Roman" w:cs="Times New Roman"/>
          <w:b/>
          <w:bCs/>
          <w:sz w:val="24"/>
          <w:szCs w:val="24"/>
        </w:rPr>
        <w:t xml:space="preserve"> </w:t>
      </w:r>
      <w:r>
        <w:rPr>
          <w:rFonts w:ascii="Times New Roman" w:hAnsi="Times New Roman" w:cs="Times New Roman"/>
          <w:sz w:val="24"/>
          <w:szCs w:val="24"/>
        </w:rPr>
        <w:t>ASR has been found to overcome interindividual variations in supramaximal running performance</w:t>
      </w:r>
      <w:r w:rsidR="000B1676">
        <w:rPr>
          <w:rFonts w:ascii="Times New Roman" w:hAnsi="Times New Roman" w:cs="Times New Roman"/>
          <w:sz w:val="24"/>
          <w:szCs w:val="24"/>
        </w:rPr>
        <w:t xml:space="preserve"> </w:t>
      </w:r>
      <w:r w:rsidR="009466D4">
        <w:rPr>
          <w:rFonts w:ascii="Times New Roman" w:hAnsi="Times New Roman" w:cs="Times New Roman"/>
          <w:sz w:val="24"/>
          <w:szCs w:val="24"/>
        </w:rPr>
        <w:t>(Figure 3)</w:t>
      </w:r>
      <w:r>
        <w:rPr>
          <w:rFonts w:ascii="Times New Roman" w:hAnsi="Times New Roman" w:cs="Times New Roman"/>
          <w:sz w:val="24"/>
          <w:szCs w:val="24"/>
        </w:rPr>
        <w:t>.</w:t>
      </w:r>
      <w:r w:rsidR="000B1676" w:rsidRPr="000B1676">
        <w:rPr>
          <w:rFonts w:ascii="Times New Roman" w:hAnsi="Times New Roman" w:cs="Times New Roman"/>
          <w:sz w:val="24"/>
          <w:szCs w:val="24"/>
          <w:highlight w:val="yellow"/>
          <w:lang w:val="en-GB"/>
        </w:rPr>
        <w:t xml:space="preserve"> </w:t>
      </w:r>
      <w:r w:rsidR="005B721C">
        <w:rPr>
          <w:rFonts w:ascii="Times New Roman" w:hAnsi="Times New Roman" w:cs="Times New Roman"/>
          <w:sz w:val="24"/>
          <w:szCs w:val="24"/>
          <w:lang w:val="en-GB"/>
        </w:rPr>
        <w:t>Nevertheless, r</w:t>
      </w:r>
      <w:r w:rsidR="000B1676" w:rsidRPr="000B1676">
        <w:rPr>
          <w:rFonts w:ascii="Times New Roman" w:hAnsi="Times New Roman" w:cs="Times New Roman"/>
          <w:sz w:val="24"/>
          <w:szCs w:val="24"/>
          <w:lang w:val="en-GB"/>
        </w:rPr>
        <w:t xml:space="preserve">unning velocity profiles and physiological responses to supramaximal training of this magnitude must be closely monitored, reasons being, athletes with similar MSS but dissimilar MAS can experience inconsistencies in exercise tolerance during supramaximal intensity training (Blondel et al., 2001; Buchheit, &amp; Laursen, 2013a; Buchheit &amp; Mendez-Villanueva, 2014). In contrast, athletes presenting similar MAS but contrasting MSS can also exhibit similar inconsistencies in exercise tolerance; in such cases, higher MSS is suggested to improve the athlete’s economy during supramaximal running speeds (Figure 3) (Buchheit &amp; Mendez-Villanueva, 2013, Alberto Mendez-Villanueva et al., 2008). If the intensity of a short-term HIIT session is based exclusively on aerobic markers (percentage of MAS), athletes with higher MSS will be conditioned at a substandard portion than their maximum athletic capacity </w:t>
      </w:r>
      <w:r w:rsidR="000B1676" w:rsidRPr="000B1676">
        <w:rPr>
          <w:rFonts w:ascii="Times New Roman" w:hAnsi="Times New Roman" w:cs="Times New Roman"/>
          <w:sz w:val="24"/>
          <w:szCs w:val="24"/>
          <w:lang w:val="en-GB"/>
        </w:rPr>
        <w:fldChar w:fldCharType="begin" w:fldLock="1"/>
      </w:r>
      <w:r w:rsidR="000B1676" w:rsidRPr="000B1676">
        <w:rPr>
          <w:rFonts w:ascii="Times New Roman" w:hAnsi="Times New Roman" w:cs="Times New Roman"/>
          <w:sz w:val="24"/>
          <w:szCs w:val="24"/>
          <w:lang w:val="en-GB"/>
        </w:rPr>
        <w:instrText>ADDIN CSL_CITATION {"citationItems":[{"id":"ITEM-1","itemData":{"DOI":"10.1007/s40279-013-0029-x","ISSN":"01121642","abstract":"High-intensity interval training (HIT), in a variety of forms, is today one of the most effective means of improving cardiorespiratory and metabolic function and, in turn, the physical performance of athletes. HIT involves repeated short-to-long bouts of rather high-intensity exercise interspersed with recovery periods. For team and racquet sport players, the inclusion of sprints and all-out efforts into HIT programmes has also been shown to be an effective practice. It is believed that an optimal stimulus to elicit both maximal cardiovascular and peripheral adaptations is one where athletes spend at least several minutes per session in their 'red zone,' which generally means reaching at least 90% of their maximal oxygen uptake (VO2max). While use of HIT is not the only approach to improve physiological parameters and performance, there has been a growth in interest by the sport science community for characterizing training protocols that allow athletes to maintain long periods of time above 90% of VO2max (T@VO2max). In addition to T@VO2max, other physiological variables should also be considered to fully characterize the training stimulus when programming HIT, including cardiovascular work, anaerobic glycolytic energy contribution and acute neuromuscular load and musculoskeletal strain. Prescription for HIT consists of the manipulation of up to nine variables, which include the work interval intensity and duration, relief interval intensity and duration, exercise modality, number of repetitions, number of series, as well as the between-series recovery duration and intensity. The manipulation of any of these variables can affect the acute physiological responses to HIT. This article is Part I of a subsequent II-part review and will discuss the different aspects of HIT programming, from work/relief interval manipulation to the selection of exercise mode, using different examples of training cycles from different sports, with continued reference to T@VO2max and cardiovascular responses. Additional programming and periodization considerations will also be discussed with respect to other variables such as anaerobic glycolytic system contribution (as inferred from blood lactate accumulation), neuromuscular load and musculoskeletal strain (Part II).","author":[{"dropping-particle":"","family":"Buchheit","given":"Martin","non-dropping-particle":"","parse-names":false,"suffix":""},{"dropping-particle":"","family":"Laursen","given":"Paul B.","non-dropping-particle":"","parse-names":false,"suffix":""}],"container-title":"Sports Medicine","id":"ITEM-1","issue":"5","issued":{"date-parts":[["2013","5"]]},"page":"313-338","title":"High-intensity interval training, solutions to the programming puzzle: Part I: Cardiopulmonary emphasis","type":"article","volume":"43"},"uris":["http://www.mendeley.com/documents/?uuid=34cd095a-9118-3f26-92de-a03c1ba8b316"]},{"id":"ITEM-2","itemData":{"DOI":"10.3389/fphys.2012.00406","ISSN":"1664-042X","PMID":"23097642","abstract":"We examined the respective associations between aerobic fitness ([Formula: see text]max), metabolic control ([Formula: see text] kinetics) and locomotor function, and various physiological responses to high-intensity intermittent (HIT) running exercise in team sport players. Eleven players (30.5 ± 3.6 year) performed a series of tests to determine their [Formula: see text]max and the associated velocity (v[Formula: see text]max), maximal sprinting speed (MSS) and [Formula: see text] kinetics at exercise onset in the moderate and severe intensity domains, and during recovery ([Formula: see text] SEV). Cardiorespiratory variables, oxygenation and electromyography of lower limbs muscles and blood lactate ([La]) concentration were collected during a standardized HIT protocol consisting in 8 sets of 10, 4-s runs. During HIT, four players could not complete more than two sets; the others finished at least five sets. Metabolic responses to the two first sets of HIT were negatively correlated with [Formula: see text]max, v[Formula: see text]max, and [Formula: see text] SEV (r = -0.6 to -0.8), while there was no clear relationship with the other variables. [Formula: see text], oxygenation and [La] responses to the first two sets of HIT were the only variables that differed between the players which could complete at least five sets or those who could not complete more than two sets. Players that managed to run at least five sets presented, in comparison with the others, greater v[Formula: see text]max [ES = +1.5(0.4; 2.7), MSS(ES = +1.0(0.1; 1.9)] and training load [ES = +3.8 (2.8; 4.9)]. There was no clear between-group difference in any of the [Formula: see text] kinetics measures [e.g., ES = -0.1(-1.4; 1.2) for [Formula: see text] SEV]. While [Formula: see text]max and v[Formula: see text]max are likely determinant for HIT tolerance, the importance of [Formula: see text] kinetics as assessed in this study appears limited in the present population. Knowing the main factors influencing tolerance to HIT running exercise may assist practitioners in personalizing training interventions.","author":[{"dropping-particle":"","family":"Buchheit","given":"Martin","non-dropping-particle":"","parse-names":false,"suffix":""},{"dropping-particle":"","family":"Hader","given":"Karim","non-dropping-particle":"","parse-names":false,"suffix":""},{"dropping-particle":"","family":"Mendez-Villanueva","given":"Alberto","non-dropping-particle":"","parse-names":false,"suffix":""}],"container-title":"Frontiers in Physiology","id":"ITEM-2","issued":{"date-parts":[["2012"]]},"page":"406","title":"Tolerance to high-intensity intermittent running exercise: do oxygen uptake kinetics really matter?","type":"article-journal","volume":"3"},"uris":["http://www.mendeley.com/documents/?uuid=dda8b2eb-a271-3e99-bf9e-359e56771ff8"]}],"mendeley":{"formattedCitation":"(Martin Buchheit, Hader, et al., 2012; Martin Buchheit &amp; Laursen, 2013c)","manualFormatting":"(Buchheit et al., 2012; Buchheit, &amp; Laursen, 2013b)","plainTextFormattedCitation":"(Martin Buchheit, Hader, et al., 2012; Martin Buchheit &amp; Laursen, 2013c)","previouslyFormattedCitation":"(Martin Buchheit, Hader, et al., 2012; Martin Buchheit &amp; Laursen, 2013c)"},"properties":{"noteIndex":0},"schema":"https://github.com/citation-style-language/schema/raw/master/csl-citation.json"}</w:instrText>
      </w:r>
      <w:r w:rsidR="000B1676" w:rsidRPr="000B1676">
        <w:rPr>
          <w:rFonts w:ascii="Times New Roman" w:hAnsi="Times New Roman" w:cs="Times New Roman"/>
          <w:sz w:val="24"/>
          <w:szCs w:val="24"/>
          <w:lang w:val="en-GB"/>
        </w:rPr>
        <w:fldChar w:fldCharType="separate"/>
      </w:r>
      <w:r w:rsidR="000B1676" w:rsidRPr="000B1676">
        <w:rPr>
          <w:rFonts w:ascii="Times New Roman" w:hAnsi="Times New Roman" w:cs="Times New Roman"/>
          <w:noProof/>
          <w:sz w:val="24"/>
          <w:szCs w:val="24"/>
          <w:lang w:val="en-GB"/>
        </w:rPr>
        <w:t>(Buchheit et al., 2012; Buchheit, &amp; Laursen, 2013b)</w:t>
      </w:r>
      <w:r w:rsidR="000B1676" w:rsidRPr="000B1676">
        <w:rPr>
          <w:rFonts w:ascii="Times New Roman" w:hAnsi="Times New Roman" w:cs="Times New Roman"/>
          <w:sz w:val="24"/>
          <w:szCs w:val="24"/>
          <w:lang w:val="en-GB"/>
        </w:rPr>
        <w:fldChar w:fldCharType="end"/>
      </w:r>
      <w:r w:rsidR="000B1676" w:rsidRPr="000B1676">
        <w:rPr>
          <w:rFonts w:ascii="Times New Roman" w:hAnsi="Times New Roman" w:cs="Times New Roman"/>
          <w:sz w:val="24"/>
          <w:szCs w:val="24"/>
          <w:lang w:val="en-GB"/>
        </w:rPr>
        <w:t xml:space="preserve">. MAS usually leads to athletes participating in HIIT with contrasting physiological demands and exercise tolerance than predicted </w:t>
      </w:r>
      <w:r w:rsidR="000B1676" w:rsidRPr="000B1676">
        <w:rPr>
          <w:rFonts w:ascii="Times New Roman" w:hAnsi="Times New Roman" w:cs="Times New Roman"/>
          <w:sz w:val="24"/>
          <w:szCs w:val="24"/>
          <w:lang w:val="en-GB"/>
        </w:rPr>
        <w:fldChar w:fldCharType="begin" w:fldLock="1"/>
      </w:r>
      <w:r w:rsidR="000B1676" w:rsidRPr="000B1676">
        <w:rPr>
          <w:rFonts w:ascii="Times New Roman" w:hAnsi="Times New Roman" w:cs="Times New Roman"/>
          <w:sz w:val="24"/>
          <w:szCs w:val="24"/>
          <w:lang w:val="en-GB"/>
        </w:rPr>
        <w:instrText>ADDIN CSL_CITATION {"citationItems":[{"id":"ITEM-1","itemData":{"DOI":"10.1007/s40279-013-0066-5","ISSN":"0112-1642","PMID":"23832851","abstract":"High-intensity interval training (HIT) is a well-known, time-efficient training method for improving cardiorespiratory and metabolic function and, in turn, physical performance in athletes. HIT involves repeated short (&lt;45 s) to long (2-4 min) bouts of rather high-intensity exercise interspersed with recovery periods (refer to the previously published first part of this review). While athletes have used 'classical' HIT formats for nearly a century (e.g. repetitions of 30 s of exercise interspersed with 30 s of rest, or 2-4-min interval repetitions ran at high but still submaximal intensities), there is today a surge of research interest focused on examining the effects of short sprints and all-out efforts, both in the field and in the laboratory. Prescription of HIT consists of the manipulation of at least nine variables (e.g. work interval intensity and duration, relief interval intensity and duration, exercise modality, number of repetitions, number of series, between-series recovery duration and intensity); any of which has a likely effect on the acute physiological response. Manipulating HIT appropriately is important, not only with respect to the expected middle- to long-term physiological and performance adaptations, but also to maximize daily and/or weekly training periodization. Cardiopulmonary responses are typically the first variables to consider when programming HIT (refer to Part I). However, anaerobic glycolytic energy contribution and neuromuscular load should also be considered to maximize the training outcome. Contrasting HIT formats that elicit similar (and maximal) cardiorespiratory responses have been associated with distinctly different anaerobic energy contributions. The high locomotor speed/power requirements of HIT (i.e. ≥95 % of the minimal velocity/power that elicits maximal oxygen uptake [v/p(·)VO(2max)] to 100 % of maximal sprinting speed or power) and the accumulation of high-training volumes at high-exercise intensity (runners can cover up to 6-8 km at v(·)VO(2max) per session) can cause significant strain on the neuromuscular/musculoskeletal system. For athletes training twice a day, and/or in team sport players training a number of metabolic and neuromuscular systems within a weekly microcycle, this added physiological strain should be considered in light of the other physical and technical/tactical sessions, so as to avoid overload and optimize adaptation (i.e. maximize a given training stimulus and minimize musculoskele…","author":[{"dropping-particle":"","family":"Buchheit","given":"Martin","non-dropping-particle":"","parse-names":false,"suffix":""},{"dropping-particle":"","family":"Laursen","given":"Paul B.","non-dropping-particle":"","parse-names":false,"suffix":""}],"container-title":"Sports Medicine","id":"ITEM-1","issue":"10","issued":{"date-parts":[["2013","10","6"]]},"page":"927-954","title":"High-Intensity Interval Training, Solutions to the Programming Puzzle","type":"article-journal","volume":"43"},"uris":["http://www.mendeley.com/documents/?uuid=0b3f7e02-d691-30ed-8729-ee1c4ad000d3"]}],"mendeley":{"formattedCitation":"(Martin Buchheit &amp; Laursen, 2013a)","manualFormatting":"(Buchheit &amp; Laursen, 2013a)","plainTextFormattedCitation":"(Martin Buchheit &amp; Laursen, 2013a)","previouslyFormattedCitation":"(Martin Buchheit &amp; Laursen, 2013a)"},"properties":{"noteIndex":0},"schema":"https://github.com/citation-style-language/schema/raw/master/csl-citation.json"}</w:instrText>
      </w:r>
      <w:r w:rsidR="000B1676" w:rsidRPr="000B1676">
        <w:rPr>
          <w:rFonts w:ascii="Times New Roman" w:hAnsi="Times New Roman" w:cs="Times New Roman"/>
          <w:sz w:val="24"/>
          <w:szCs w:val="24"/>
          <w:lang w:val="en-GB"/>
        </w:rPr>
        <w:fldChar w:fldCharType="separate"/>
      </w:r>
      <w:r w:rsidR="000B1676" w:rsidRPr="000B1676">
        <w:rPr>
          <w:rFonts w:ascii="Times New Roman" w:hAnsi="Times New Roman" w:cs="Times New Roman"/>
          <w:noProof/>
          <w:sz w:val="24"/>
          <w:szCs w:val="24"/>
          <w:lang w:val="en-GB"/>
        </w:rPr>
        <w:t>(Buchheit &amp; Laursen, 2013a)</w:t>
      </w:r>
      <w:r w:rsidR="000B1676" w:rsidRPr="000B1676">
        <w:rPr>
          <w:rFonts w:ascii="Times New Roman" w:hAnsi="Times New Roman" w:cs="Times New Roman"/>
          <w:sz w:val="24"/>
          <w:szCs w:val="24"/>
          <w:lang w:val="en-GB"/>
        </w:rPr>
        <w:fldChar w:fldCharType="end"/>
      </w:r>
      <w:r w:rsidR="000B1676" w:rsidRPr="000B1676">
        <w:rPr>
          <w:rFonts w:ascii="Times New Roman" w:hAnsi="Times New Roman" w:cs="Times New Roman"/>
          <w:sz w:val="24"/>
          <w:szCs w:val="24"/>
          <w:lang w:val="en-GB"/>
        </w:rPr>
        <w:t>.</w:t>
      </w:r>
    </w:p>
    <w:p w14:paraId="1CD881CA" w14:textId="77777777" w:rsidR="009466D4" w:rsidRDefault="009466D4" w:rsidP="009466D4">
      <w:pPr>
        <w:keepNext/>
        <w:jc w:val="center"/>
      </w:pPr>
      <w:r>
        <w:rPr>
          <w:rFonts w:ascii="Times New Roman" w:hAnsi="Times New Roman" w:cs="Times New Roman"/>
          <w:noProof/>
          <w:sz w:val="24"/>
          <w:szCs w:val="24"/>
        </w:rPr>
        <w:drawing>
          <wp:inline distT="0" distB="0" distL="0" distR="0" wp14:anchorId="1106D88F" wp14:editId="3D3F7313">
            <wp:extent cx="4217670" cy="2471057"/>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1_orig.png"/>
                    <pic:cNvPicPr/>
                  </pic:nvPicPr>
                  <pic:blipFill>
                    <a:blip r:embed="rId11">
                      <a:extLst>
                        <a:ext uri="{28A0092B-C50C-407E-A947-70E740481C1C}">
                          <a14:useLocalDpi xmlns:a14="http://schemas.microsoft.com/office/drawing/2010/main" val="0"/>
                        </a:ext>
                      </a:extLst>
                    </a:blip>
                    <a:stretch>
                      <a:fillRect/>
                    </a:stretch>
                  </pic:blipFill>
                  <pic:spPr>
                    <a:xfrm>
                      <a:off x="0" y="0"/>
                      <a:ext cx="4236271" cy="2481955"/>
                    </a:xfrm>
                    <a:prstGeom prst="rect">
                      <a:avLst/>
                    </a:prstGeom>
                  </pic:spPr>
                </pic:pic>
              </a:graphicData>
            </a:graphic>
          </wp:inline>
        </w:drawing>
      </w:r>
    </w:p>
    <w:p w14:paraId="3D99C217" w14:textId="45E71214" w:rsidR="009466D4" w:rsidRDefault="009466D4" w:rsidP="009466D4">
      <w:pPr>
        <w:pStyle w:val="Caption"/>
        <w:rPr>
          <w:rFonts w:ascii="Times New Roman" w:hAnsi="Times New Roman" w:cs="Times New Roman"/>
          <w:sz w:val="24"/>
          <w:szCs w:val="24"/>
        </w:rPr>
      </w:pPr>
      <w:r>
        <w:t xml:space="preserve">Figure </w:t>
      </w:r>
      <w:fldSimple w:instr=" SEQ Figure \* ARABIC ">
        <w:r w:rsidR="0068082F">
          <w:rPr>
            <w:noProof/>
          </w:rPr>
          <w:t>3</w:t>
        </w:r>
      </w:fldSimple>
      <w:r>
        <w:t xml:space="preserve"> - Buchheit and Laursen, "High-Intensity Interval Training, Solutions to the programming puzzle: Part 1: Cardiopulmonary Emphasis," Sports Medicine 43 no. 5 (2013): 313-338</w:t>
      </w:r>
    </w:p>
    <w:p w14:paraId="41F4FFD3" w14:textId="4DE61608" w:rsidR="007C5250" w:rsidRDefault="007C5250" w:rsidP="000B1676">
      <w:pPr>
        <w:ind w:firstLine="720"/>
        <w:rPr>
          <w:rFonts w:ascii="Times New Roman" w:hAnsi="Times New Roman" w:cs="Times New Roman"/>
          <w:sz w:val="24"/>
          <w:szCs w:val="24"/>
        </w:rPr>
      </w:pPr>
      <w:r>
        <w:rPr>
          <w:rFonts w:ascii="Times New Roman" w:hAnsi="Times New Roman" w:cs="Times New Roman"/>
          <w:sz w:val="24"/>
          <w:szCs w:val="24"/>
        </w:rPr>
        <w:lastRenderedPageBreak/>
        <w:t>This is due to the fact that the same absolute running intensities (%MAS) may involve a different proportion of one’s ASR</w:t>
      </w:r>
      <w:r w:rsidR="00E65F0B">
        <w:rPr>
          <w:rFonts w:ascii="Times New Roman" w:hAnsi="Times New Roman" w:cs="Times New Roman"/>
          <w:sz w:val="24"/>
          <w:szCs w:val="24"/>
        </w:rPr>
        <w:t xml:space="preserve"> (Figure 3)</w:t>
      </w:r>
      <w:r>
        <w:rPr>
          <w:rFonts w:ascii="Times New Roman" w:hAnsi="Times New Roman" w:cs="Times New Roman"/>
          <w:sz w:val="24"/>
          <w:szCs w:val="24"/>
        </w:rPr>
        <w:t>, resulting in differing physiological demands and</w:t>
      </w:r>
      <w:r w:rsidR="00E65F0B">
        <w:rPr>
          <w:rFonts w:ascii="Times New Roman" w:hAnsi="Times New Roman" w:cs="Times New Roman"/>
          <w:sz w:val="24"/>
          <w:szCs w:val="24"/>
        </w:rPr>
        <w:t xml:space="preserve"> in turn, a different exercise tolerance </w:t>
      </w:r>
      <w:r w:rsidR="00E65F0B">
        <w:rPr>
          <w:rFonts w:ascii="Times New Roman" w:hAnsi="Times New Roman" w:cs="Times New Roman"/>
          <w:sz w:val="24"/>
          <w:szCs w:val="24"/>
        </w:rPr>
        <w:fldChar w:fldCharType="begin" w:fldLock="1"/>
      </w:r>
      <w:r w:rsidR="0082576B">
        <w:rPr>
          <w:rFonts w:ascii="Times New Roman" w:hAnsi="Times New Roman" w:cs="Times New Roman"/>
          <w:sz w:val="24"/>
          <w:szCs w:val="24"/>
        </w:rPr>
        <w:instrText>ADDIN CSL_CITATION {"citationItems":[{"id":"ITEM-1","itemData":{"abstract":"Happy birthday, to the 30 - 15 Intermittent Fitness Test ( 30 -15IFT)! In July 2010, the test celebrates its 10th anniversary. How time flies! This enables me the opportunity to reflect on the past 10 years, seize the time to (re) clarify the interest and utility of the test , and at last ... \\n","author":[{"dropping-particle":"","family":"Buchheit","given":"Martin","non-dropping-particle":"","parse-names":false,"suffix":""}],"id":"ITEM-1","issue":"Top 14","issued":{"date-parts":[["2010"]]},"page":"1-9","title":"The 30-15 Intermittent Fitness Test : 10 year review","type":"article-journal","volume":"1"},"uris":["http://www.mendeley.com/documents/?uuid=a2a54cb3-566f-4807-9b53-fd2b9f57d810"]}],"mendeley":{"formattedCitation":"(Martin Buchheit, 2010)","manualFormatting":"(Buchheit, 2010)","plainTextFormattedCitation":"(Martin Buchheit, 2010)","previouslyFormattedCitation":"(Martin Buchheit, 2010)"},"properties":{"noteIndex":0},"schema":"https://github.com/citation-style-language/schema/raw/master/csl-citation.json"}</w:instrText>
      </w:r>
      <w:r w:rsidR="00E65F0B">
        <w:rPr>
          <w:rFonts w:ascii="Times New Roman" w:hAnsi="Times New Roman" w:cs="Times New Roman"/>
          <w:sz w:val="24"/>
          <w:szCs w:val="24"/>
        </w:rPr>
        <w:fldChar w:fldCharType="separate"/>
      </w:r>
      <w:r w:rsidR="00E65F0B" w:rsidRPr="00E65F0B">
        <w:rPr>
          <w:rFonts w:ascii="Times New Roman" w:hAnsi="Times New Roman" w:cs="Times New Roman"/>
          <w:noProof/>
          <w:sz w:val="24"/>
          <w:szCs w:val="24"/>
        </w:rPr>
        <w:t>(Buchheit, 2010)</w:t>
      </w:r>
      <w:r w:rsidR="00E65F0B">
        <w:rPr>
          <w:rFonts w:ascii="Times New Roman" w:hAnsi="Times New Roman" w:cs="Times New Roman"/>
          <w:sz w:val="24"/>
          <w:szCs w:val="24"/>
        </w:rPr>
        <w:fldChar w:fldCharType="end"/>
      </w:r>
      <w:r>
        <w:rPr>
          <w:rFonts w:ascii="Times New Roman" w:hAnsi="Times New Roman" w:cs="Times New Roman"/>
          <w:sz w:val="24"/>
          <w:szCs w:val="24"/>
        </w:rPr>
        <w:t xml:space="preserve">. Recommendations have proposed a two pronged approach whereby training is targeted towards improving maximal sprinting speed alongside the inclusion of HIIT to improve the ability to recover between bouts </w:t>
      </w:r>
      <w:r>
        <w:rPr>
          <w:rFonts w:ascii="Times New Roman" w:hAnsi="Times New Roman" w:cs="Times New Roman"/>
          <w:sz w:val="24"/>
          <w:szCs w:val="24"/>
        </w:rPr>
        <w:fldChar w:fldCharType="begin" w:fldLock="1"/>
      </w:r>
      <w:r w:rsidR="00471A2F">
        <w:rPr>
          <w:rFonts w:ascii="Times New Roman" w:hAnsi="Times New Roman" w:cs="Times New Roman"/>
          <w:sz w:val="24"/>
          <w:szCs w:val="24"/>
        </w:rPr>
        <w:instrText>ADDIN CSL_CITATION {"citationItems":[{"id":"ITEM-1","itemData":{"DOI":"10.2165/11590560-000000000-00000","ISSN":"0112-1642","author":[{"dropping-particle":"","family":"Bishop","given":"David","non-dropping-particle":"","parse-names":false,"suffix":""},{"dropping-particle":"","family":"Girard","given":"Olivier","non-dropping-particle":"","parse-names":false,"suffix":""},{"dropping-particle":"","family":"Mendez-Villanueva","given":"Alberto","non-dropping-particle":"","parse-names":false,"suffix":""}],"container-title":"Sports Medicine","id":"ITEM-1","issue":"9","issued":{"date-parts":[["2011","9"]]},"page":"741-756","title":"Repeated-Sprint Ability – Part II","type":"article-journal","volume":"41"},"uris":["http://www.mendeley.com/documents/?uuid=4dfe0de2-ad0a-3298-bff2-b2ecaf176a04"]}],"mendeley":{"formattedCitation":"(Bishop, Girard, &amp; Mendez-Villanueva, 2011)","plainTextFormattedCitation":"(Bishop, Girard, &amp; Mendez-Villanueva, 2011)","previouslyFormattedCitation":"(Bishop, Girard, &amp; Mendez-Villanueva, 2011)"},"properties":{"noteIndex":0},"schema":"https://github.com/citation-style-language/schema/raw/master/csl-citation.json"}</w:instrText>
      </w:r>
      <w:r>
        <w:rPr>
          <w:rFonts w:ascii="Times New Roman" w:hAnsi="Times New Roman" w:cs="Times New Roman"/>
          <w:sz w:val="24"/>
          <w:szCs w:val="24"/>
        </w:rPr>
        <w:fldChar w:fldCharType="separate"/>
      </w:r>
      <w:r w:rsidRPr="007C5250">
        <w:rPr>
          <w:rFonts w:ascii="Times New Roman" w:hAnsi="Times New Roman" w:cs="Times New Roman"/>
          <w:noProof/>
          <w:sz w:val="24"/>
          <w:szCs w:val="24"/>
        </w:rPr>
        <w:t>(Bishop, Girard, &amp; Mendez-Villanueva,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71A2F">
        <w:rPr>
          <w:rFonts w:ascii="Times New Roman" w:hAnsi="Times New Roman" w:cs="Times New Roman"/>
          <w:sz w:val="24"/>
          <w:szCs w:val="24"/>
        </w:rPr>
        <w:t xml:space="preserve">In support of this, both MSS and MAS were significant predictors of repeat sprint ability (RSA) in a cohort of 61 team sport players </w:t>
      </w:r>
      <w:r w:rsidR="00471A2F">
        <w:rPr>
          <w:rFonts w:ascii="Times New Roman" w:hAnsi="Times New Roman" w:cs="Times New Roman"/>
          <w:sz w:val="24"/>
          <w:szCs w:val="24"/>
        </w:rPr>
        <w:fldChar w:fldCharType="begin" w:fldLock="1"/>
      </w:r>
      <w:r w:rsidR="006C7862">
        <w:rPr>
          <w:rFonts w:ascii="Times New Roman" w:hAnsi="Times New Roman" w:cs="Times New Roman"/>
          <w:sz w:val="24"/>
          <w:szCs w:val="24"/>
        </w:rPr>
        <w:instrText>ADDIN CSL_CITATION {"citationItems":[{"id":"ITEM-1","itemData":{"DOI":"10.1055/s-0031-1291364","ISSN":"0172-4622","PMID":"22290323","abstract":"To examine the respective associations between indices of aerobic fitness, metabolic control and locomotor function and repeated sprint-performance, 61 team sport players performed: a repeated-sprint sequence (RSS), an incremental test to exhaustion to determine maximal oxygen uptake (V˙O2max) and peak incremental test speed (Inc. test speed), and 2-4 submaximal runs to determine the time constant of the primary phase of V˙O2 kinetics at exercise onset (V˙O2τon) and cessation (V˙O2τoff). The best (RSbest) sprint times and mean sprint times (RSmean) and the percent sprint decrement (%Dec) were calculated. RSmean was almost perfectly correlated with RSbest (r=0.92;90%CL(0.88;0.95)), largely correlated with Inc. test speed (r=-0.71;90%CL(- 0.79; - 0.59)) and moderately correlated with V˙O2max (r= - 0.58;90%CL(- 0.70; - 0.43)); the correlations with V˙O2τon or V˙O2τoff were unclear. For%Dec, the correlations with Inc. test speed, V˙O2max and V˙O2τon were moderate (r=- 0.41;90%CL(- 0.56; - 0.23)), small (r=- 0.26;90%CL(- 0.43; - 0.06)) and small (r=0.28;90%CL(0.09;0.46)), respectively. Stepwise multiple regression analyses showed that the only significant predictors of RSmean were RSbest and Inc. test speed (r 2=0.88). Inc. test speed and RSbest were also the only significant predictors of %Dec (r 2=0.26). Present results obtained in a large sample of team sport players highlight that locomotor factors (i. e., RSbest and Inc. test speed) show much larger associations with repeated-sprint performance than V˙O2max and V˙O2 kinetics.","author":[{"dropping-particle":"","family":"Buchheit","given":"M.","non-dropping-particle":"","parse-names":false,"suffix":""}],"container-title":"International Journal of Sports Medicine","id":"ITEM-1","issue":"03","issued":{"date-parts":[["2012","3","30"]]},"page":"230-239","title":"Repeated-Sprint Performance in Team Sport Players: Associations with Measures of Aerobic Fitness, Metabolic Control and Locomotor Function","type":"article-journal","volume":"33"},"uris":["http://www.mendeley.com/documents/?uuid=e1e01d83-78a7-3842-856f-6d0f850a10fc"]}],"mendeley":{"formattedCitation":"(M. Buchheit, 2012)","manualFormatting":"(Buchheit, 2012)","plainTextFormattedCitation":"(M. Buchheit, 2012)","previouslyFormattedCitation":"(M. Buchheit, 2012)"},"properties":{"noteIndex":0},"schema":"https://github.com/citation-style-language/schema/raw/master/csl-citation.json"}</w:instrText>
      </w:r>
      <w:r w:rsidR="00471A2F">
        <w:rPr>
          <w:rFonts w:ascii="Times New Roman" w:hAnsi="Times New Roman" w:cs="Times New Roman"/>
          <w:sz w:val="24"/>
          <w:szCs w:val="24"/>
        </w:rPr>
        <w:fldChar w:fldCharType="separate"/>
      </w:r>
      <w:r w:rsidR="00471A2F" w:rsidRPr="00471A2F">
        <w:rPr>
          <w:rFonts w:ascii="Times New Roman" w:hAnsi="Times New Roman" w:cs="Times New Roman"/>
          <w:noProof/>
          <w:sz w:val="24"/>
          <w:szCs w:val="24"/>
        </w:rPr>
        <w:t>(Buchheit, 2012)</w:t>
      </w:r>
      <w:r w:rsidR="00471A2F">
        <w:rPr>
          <w:rFonts w:ascii="Times New Roman" w:hAnsi="Times New Roman" w:cs="Times New Roman"/>
          <w:sz w:val="24"/>
          <w:szCs w:val="24"/>
        </w:rPr>
        <w:fldChar w:fldCharType="end"/>
      </w:r>
      <w:r w:rsidR="00471A2F">
        <w:rPr>
          <w:rFonts w:ascii="Times New Roman" w:hAnsi="Times New Roman" w:cs="Times New Roman"/>
          <w:sz w:val="24"/>
          <w:szCs w:val="24"/>
        </w:rPr>
        <w:t>. Thus, an understanding of both the metabolic and biomechanical specificity is required if repeated supramaximal running ability is to be enhanced. It is therefore imperative for the prescription of running based conditioning to include a velocity that comprises duel sensitivity to both the aerobic and anaerobic capabilities of the athlete.</w:t>
      </w:r>
      <w:r w:rsidR="000B1676" w:rsidRPr="000B1676">
        <w:rPr>
          <w:rFonts w:ascii="Times New Roman" w:hAnsi="Times New Roman" w:cs="Times New Roman"/>
          <w:sz w:val="24"/>
          <w:szCs w:val="24"/>
          <w:highlight w:val="yellow"/>
          <w:lang w:val="en-GB"/>
        </w:rPr>
        <w:t xml:space="preserve"> </w:t>
      </w:r>
    </w:p>
    <w:p w14:paraId="3A4E028B" w14:textId="34D773B8" w:rsidR="001F714D" w:rsidRDefault="00AA5275" w:rsidP="006D7DEB">
      <w:pPr>
        <w:ind w:firstLine="720"/>
        <w:rPr>
          <w:rFonts w:ascii="Times New Roman" w:hAnsi="Times New Roman" w:cs="Times New Roman"/>
          <w:sz w:val="24"/>
          <w:szCs w:val="24"/>
          <w:lang w:val="en-GB"/>
        </w:rPr>
      </w:pPr>
      <w:r>
        <w:rPr>
          <w:rFonts w:ascii="Times New Roman" w:hAnsi="Times New Roman" w:cs="Times New Roman"/>
          <w:sz w:val="24"/>
          <w:szCs w:val="24"/>
          <w:lang w:val="en-GB"/>
        </w:rPr>
        <w:t>For this reason, the concept</w:t>
      </w:r>
      <w:r w:rsidR="00F92426">
        <w:rPr>
          <w:rFonts w:ascii="Times New Roman" w:hAnsi="Times New Roman" w:cs="Times New Roman"/>
          <w:sz w:val="24"/>
          <w:szCs w:val="24"/>
          <w:lang w:val="en-GB"/>
        </w:rPr>
        <w:t xml:space="preserve"> of ASR, requires a</w:t>
      </w:r>
      <w:r w:rsidR="00A35806">
        <w:rPr>
          <w:rFonts w:ascii="Times New Roman" w:hAnsi="Times New Roman" w:cs="Times New Roman"/>
          <w:sz w:val="24"/>
          <w:szCs w:val="24"/>
          <w:lang w:val="en-GB"/>
        </w:rPr>
        <w:t xml:space="preserve"> fundamental u</w:t>
      </w:r>
      <w:r w:rsidR="001F714D" w:rsidRPr="006D7DEB">
        <w:rPr>
          <w:rFonts w:ascii="Times New Roman" w:hAnsi="Times New Roman" w:cs="Times New Roman"/>
          <w:sz w:val="24"/>
          <w:szCs w:val="24"/>
          <w:lang w:val="en-GB"/>
        </w:rPr>
        <w:t xml:space="preserve">nderstanding </w:t>
      </w:r>
      <w:r w:rsidR="00F92426">
        <w:rPr>
          <w:rFonts w:ascii="Times New Roman" w:hAnsi="Times New Roman" w:cs="Times New Roman"/>
          <w:sz w:val="24"/>
          <w:szCs w:val="24"/>
          <w:lang w:val="en-GB"/>
        </w:rPr>
        <w:t xml:space="preserve">of </w:t>
      </w:r>
      <w:r w:rsidR="001F714D" w:rsidRPr="006D7DEB">
        <w:rPr>
          <w:rFonts w:ascii="Times New Roman" w:hAnsi="Times New Roman" w:cs="Times New Roman"/>
          <w:sz w:val="24"/>
          <w:szCs w:val="24"/>
          <w:lang w:val="en-GB"/>
        </w:rPr>
        <w:t>the physiological differences between MAS and MSS, where</w:t>
      </w:r>
      <w:r w:rsidR="00F92426">
        <w:rPr>
          <w:rFonts w:ascii="Times New Roman" w:hAnsi="Times New Roman" w:cs="Times New Roman"/>
          <w:sz w:val="24"/>
          <w:szCs w:val="24"/>
          <w:lang w:val="en-GB"/>
        </w:rPr>
        <w:t>by,</w:t>
      </w:r>
      <w:r w:rsidR="001F714D" w:rsidRPr="006D7DEB">
        <w:rPr>
          <w:rFonts w:ascii="Times New Roman" w:hAnsi="Times New Roman" w:cs="Times New Roman"/>
          <w:sz w:val="24"/>
          <w:szCs w:val="24"/>
          <w:lang w:val="en-GB"/>
        </w:rPr>
        <w:t xml:space="preserve"> MAS represents the fastest mechanical speed that can be maintained aerobically</w:t>
      </w:r>
      <w:r>
        <w:rPr>
          <w:rFonts w:ascii="Times New Roman" w:hAnsi="Times New Roman" w:cs="Times New Roman"/>
          <w:sz w:val="24"/>
          <w:szCs w:val="24"/>
          <w:lang w:val="en-GB"/>
        </w:rPr>
        <w:t xml:space="preserve">, while </w:t>
      </w:r>
      <w:r w:rsidR="001F714D" w:rsidRPr="006D7DEB">
        <w:rPr>
          <w:rFonts w:ascii="Times New Roman" w:hAnsi="Times New Roman" w:cs="Times New Roman"/>
          <w:sz w:val="24"/>
          <w:szCs w:val="24"/>
          <w:lang w:val="en-GB"/>
        </w:rPr>
        <w:t xml:space="preserve">MSS is generated by the horizontal ground reaction impulse </w:t>
      </w:r>
      <w:r w:rsidR="001F714D" w:rsidRPr="006D7DEB">
        <w:rPr>
          <w:rFonts w:ascii="Times New Roman" w:hAnsi="Times New Roman" w:cs="Times New Roman"/>
          <w:sz w:val="24"/>
          <w:szCs w:val="24"/>
          <w:lang w:val="en-GB"/>
        </w:rPr>
        <w:fldChar w:fldCharType="begin" w:fldLock="1"/>
      </w:r>
      <w:r w:rsidR="002433B3">
        <w:rPr>
          <w:rFonts w:ascii="Times New Roman" w:hAnsi="Times New Roman" w:cs="Times New Roman"/>
          <w:sz w:val="24"/>
          <w:szCs w:val="24"/>
          <w:lang w:val="en-GB"/>
        </w:rPr>
        <w:instrText>ADDIN CSL_CITATION {"citationItems":[{"id":"ITEM-1","itemData":{"DOI":"10.1152/ajpregu.00562.2005","ISSN":"0363-6119","PMID":"16254125","abstract":"&lt;p&gt; We hypothesized that the maximum mechanical power outputs that can be maintained during all-out sprint cycling efforts lasting from a few seconds to several minutes can be accurately estimated from a single exponential time constant ( k &lt;sub&gt;cycle&lt;/sub&gt; ) and two measurements on individual cyclists: the peak 3-s power output (P &lt;sub&gt;mech max&lt;/sub&gt; ) and the maximum mechanical power output that can be supported aerobically (P &lt;sub&gt;aer&lt;/sub&gt; ). Tests were conducted on seven subjects, four males and three females, on a stationary cycle ergometer at a pedal frequency of 100 rpm. Peak mechanical power output (P &lt;sub&gt;mech max&lt;/sub&gt; ) was the highest mean power output attained during a 3-s burst; the maximum power output supported aerobically (P &lt;sub&gt;aer&lt;/sub&gt; ) was determined from rates of oxygen uptake measured during a progressive, discontinuous cycling test to failure. Individual power output-duration relationships were determined from 13 to 16 all-out constant load sprints lasting from 5 to 350 s. In accordance with the above hypothesis, the power outputs measured during all-out sprinting efforts were estimated to within an average of 34 W or 6.6% from P &lt;sub&gt;mech max&lt;/sub&gt; , P &lt;sub&gt;aer&lt;/sub&gt; , and a single exponential constant ( k &lt;sub&gt;cycle&lt;/sub&gt; = 0.026 s &lt;sup&gt;−1&lt;/sup&gt; ) across a sixfold range of power outputs and a 70-fold range of sprint trial durations ( R &lt;sup&gt;2&lt;/sup&gt; = 0.96 vs. identity, n = 105; range: 180 to 1,136 W). Duration-dependent decrements in sprint cycling power outputs were two times greater than those previously identified for sprint running speed ( k &lt;sub&gt;run&lt;/sub&gt; = 0.013 s &lt;sup&gt;−1&lt;/sup&gt; ). When related to the respective times of pedal and ground force application rather than total sprint time, decrements in sprint cycling and running performance followed the same time course ( k = 0.054 s &lt;sup&gt;−1&lt;/sup&gt; ). We conclude that the duration-dependent decrements in sprinting performance are set by the fractional duration of the relevant muscular contractions. &lt;/p&gt;","author":[{"dropping-particle":"","family":"Weyand","given":"Peter G.","non-dropping-particle":"","parse-names":false,"suffix":""},{"dropping-particle":"","family":"Lin","given":"Jennifer E.","non-dropping-particle":"","parse-names":false,"suffix":""},{"dropping-particle":"","family":"Bundle","given":"Matthew W.","non-dropping-particle":"","parse-names":false,"suffix":""}],"container-title":"American Journal of Physiology-Regulatory, Integrative and Comparative Physiology","id":"ITEM-1","issue":"3","issued":{"date-parts":[["2006","3"]]},"page":"R758-R765","title":"Sprint performance-duration relationships are set by the fractional duration of external force application","type":"article-journal","volume":"290"},"uris":["http://www.mendeley.com/documents/?uuid=994e2942-661b-3ca1-87c2-686afbbdb800"]},{"id":"ITEM-2","itemData":{"DOI":"10.1111/sms.12389","ISSN":"09057188","PMID":"25640466","abstract":"The objective of this study was to characterize the mechanics of maximal running sprint acceleration in high-level athletes. Four elite (100-m best time 9.95-10.29 s) and five sub-elite (10.40-10.60 s) sprinters performed seven sprints in overground conditions. A single virtual 40-m sprint was reconstructed and kinetics parameters were calculated for each step using a force platform system and video analyses. Anteroposterior force (FY), power (PY), and the ratio of the horizontal force component to the resultant (total) force (RF, which reflects the orientation of the resultant ground reaction force for each support phase) were computed as a function of velocity (V). FY-V, RF-V, and PY-V relationships were well described by significant linear (mean R(2) of 0.892 ± 0.049 and 0.950 ± 0.023) and quadratic (mean R(2) = 0.732 ± 0.114) models, respectively. The current study allows a better understanding of the mechanics of the sprint acceleration notably by modeling the relationships between the forward velocity and the main mechanical key variables of the sprint. As these findings partly concern world-class sprinters tested in overground conditions, they give new insights into some aspects of the biomechanical limits of human locomotion.","author":[{"dropping-particle":"","family":"Rabita","given":"G.","non-dropping-particle":"","parse-names":false,"suffix":""},{"dropping-particle":"","family":"Dorel","given":"S.","non-dropping-particle":"","parse-names":false,"suffix":""},{"dropping-particle":"","family":"Slawinski","given":"J.","non-dropping-particle":"","parse-names":false,"suffix":""},{"dropping-particle":"","family":"Sàez-de-Villarreal","given":"E.","non-dropping-particle":"","parse-names":false,"suffix":""},{"dropping-particle":"","family":"Couturier","given":"A.","non-dropping-particle":"","parse-names":false,"suffix":""},{"dropping-particle":"","family":"Samozino","given":"P.","non-dropping-particle":"","parse-names":false,"suffix":""},{"dropping-particle":"","family":"Morin","given":"J-B.","non-dropping-particle":"","parse-names":false,"suffix":""}],"container-title":"Scandinavian Journal of Medicine &amp; Science in Sports","id":"ITEM-2","issue":"5","issued":{"date-parts":[["2015","10"]]},"page":"583-594","title":"Sprint mechanics in world-class athletes: a new insight into the limits of human locomotion","type":"article-journal","volume":"25"},"uris":["http://www.mendeley.com/documents/?uuid=cff90849-ea0a-36c0-aa67-1106514fcab9"]}],"mendeley":{"formattedCitation":"(Rabita et al., 2015; Weyand, Lin, &amp; Bundle, 2006)","manualFormatting":"(Rabita et al., 2015; Weyand et al., 2006)","plainTextFormattedCitation":"(Rabita et al., 2015; Weyand, Lin, &amp; Bundle, 2006)","previouslyFormattedCitation":"(Rabita et al., 2015; Weyand, Lin, &amp; Bundle, 2006)"},"properties":{"noteIndex":0},"schema":"https://github.com/citation-style-language/schema/raw/master/csl-citation.json"}</w:instrText>
      </w:r>
      <w:r w:rsidR="001F714D" w:rsidRPr="006D7DEB">
        <w:rPr>
          <w:rFonts w:ascii="Times New Roman" w:hAnsi="Times New Roman" w:cs="Times New Roman"/>
          <w:sz w:val="24"/>
          <w:szCs w:val="24"/>
          <w:lang w:val="en-GB"/>
        </w:rPr>
        <w:fldChar w:fldCharType="separate"/>
      </w:r>
      <w:r w:rsidR="001F714D" w:rsidRPr="006D7DEB">
        <w:rPr>
          <w:rFonts w:ascii="Times New Roman" w:hAnsi="Times New Roman" w:cs="Times New Roman"/>
          <w:noProof/>
          <w:sz w:val="24"/>
          <w:szCs w:val="24"/>
          <w:lang w:val="en-GB"/>
        </w:rPr>
        <w:t>(Rabita et al., 2015; Weyand et al., 2006)</w:t>
      </w:r>
      <w:r w:rsidR="001F714D" w:rsidRPr="006D7DEB">
        <w:rPr>
          <w:rFonts w:ascii="Times New Roman" w:hAnsi="Times New Roman" w:cs="Times New Roman"/>
          <w:sz w:val="24"/>
          <w:szCs w:val="24"/>
          <w:lang w:val="en-GB"/>
        </w:rPr>
        <w:fldChar w:fldCharType="end"/>
      </w:r>
      <w:r w:rsidR="001F714D" w:rsidRPr="006D7DEB">
        <w:rPr>
          <w:rFonts w:ascii="Times New Roman" w:hAnsi="Times New Roman" w:cs="Times New Roman"/>
          <w:sz w:val="24"/>
          <w:szCs w:val="24"/>
          <w:lang w:val="en-GB"/>
        </w:rPr>
        <w:t xml:space="preserve">. </w:t>
      </w:r>
      <w:r w:rsidR="006D7DEB" w:rsidRPr="006D7DEB">
        <w:rPr>
          <w:rFonts w:ascii="Times New Roman" w:hAnsi="Times New Roman" w:cs="Times New Roman"/>
          <w:sz w:val="24"/>
          <w:szCs w:val="24"/>
          <w:lang w:val="en-GB"/>
        </w:rPr>
        <w:t>MSS</w:t>
      </w:r>
      <w:r w:rsidR="001F714D" w:rsidRPr="006D7DEB">
        <w:rPr>
          <w:rFonts w:ascii="Times New Roman" w:hAnsi="Times New Roman" w:cs="Times New Roman"/>
          <w:sz w:val="24"/>
          <w:szCs w:val="24"/>
          <w:lang w:val="en-GB"/>
        </w:rPr>
        <w:t>, classified as the velocity an athlete can no longer accelerate when performing all out sprint efforts</w:t>
      </w:r>
      <w:r w:rsidR="00A35806">
        <w:rPr>
          <w:rFonts w:ascii="Times New Roman" w:hAnsi="Times New Roman" w:cs="Times New Roman"/>
          <w:sz w:val="24"/>
          <w:szCs w:val="24"/>
          <w:lang w:val="en-GB"/>
        </w:rPr>
        <w:t>,</w:t>
      </w:r>
      <w:r w:rsidR="001F714D" w:rsidRPr="006D7DEB">
        <w:rPr>
          <w:rFonts w:ascii="Times New Roman" w:hAnsi="Times New Roman" w:cs="Times New Roman"/>
          <w:sz w:val="24"/>
          <w:szCs w:val="24"/>
          <w:lang w:val="en-GB"/>
        </w:rPr>
        <w:t xml:space="preserve"> </w:t>
      </w:r>
      <w:r w:rsidR="001F714D" w:rsidRPr="006D7DEB">
        <w:rPr>
          <w:rFonts w:ascii="Times New Roman" w:hAnsi="Times New Roman" w:cs="Times New Roman"/>
          <w:sz w:val="24"/>
          <w:szCs w:val="24"/>
          <w:lang w:val="en-GB"/>
        </w:rPr>
        <w:fldChar w:fldCharType="begin" w:fldLock="1"/>
      </w:r>
      <w:r w:rsidR="001F714D" w:rsidRPr="006D7DEB">
        <w:rPr>
          <w:rFonts w:ascii="Times New Roman" w:hAnsi="Times New Roman" w:cs="Times New Roman"/>
          <w:sz w:val="24"/>
          <w:szCs w:val="24"/>
          <w:lang w:val="en-GB"/>
        </w:rPr>
        <w:instrText>ADDIN CSL_CITATION {"citationItems":[{"id":"ITEM-1","itemData":{"DOI":"10.1519/SSC.0000000000000358","ISSN":"1524-1602","author":[{"dropping-particle":"","family":"Moir","given":"Gavin L.","non-dropping-particle":"","parse-names":false,"suffix":""},{"dropping-particle":"","family":"Brimmer","given":"Scott M.","non-dropping-particle":"","parse-names":false,"suffix":""},{"dropping-particle":"","family":"Snyder","given":"Brandon W.","non-dropping-particle":"","parse-names":false,"suffix":""},{"dropping-particle":"","family":"Connaboy","given":"Chris","non-dropping-particle":"","parse-names":false,"suffix":""},{"dropping-particle":"","family":"Lamont","given":"Hugh S.","non-dropping-particle":"","parse-names":false,"suffix":""}],"container-title":"Strength and Conditioning Journal","id":"ITEM-1","issue":"1","issued":{"date-parts":[["2018","2"]]},"page":"47-67","title":"Mechanical Limitations to Sprinting and Biomechanical Solutions","type":"article-journal","volume":"40"},"uris":["http://www.mendeley.com/documents/?uuid=f263bbe0-173c-33f6-9f9c-61e8933f1902"]},{"id":"ITEM-2","itemData":{"DOI":"10.1007/s40279-013-0029-x","ISSN":"01121642","abstract":"High-intensity interval training (HIT), in a variety of forms, is today one of the most effective means of improving cardiorespiratory and metabolic function and, in turn, the physical performance of athletes. HIT involves repeated short-to-long bouts of rather high-intensity exercise interspersed with recovery periods. For team and racquet sport players, the inclusion of sprints and all-out efforts into HIT programmes has also been shown to be an effective practice. It is believed that an optimal stimulus to elicit both maximal cardiovascular and peripheral adaptations is one where athletes spend at least several minutes per session in their 'red zone,' which generally means reaching at least 90% of their maximal oxygen uptake (VO2max). While use of HIT is not the only approach to improve physiological parameters and performance, there has been a growth in interest by the sport science community for characterizing training protocols that allow athletes to maintain long periods of time above 90% of VO2max (T@VO2max). In addition to T@VO2max, other physiological variables should also be considered to fully characterize the training stimulus when programming HIT, including cardiovascular work, anaerobic glycolytic energy contribution and acute neuromuscular load and musculoskeletal strain. Prescription for HIT consists of the manipulation of up to nine variables, which include the work interval intensity and duration, relief interval intensity and duration, exercise modality, number of repetitions, number of series, as well as the between-series recovery duration and intensity. The manipulation of any of these variables can affect the acute physiological responses to HIT. This article is Part I of a subsequent II-part review and will discuss the different aspects of HIT programming, from work/relief interval manipulation to the selection of exercise mode, using different examples of training cycles from different sports, with continued reference to T@VO2max and cardiovascular responses. Additional programming and periodization considerations will also be discussed with respect to other variables such as anaerobic glycolytic system contribution (as inferred from blood lactate accumulation), neuromuscular load and musculoskeletal strain (Part II).","author":[{"dropping-particle":"","family":"Buchheit","given":"Martin","non-dropping-particle":"","parse-names":false,"suffix":""},{"dropping-particle":"","family":"Laursen","given":"Paul B.","non-dropping-particle":"","parse-names":false,"suffix":""}],"container-title":"Sports Medicine","id":"ITEM-2","issue":"5","issued":{"date-parts":[["2013","5"]]},"page":"313-338","title":"High-intensity interval training, solutions to the programming puzzle: Part I: Cardiopulmonary emphasis","type":"article","volume":"43"},"uris":["http://www.mendeley.com/documents/?uuid=34cd095a-9118-3f26-92de-a03c1ba8b316"]},{"id":"ITEM-3","itemData":{"DOI":"10.1007/s40279-018-1010-5","ISSN":"11792035","abstract":"Recent evidence indicates that the modern-day men's 800 m runner requires a speed capability beyond that of previous eras. In addition, the appreciation of different athlete subgroups (400-800, 800, 800-1500 m) implies a complex interplay between the mechanical (aerial or terrestrial) and physiological characteristics that enable success in any individual runner. Historically, coach education for middle-distance running often emphasises aerobic metabolic conditioning, while it relatively lacks consideration for an important neuromuscular and mechanical component. Consequently, many 800 m runners today may lack the mechanical competence needed to achieve the relaxed race pace speed required for success, resulting in limited ability to cope with surges, run faster first laps or close fast. Mechanical competence may refer to the skilled coordination of neuromuscular/mechanical (stride length/frequency/impulse) and metabolic components needed to sustain middle-distance race pace and adjust to surges efficiently. The anaerobic speed reserve (ASR) construct (difference between an athlete's velocity at maximal oxygen uptake [v[Formula: see text]O2max]-the first speed at which maximal oxygen uptake [[Formula: see text]O2max] is attained) and their maximal sprint speed (MSS) offers a framework to assess a runner's speed range relative to modern-day race demands. While the smooth and relaxed technique observed in middle-distance runners is often considered causal to running economy measured during submaximal running, little empirical evidence supports such an assumption. Thus, a multidisciplinary approach is needed to examine the underpinning factors enabling elite 800 m running race pace efficiency. Here, we argue for the importance of utilising the ASR and MSS measurement to ensure middle-distance runners have the skills to compete in the race-defining surges of modern-day 800 m running.","author":[{"dropping-particle":"","family":"Sandford","given":"Gareth N.","non-dropping-particle":"","parse-names":false,"suffix":""},{"dropping-particle":"","family":"Kilding","given":"Andrew E.","non-dropping-particle":"","parse-names":false,"suffix":""},{"dropping-particle":"","family":"Ross","given":"Angus","non-dropping-particle":"","parse-names":false,"suffix":""},{"dropping-particle":"","family":"Laursen","given":"Paul B.","non-dropping-particle":"","parse-names":false,"suffix":""}],"container-title":"Sports Medicine","id":"ITEM-3","issued":{"date-parts":[["2019"]]},"title":"Maximal Sprint Speed and the Anaerobic Speed Reserve Domain: The Untapped Tools that Differentiate the World’s Best Male 800 m Runners","type":"article-journal"},"uris":["http://www.mendeley.com/documents/?uuid=a2697fae-6ee8-3cec-bcd3-ff9af3bdd970"]}],"mendeley":{"formattedCitation":"(Martin Buchheit &amp; Laursen, 2013c; Moir, Brimmer, Snyder, Connaboy, &amp; Lamont, 2018; Sandford, Kilding, Ross, &amp; Laursen, 2019)","manualFormatting":"Buchheit and Laursen, (2013b); Moir, Brimmer, Snyder, Connaboy, and Lamont, (2018); Sandford, Kilding, Ross, and Laursen, (2019)","plainTextFormattedCitation":"(Martin Buchheit &amp; Laursen, 2013c; Moir, Brimmer, Snyder, Connaboy, &amp; Lamont, 2018; Sandford, Kilding, Ross, &amp; Laursen, 2019)","previouslyFormattedCitation":"(Martin Buchheit &amp; Laursen, 2013c; Moir, Brimmer, Snyder, Connaboy, &amp; Lamont, 2018; Sandford, Kilding, Ross, &amp; Laursen, 2019)"},"properties":{"noteIndex":0},"schema":"https://github.com/citation-style-language/schema/raw/master/csl-citation.json"}</w:instrText>
      </w:r>
      <w:r w:rsidR="001F714D" w:rsidRPr="006D7DEB">
        <w:rPr>
          <w:rFonts w:ascii="Times New Roman" w:hAnsi="Times New Roman" w:cs="Times New Roman"/>
          <w:sz w:val="24"/>
          <w:szCs w:val="24"/>
          <w:lang w:val="en-GB"/>
        </w:rPr>
        <w:fldChar w:fldCharType="separate"/>
      </w:r>
      <w:r w:rsidR="001F714D" w:rsidRPr="006D7DEB">
        <w:rPr>
          <w:rFonts w:ascii="Times New Roman" w:hAnsi="Times New Roman" w:cs="Times New Roman"/>
          <w:noProof/>
          <w:sz w:val="24"/>
          <w:szCs w:val="24"/>
          <w:lang w:val="en-GB"/>
        </w:rPr>
        <w:t>Buchheit and Laursen, (2013b); Moir, Brimmer, Snyder, Connaboy, and Lamont, (2018); Sandford, Kilding, Ross, and Laursen, (2019)</w:t>
      </w:r>
      <w:r w:rsidR="001F714D" w:rsidRPr="006D7DEB">
        <w:rPr>
          <w:rFonts w:ascii="Times New Roman" w:hAnsi="Times New Roman" w:cs="Times New Roman"/>
          <w:sz w:val="24"/>
          <w:szCs w:val="24"/>
          <w:lang w:val="en-GB"/>
        </w:rPr>
        <w:fldChar w:fldCharType="end"/>
      </w:r>
      <w:r w:rsidR="001F714D" w:rsidRPr="006D7DEB">
        <w:rPr>
          <w:rFonts w:ascii="Times New Roman" w:hAnsi="Times New Roman" w:cs="Times New Roman"/>
          <w:sz w:val="24"/>
          <w:szCs w:val="24"/>
          <w:lang w:val="en-GB"/>
        </w:rPr>
        <w:t>,</w:t>
      </w:r>
      <w:r w:rsidR="001F714D" w:rsidRPr="006D7DEB" w:rsidDel="009F4643">
        <w:rPr>
          <w:rFonts w:ascii="Times New Roman" w:hAnsi="Times New Roman" w:cs="Times New Roman"/>
          <w:sz w:val="24"/>
          <w:szCs w:val="24"/>
          <w:lang w:val="en-GB"/>
        </w:rPr>
        <w:t xml:space="preserve"> </w:t>
      </w:r>
      <w:r w:rsidR="001F714D" w:rsidRPr="006D7DEB">
        <w:rPr>
          <w:rFonts w:ascii="Times New Roman" w:hAnsi="Times New Roman" w:cs="Times New Roman"/>
          <w:sz w:val="24"/>
          <w:szCs w:val="24"/>
          <w:lang w:val="en-GB"/>
        </w:rPr>
        <w:t xml:space="preserve">closely pertains to mechanical or neuromuscular limitations instead of metabolic power accessibility in the non-sustainable range above the critical speed, thereby increasing neuromuscular demand for maintaining external force output throughout the short duration performance </w:t>
      </w:r>
      <w:r w:rsidR="001F714D" w:rsidRPr="006D7DEB">
        <w:rPr>
          <w:rFonts w:ascii="Times New Roman" w:hAnsi="Times New Roman" w:cs="Times New Roman"/>
          <w:sz w:val="24"/>
          <w:szCs w:val="24"/>
          <w:lang w:val="en-GB"/>
        </w:rPr>
        <w:fldChar w:fldCharType="begin" w:fldLock="1"/>
      </w:r>
      <w:r w:rsidR="001F714D" w:rsidRPr="006D7DEB">
        <w:rPr>
          <w:rFonts w:ascii="Times New Roman" w:hAnsi="Times New Roman" w:cs="Times New Roman"/>
          <w:sz w:val="24"/>
          <w:szCs w:val="24"/>
          <w:lang w:val="en-GB"/>
        </w:rPr>
        <w:instrText>ADDIN CSL_CITATION {"citationItems":[{"id":"ITEM-1","itemData":{"DOI":"10.1152/japplphysiol.00022.2012","ISSN":"8750-7587","PMID":"22556396","abstract":"&lt;p&gt; Whether the transition in fatigue processes between “low-intensity” and “high-intensity” contractions occurs gradually, as the torque requirements are increased, or whether this transition occurs more suddenly at some identifiable “threshold”, is not known. We hypothesized that the critical torque (CT; the asymptote of the torque-duration relationship) would demarcate distinct profiles of central and peripheral fatigue during intermittent isometric quadriceps contractions (3-s contraction, 2-s rest). Nine healthy men performed seven experimental trials to task failure or for up to 60 min, with maximal voluntary contractions (MVCs) performed at the end of each minute. The first five trials were performed to determine CT [</w:instrText>
      </w:r>
      <w:r w:rsidR="001F714D" w:rsidRPr="006D7DEB">
        <w:rPr>
          <w:rFonts w:ascii="Cambria Math" w:hAnsi="Cambria Math" w:cs="Cambria Math"/>
          <w:sz w:val="24"/>
          <w:szCs w:val="24"/>
          <w:lang w:val="en-GB"/>
        </w:rPr>
        <w:instrText>∼</w:instrText>
      </w:r>
      <w:r w:rsidR="001F714D" w:rsidRPr="006D7DEB">
        <w:rPr>
          <w:rFonts w:ascii="Times New Roman" w:hAnsi="Times New Roman" w:cs="Times New Roman"/>
          <w:sz w:val="24"/>
          <w:szCs w:val="24"/>
          <w:lang w:val="en-GB"/>
        </w:rPr>
        <w:instrText xml:space="preserve">35–55% MVC, denoted severe 1 (S1) to severe 5 (S5) in ascending order], while the remaining two trials were performed 10 and 20% below the CT (denoted CT-10% and CT-20%). Dynamometer torque and the electromyogram of the right vastus lateralis were sampled continuously. Peripheral and central fatigue was determined from the fall in potentiated doublet torque and voluntary activation, respectively. Above CT, contractions progressed to task failure in </w:instrText>
      </w:r>
      <w:r w:rsidR="001F714D" w:rsidRPr="006D7DEB">
        <w:rPr>
          <w:rFonts w:ascii="Cambria Math" w:hAnsi="Cambria Math" w:cs="Cambria Math"/>
          <w:sz w:val="24"/>
          <w:szCs w:val="24"/>
          <w:lang w:val="en-GB"/>
        </w:rPr>
        <w:instrText>∼</w:instrText>
      </w:r>
      <w:r w:rsidR="001F714D" w:rsidRPr="006D7DEB">
        <w:rPr>
          <w:rFonts w:ascii="Times New Roman" w:hAnsi="Times New Roman" w:cs="Times New Roman"/>
          <w:sz w:val="24"/>
          <w:szCs w:val="24"/>
          <w:lang w:val="en-GB"/>
        </w:rPr>
        <w:instrText>3–18 min, at which point the MVC did not differ from the target torque (S1 target, 88.7 ± 4.3 N·m vs. MVC, 89.3 ± 8.8 N·m, P = 0.94). The potentiated doublet fell significantly in all trials, and voluntary activation was reduced in trials S1–S3, but not trials S4 and S5. Below CT, contractions could be sustained for 60 min on 17 of 18 occasions. Both central and peripheral fatigue developed, but there was a substantial reserve in MVC torque at the end of the task. The rate of global and peripheral fatigue development was four to five times greater during S1 than during CT-10% (change in MVC/change in time S1 vs. CT-10%: −7.2 ± 1.4 vs. −1.5 ± 0.4 N·m·min &lt;sup&gt;−1&lt;/sup&gt; ). These results demonstrate that CT represents a critical threshold for neuromuscular fatigue development. &lt;/p&gt;","author":[{"dropping-particle":"","family":"Burnley","given":"Mark","non-dropping-particle":"","parse-names":false,"suffix":""},{"dropping-particle":"","family":"Vanhatalo","given":"Anni","non-dropping-particle":"","parse-names":false,"suffix":""},{"dropping-particle":"","family":"Jones","given":"Andrew M.","non-dropping-particle":"","parse-names":false,"suffix":""}],"container-title":"Journal of Applied Physiology","id":"ITEM-1","issue":"2","issued":{"date-parts":[["2012","7","15"]]},"page":"215-223","title":"Distinct profiles of neuromuscular fatigue during muscle contractions below and above the critical torque in humans","type":"article-journal","volume":"113"},"uris":["http://www.mendeley.com/documents/?uuid=c51ff51e-af1f-3dcd-95e1-ce0e77504065"]},{"id":"ITEM-2","itemData":{"DOI":"10.1097/JES.0b013e318258e1c1","ISSN":"0091-6331","author":[{"dropping-particle":"","family":"Bundle","given":"Matthew W.","non-dropping-particle":"","parse-names":false,"suffix":""},{"dropping-particle":"","family":"Weyand","given":"Peter G.","non-dropping-particle":"","parse-names":false,"suffix":""}],"container-title":"Exercise and Sport Sciences Reviews","id":"ITEM-2","issued":{"date-parts":[["2012","4"]]},"page":"1","title":"Sprint Exercise Performance","type":"article-journal"},"uris":["http://www.mendeley.com/documents/?uuid=58a1d921-7d5c-32e6-ab7c-2161d26cbc06"]}],"mendeley":{"formattedCitation":"(Bundle &amp; Weyand, 2012; Burnley, Vanhatalo, &amp; Jones, 2012)","plainTextFormattedCitation":"(Bundle &amp; Weyand, 2012; Burnley, Vanhatalo, &amp; Jones, 2012)","previouslyFormattedCitation":"(Bundle &amp; Weyand, 2012; Burnley, Vanhatalo, &amp; Jones, 2012)"},"properties":{"noteIndex":0},"schema":"https://github.com/citation-style-language/schema/raw/master/csl-citation.json"}</w:instrText>
      </w:r>
      <w:r w:rsidR="001F714D" w:rsidRPr="006D7DEB">
        <w:rPr>
          <w:rFonts w:ascii="Times New Roman" w:hAnsi="Times New Roman" w:cs="Times New Roman"/>
          <w:sz w:val="24"/>
          <w:szCs w:val="24"/>
          <w:lang w:val="en-GB"/>
        </w:rPr>
        <w:fldChar w:fldCharType="separate"/>
      </w:r>
      <w:r w:rsidR="001F714D" w:rsidRPr="006D7DEB">
        <w:rPr>
          <w:rFonts w:ascii="Times New Roman" w:hAnsi="Times New Roman" w:cs="Times New Roman"/>
          <w:noProof/>
          <w:sz w:val="24"/>
          <w:szCs w:val="24"/>
          <w:lang w:val="en-GB"/>
        </w:rPr>
        <w:t>(Bundle &amp; Weyand, 2012; Burnley, Vanhatalo, &amp; Jones, 2012)</w:t>
      </w:r>
      <w:r w:rsidR="001F714D" w:rsidRPr="006D7DEB">
        <w:rPr>
          <w:rFonts w:ascii="Times New Roman" w:hAnsi="Times New Roman" w:cs="Times New Roman"/>
          <w:sz w:val="24"/>
          <w:szCs w:val="24"/>
          <w:lang w:val="en-GB"/>
        </w:rPr>
        <w:fldChar w:fldCharType="end"/>
      </w:r>
      <w:r w:rsidR="001F714D" w:rsidRPr="006D7DEB">
        <w:rPr>
          <w:rFonts w:ascii="Times New Roman" w:hAnsi="Times New Roman" w:cs="Times New Roman"/>
          <w:sz w:val="24"/>
          <w:szCs w:val="24"/>
          <w:lang w:val="en-GB"/>
        </w:rPr>
        <w:t xml:space="preserve">. </w:t>
      </w:r>
      <w:r w:rsidR="006D7DEB">
        <w:rPr>
          <w:rFonts w:ascii="Times New Roman" w:hAnsi="Times New Roman" w:cs="Times New Roman"/>
          <w:sz w:val="24"/>
          <w:szCs w:val="24"/>
          <w:lang w:val="en-GB"/>
        </w:rPr>
        <w:t>Alternatively</w:t>
      </w:r>
      <w:r w:rsidR="001F714D" w:rsidRPr="006D7DEB">
        <w:rPr>
          <w:rFonts w:ascii="Times New Roman" w:hAnsi="Times New Roman" w:cs="Times New Roman"/>
          <w:sz w:val="24"/>
          <w:szCs w:val="24"/>
          <w:lang w:val="en-GB"/>
        </w:rPr>
        <w:t xml:space="preserve">, a considerable increase in neuromuscular activity was not observed when the workload was predominantly supported by aerobic systems listed below the critical speed parameters </w:t>
      </w:r>
      <w:r w:rsidR="001F714D" w:rsidRPr="006D7DEB">
        <w:rPr>
          <w:rFonts w:ascii="Times New Roman" w:hAnsi="Times New Roman" w:cs="Times New Roman"/>
          <w:sz w:val="24"/>
          <w:szCs w:val="24"/>
          <w:lang w:val="en-GB"/>
        </w:rPr>
        <w:fldChar w:fldCharType="begin" w:fldLock="1"/>
      </w:r>
      <w:r w:rsidR="001F714D" w:rsidRPr="006D7DEB">
        <w:rPr>
          <w:rFonts w:ascii="Times New Roman" w:hAnsi="Times New Roman" w:cs="Times New Roman"/>
          <w:sz w:val="24"/>
          <w:szCs w:val="24"/>
          <w:lang w:val="en-GB"/>
        </w:rPr>
        <w:instrText>ADDIN CSL_CITATION {"citationItems":[{"id":"ITEM-1","itemData":{"DOI":"10.1097/JES.0b013e318258e1c1","ISSN":"0091-6331","author":[{"dropping-particle":"","family":"Bundle","given":"Matthew W.","non-dropping-particle":"","parse-names":false,"suffix":""},{"dropping-particle":"","family":"Weyand","given":"Peter G.","non-dropping-particle":"","parse-names":false,"suffix":""}],"container-title":"Exercise and Sport Sciences Reviews","id":"ITEM-1","issued":{"date-parts":[["2012","4"]]},"page":"1","title":"Sprint Exercise Performance","type":"article-journal"},"uris":["http://www.mendeley.com/documents/?uuid=58a1d921-7d5c-32e6-ab7c-2161d26cbc06"]},{"id":"ITEM-2","itemData":{"DOI":"10.1152/japplphysiol.00022.2012","ISSN":"8750-7587","PMID":"22556396","abstract":"&lt;p&gt; Whether the transition in fatigue processes between “low-intensity” and “high-intensity” contractions occurs gradually, as the torque requirements are increased, or whether this transition occurs more suddenly at some identifiable “threshold”, is not known. We hypothesized that the critical torque (CT; the asymptote of the torque-duration relationship) would demarcate distinct profiles of central and peripheral fatigue during intermittent isometric quadriceps contractions (3-s contraction, 2-s rest). Nine healthy men performed seven experimental trials to task failure or for up to 60 min, with maximal voluntary contractions (MVCs) performed at the end of each minute. The first five trials were performed to determine CT [</w:instrText>
      </w:r>
      <w:r w:rsidR="001F714D" w:rsidRPr="006D7DEB">
        <w:rPr>
          <w:rFonts w:ascii="Cambria Math" w:hAnsi="Cambria Math" w:cs="Cambria Math"/>
          <w:sz w:val="24"/>
          <w:szCs w:val="24"/>
          <w:lang w:val="en-GB"/>
        </w:rPr>
        <w:instrText>∼</w:instrText>
      </w:r>
      <w:r w:rsidR="001F714D" w:rsidRPr="006D7DEB">
        <w:rPr>
          <w:rFonts w:ascii="Times New Roman" w:hAnsi="Times New Roman" w:cs="Times New Roman"/>
          <w:sz w:val="24"/>
          <w:szCs w:val="24"/>
          <w:lang w:val="en-GB"/>
        </w:rPr>
        <w:instrText xml:space="preserve">35–55% MVC, denoted severe 1 (S1) to severe 5 (S5) in ascending order], while the remaining two trials were performed 10 and 20% below the CT (denoted CT-10% and CT-20%). Dynamometer torque and the electromyogram of the right vastus lateralis were sampled continuously. Peripheral and central fatigue was determined from the fall in potentiated doublet torque and voluntary activation, respectively. Above CT, contractions progressed to task failure in </w:instrText>
      </w:r>
      <w:r w:rsidR="001F714D" w:rsidRPr="006D7DEB">
        <w:rPr>
          <w:rFonts w:ascii="Cambria Math" w:hAnsi="Cambria Math" w:cs="Cambria Math"/>
          <w:sz w:val="24"/>
          <w:szCs w:val="24"/>
          <w:lang w:val="en-GB"/>
        </w:rPr>
        <w:instrText>∼</w:instrText>
      </w:r>
      <w:r w:rsidR="001F714D" w:rsidRPr="006D7DEB">
        <w:rPr>
          <w:rFonts w:ascii="Times New Roman" w:hAnsi="Times New Roman" w:cs="Times New Roman"/>
          <w:sz w:val="24"/>
          <w:szCs w:val="24"/>
          <w:lang w:val="en-GB"/>
        </w:rPr>
        <w:instrText>3–18 min, at which point the MVC did not differ from the target torque (S1 target, 88.7 ± 4.3 N·m vs. MVC, 89.3 ± 8.8 N·m, P = 0.94). The potentiated doublet fell significantly in all trials, and voluntary activation was reduced in trials S1–S3, but not trials S4 and S5. Below CT, contractions could be sustained for 60 min on 17 of 18 occasions. Both central and peripheral fatigue developed, but there was a substantial reserve in MVC torque at the end of the task. The rate of global and peripheral fatigue development was four to five times greater during S1 than during CT-10% (change in MVC/change in time S1 vs. CT-10%: −7.2 ± 1.4 vs. −1.5 ± 0.4 N·m·min &lt;sup&gt;−1&lt;/sup&gt; ). These results demonstrate that CT represents a critical threshold for neuromuscular fatigue development. &lt;/p&gt;","author":[{"dropping-particle":"","family":"Burnley","given":"Mark","non-dropping-particle":"","parse-names":false,"suffix":""},{"dropping-particle":"","family":"Vanhatalo","given":"Anni","non-dropping-particle":"","parse-names":false,"suffix":""},{"dropping-particle":"","family":"Jones","given":"Andrew M.","non-dropping-particle":"","parse-names":false,"suffix":""}],"container-title":"Journal of Applied Physiology","id":"ITEM-2","issue":"2","issued":{"date-parts":[["2012","7","15"]]},"page":"215-223","title":"Distinct profiles of neuromuscular fatigue during muscle contractions below and above the critical torque in humans","type":"article-journal","volume":"113"},"uris":["http://www.mendeley.com/documents/?uuid=c51ff51e-af1f-3dcd-95e1-ce0e77504065"]}],"mendeley":{"formattedCitation":"(Bundle &amp; Weyand, 2012; Burnley et al., 2012)","plainTextFormattedCitation":"(Bundle &amp; Weyand, 2012; Burnley et al., 2012)","previouslyFormattedCitation":"(Bundle &amp; Weyand, 2012; Burnley et al., 2012)"},"properties":{"noteIndex":0},"schema":"https://github.com/citation-style-language/schema/raw/master/csl-citation.json"}</w:instrText>
      </w:r>
      <w:r w:rsidR="001F714D" w:rsidRPr="006D7DEB">
        <w:rPr>
          <w:rFonts w:ascii="Times New Roman" w:hAnsi="Times New Roman" w:cs="Times New Roman"/>
          <w:sz w:val="24"/>
          <w:szCs w:val="24"/>
          <w:lang w:val="en-GB"/>
        </w:rPr>
        <w:fldChar w:fldCharType="separate"/>
      </w:r>
      <w:r w:rsidR="001F714D" w:rsidRPr="006D7DEB">
        <w:rPr>
          <w:rFonts w:ascii="Times New Roman" w:hAnsi="Times New Roman" w:cs="Times New Roman"/>
          <w:noProof/>
          <w:sz w:val="24"/>
          <w:szCs w:val="24"/>
          <w:lang w:val="en-GB"/>
        </w:rPr>
        <w:t>(Bundle &amp; Weyand, 2012; Burnley et al., 2012)</w:t>
      </w:r>
      <w:r w:rsidR="001F714D" w:rsidRPr="006D7DEB">
        <w:rPr>
          <w:rFonts w:ascii="Times New Roman" w:hAnsi="Times New Roman" w:cs="Times New Roman"/>
          <w:sz w:val="24"/>
          <w:szCs w:val="24"/>
          <w:lang w:val="en-GB"/>
        </w:rPr>
        <w:fldChar w:fldCharType="end"/>
      </w:r>
      <w:r w:rsidR="001F714D" w:rsidRPr="006D7DEB">
        <w:rPr>
          <w:rFonts w:ascii="Times New Roman" w:hAnsi="Times New Roman" w:cs="Times New Roman"/>
          <w:sz w:val="24"/>
          <w:szCs w:val="24"/>
          <w:lang w:val="en-GB"/>
        </w:rPr>
        <w:t xml:space="preserve">. If an athlete exhibits a decreased ASR, their ability to preserve or enhance impulse </w:t>
      </w:r>
      <w:r w:rsidR="001F714D" w:rsidRPr="006D7DEB">
        <w:rPr>
          <w:rFonts w:ascii="Times New Roman" w:hAnsi="Times New Roman" w:cs="Times New Roman"/>
          <w:sz w:val="24"/>
          <w:szCs w:val="24"/>
          <w:lang w:val="en-GB"/>
        </w:rPr>
        <w:lastRenderedPageBreak/>
        <w:t xml:space="preserve">may be restricted. </w:t>
      </w:r>
      <w:r w:rsidR="005B721C">
        <w:rPr>
          <w:rFonts w:ascii="Times New Roman" w:hAnsi="Times New Roman" w:cs="Times New Roman"/>
          <w:sz w:val="24"/>
          <w:szCs w:val="24"/>
          <w:lang w:val="en-GB"/>
        </w:rPr>
        <w:t>As a result</w:t>
      </w:r>
      <w:r w:rsidR="001F714D" w:rsidRPr="006D7DEB">
        <w:rPr>
          <w:rFonts w:ascii="Times New Roman" w:hAnsi="Times New Roman" w:cs="Times New Roman"/>
          <w:sz w:val="24"/>
          <w:szCs w:val="24"/>
          <w:lang w:val="en-GB"/>
        </w:rPr>
        <w:t xml:space="preserve">, </w:t>
      </w:r>
      <w:r w:rsidR="006D7DEB">
        <w:rPr>
          <w:rFonts w:ascii="Times New Roman" w:hAnsi="Times New Roman" w:cs="Times New Roman"/>
          <w:sz w:val="24"/>
          <w:szCs w:val="24"/>
          <w:lang w:val="en-GB"/>
        </w:rPr>
        <w:t>t</w:t>
      </w:r>
      <w:r w:rsidR="006D7DEB" w:rsidRPr="006D7DEB">
        <w:rPr>
          <w:rFonts w:ascii="Times New Roman" w:hAnsi="Times New Roman" w:cs="Times New Roman"/>
          <w:sz w:val="24"/>
          <w:szCs w:val="24"/>
          <w:lang w:val="en-GB"/>
        </w:rPr>
        <w:t xml:space="preserve">he application of ASR is </w:t>
      </w:r>
      <w:r w:rsidR="00A35806">
        <w:rPr>
          <w:rFonts w:ascii="Times New Roman" w:hAnsi="Times New Roman" w:cs="Times New Roman"/>
          <w:sz w:val="24"/>
          <w:szCs w:val="24"/>
          <w:lang w:val="en-GB"/>
        </w:rPr>
        <w:t xml:space="preserve">considered </w:t>
      </w:r>
      <w:r w:rsidR="006D7DEB" w:rsidRPr="006D7DEB">
        <w:rPr>
          <w:rFonts w:ascii="Times New Roman" w:hAnsi="Times New Roman" w:cs="Times New Roman"/>
          <w:sz w:val="24"/>
          <w:szCs w:val="24"/>
          <w:lang w:val="en-GB"/>
        </w:rPr>
        <w:t>complex due to these two poignant parts, the former principally limited by metabolism (v</w:t>
      </w:r>
      <w:r w:rsidR="006D7DEB" w:rsidRPr="006D7DEB">
        <w:rPr>
          <w:rFonts w:ascii="Times New Roman" w:hAnsi="Times New Roman" w:cs="Times New Roman"/>
          <w:sz w:val="24"/>
          <w:szCs w:val="24"/>
        </w:rPr>
        <w:t>V0</w:t>
      </w:r>
      <w:r w:rsidR="006D7DEB" w:rsidRPr="006D7DEB">
        <w:rPr>
          <w:rFonts w:ascii="Times New Roman" w:hAnsi="Times New Roman" w:cs="Times New Roman"/>
          <w:sz w:val="24"/>
          <w:szCs w:val="24"/>
          <w:vertAlign w:val="subscript"/>
        </w:rPr>
        <w:t>2</w:t>
      </w:r>
      <w:r w:rsidR="006D7DEB" w:rsidRPr="006D7DEB">
        <w:rPr>
          <w:rFonts w:ascii="Times New Roman" w:hAnsi="Times New Roman" w:cs="Times New Roman"/>
          <w:sz w:val="24"/>
          <w:szCs w:val="24"/>
        </w:rPr>
        <w:t>max</w:t>
      </w:r>
      <w:r w:rsidR="006D7DEB" w:rsidRPr="006D7DEB">
        <w:rPr>
          <w:rFonts w:ascii="Times New Roman" w:hAnsi="Times New Roman" w:cs="Times New Roman"/>
          <w:sz w:val="24"/>
          <w:szCs w:val="24"/>
          <w:lang w:val="en-GB"/>
        </w:rPr>
        <w:t xml:space="preserve">) and the latter restricted primarily by mechanical force and not energy supply </w:t>
      </w:r>
      <w:r w:rsidR="006D7DEB" w:rsidRPr="006D7DEB">
        <w:rPr>
          <w:rFonts w:ascii="Times New Roman" w:hAnsi="Times New Roman" w:cs="Times New Roman"/>
          <w:sz w:val="24"/>
          <w:szCs w:val="24"/>
          <w:lang w:val="en-GB"/>
        </w:rPr>
        <w:fldChar w:fldCharType="begin" w:fldLock="1"/>
      </w:r>
      <w:r w:rsidR="002433B3">
        <w:rPr>
          <w:rFonts w:ascii="Times New Roman" w:hAnsi="Times New Roman" w:cs="Times New Roman"/>
          <w:sz w:val="24"/>
          <w:szCs w:val="24"/>
          <w:lang w:val="en-GB"/>
        </w:rPr>
        <w:instrText>ADDIN CSL_CITATION {"citationItems":[{"id":"ITEM-1","itemData":{"DOI":"10.1097/JES.0b013e318258e1c1","ISSN":"0091-6331","author":[{"dropping-particle":"","family":"Bundle","given":"Matthew W.","non-dropping-particle":"","parse-names":false,"suffix":""},{"dropping-particle":"","family":"Weyand","given":"Peter G.","non-dropping-particle":"","parse-names":false,"suffix":""}],"container-title":"Exercise and Sport Sciences Reviews","id":"ITEM-1","issued":{"date-parts":[["2012","4"]]},"page":"1","title":"Sprint Exercise Performance","type":"article-journal"},"uris":["http://www.mendeley.com/documents/?uuid=58a1d921-7d5c-32e6-ab7c-2161d26cbc06"]},{"id":"ITEM-2","itemData":{"DOI":"10.1152/jappl.2000.89.5.1991","ISSN":"8750-7587","PMID":"11053354","abstract":"&lt;p&gt; We twice tested the hypothesis that top running speeds are determined by the amount of force applied to the ground rather than how rapidly limbs are repositioned in the air. First, we compared the mechanics of 33 subjects of different sprinting abilities running at their top speeds on a level treadmill. Second, we compared the mechanics of declined (−6°) and inclined (+9°) top-speed treadmill running in five subjects. For both tests, we used a treadmill-mounted force plate to measure the time between stance periods of the same foot (swing time, t &lt;sub&gt;sw&lt;/sub&gt; ) and the force applied to the running surface at top speed. To obtain the force relevant for speed, the force applied normal to the ground was divided by the weight of the body ( W &lt;sub&gt;b&lt;/sub&gt; ) and averaged over the period of foot-ground contact (F &lt;sub&gt;avge&lt;/sub&gt; / W &lt;sub&gt;b&lt;/sub&gt; ). The top speeds of the 33 subjects who completed the level treadmill protocol spanned a 1.8-fold range from 6.2 to 11.1 m/s. Among these subjects, the regression of F &lt;sub&gt;avge&lt;/sub&gt; / W &lt;sub&gt;b&lt;/sub&gt; on top speed indicated that this force was 1.26 times greater for a runner with a top speed of 11.1 vs. 6.2 m/s. In contrast, the time taken to swing the limb into position for the next step ( t &lt;sub&gt;sw&lt;/sub&gt; ) did not vary ( P = 0.18). Declined and inclined top speeds differed by 1.4-fold (9.96 ± 0.3 vs. 7.10 ± 0.3 m/s, respectively), with the faster declined top speeds being achieved with mass-specific support forces that were 1.3 times greater (2.30 ± 0.06 vs. 1.76 ± 0.04 F &lt;sub&gt;avge&lt;/sub&gt; / W &lt;sub&gt;b&lt;/sub&gt; ) and minimum t &lt;sub&gt;sw&lt;/sub&gt; that were similar (+8%). We conclude that human runners reach faster top speeds not by repositioning their limbs more rapidly in the air, but by applying greater support forces to the ground. &lt;/p&gt;","author":[{"dropping-particle":"","family":"Weyand","given":"Peter G.","non-dropping-particle":"","parse-names":false,"suffix":""},{"dropping-particle":"","family":"Sternlight","given":"Deborah B.","non-dropping-particle":"","parse-names":false,"suffix":""},{"dropping-particle":"","family":"Bellizzi","given":"Matthew J.","non-dropping-particle":"","parse-names":false,"suffix":""},{"dropping-particle":"","family":"Wright","given":"Seth","non-dropping-particle":"","parse-names":false,"suffix":""}],"container-title":"Journal of Applied Physiology","id":"ITEM-2","issue":"5","issued":{"date-parts":[["2000","11","1"]]},"page":"1991-1999","title":"Faster top running speeds are achieved with greater ground forces not more rapid leg movements","type":"article-journal","volume":"89"},"uris":["http://www.mendeley.com/documents/?uuid=2013efb5-5a2e-35fb-ac94-4d1ee402bf25"]},{"id":"ITEM-3","itemData":{"DOI":"10.1111/sms.12389","ISSN":"09057188","PMID":"25640466","abstract":"The objective of this study was to characterize the mechanics of maximal running sprint acceleration in high-level athletes. Four elite (100-m best time 9.95-10.29 s) and five sub-elite (10.40-10.60 s) sprinters performed seven sprints in overground conditions. A single virtual 40-m sprint was reconstructed and kinetics parameters were calculated for each step using a force platform system and video analyses. Anteroposterior force (FY), power (PY), and the ratio of the horizontal force component to the resultant (total) force (RF, which reflects the orientation of the resultant ground reaction force for each support phase) were computed as a function of velocity (V). FY-V, RF-V, and PY-V relationships were well described by significant linear (mean R(2) of 0.892 ± 0.049 and 0.950 ± 0.023) and quadratic (mean R(2) = 0.732 ± 0.114) models, respectively. The current study allows a better understanding of the mechanics of the sprint acceleration notably by modeling the relationships between the forward velocity and the main mechanical key variables of the sprint. As these findings partly concern world-class sprinters tested in overground conditions, they give new insights into some aspects of the biomechanical limits of human locomotion.","author":[{"dropping-particle":"","family":"Rabita","given":"G.","non-dropping-particle":"","parse-names":false,"suffix":""},{"dropping-particle":"","family":"Dorel","given":"S.","non-dropping-particle":"","parse-names":false,"suffix":""},{"dropping-particle":"","family":"Slawinski","given":"J.","non-dropping-particle":"","parse-names":false,"suffix":""},{"dropping-particle":"","family":"Sàez-de-Villarreal","given":"E.","non-dropping-particle":"","parse-names":false,"suffix":""},{"dropping-particle":"","family":"Couturier","given":"A.","non-dropping-particle":"","parse-names":false,"suffix":""},{"dropping-particle":"","family":"Samozino","given":"P.","non-dropping-particle":"","parse-names":false,"suffix":""},{"dropping-particle":"","family":"Morin","given":"J-B.","non-dropping-particle":"","parse-names":false,"suffix":""}],"container-title":"Scandinavian Journal of Medicine &amp; Science in Sports","id":"ITEM-3","issue":"5","issued":{"date-parts":[["2015","10"]]},"page":"583-594","title":"Sprint mechanics in world-class athletes: a new insight into the limits of human locomotion","type":"article-journal","volume":"25"},"uris":["http://www.mendeley.com/documents/?uuid=cff90849-ea0a-36c0-aa67-1106514fcab9"]}],"mendeley":{"formattedCitation":"(Bundle &amp; Weyand, 2012; Rabita et al., 2015; Weyand, Sternlight, Bellizzi, &amp; Wright, 2000)","manualFormatting":"(Bundle &amp; Weyand, 2012; Rabita et al., 2015; Weyand, Sternlight, Bellizzi, &amp; Wright, 2000)","plainTextFormattedCitation":"(Bundle &amp; Weyand, 2012; Rabita et al., 2015; Weyand, Sternlight, Bellizzi, &amp; Wright, 2000)","previouslyFormattedCitation":"(Bundle &amp; Weyand, 2012; Rabita et al., 2015; Weyand, Sternlight, Bellizzi, &amp; Wright, 2000)"},"properties":{"noteIndex":0},"schema":"https://github.com/citation-style-language/schema/raw/master/csl-citation.json"}</w:instrText>
      </w:r>
      <w:r w:rsidR="006D7DEB" w:rsidRPr="006D7DEB">
        <w:rPr>
          <w:rFonts w:ascii="Times New Roman" w:hAnsi="Times New Roman" w:cs="Times New Roman"/>
          <w:sz w:val="24"/>
          <w:szCs w:val="24"/>
          <w:lang w:val="en-GB"/>
        </w:rPr>
        <w:fldChar w:fldCharType="separate"/>
      </w:r>
      <w:r w:rsidR="006D7DEB" w:rsidRPr="006D7DEB">
        <w:rPr>
          <w:rFonts w:ascii="Times New Roman" w:hAnsi="Times New Roman" w:cs="Times New Roman"/>
          <w:noProof/>
          <w:sz w:val="24"/>
          <w:szCs w:val="24"/>
          <w:lang w:val="en-GB"/>
        </w:rPr>
        <w:t>(Bundle &amp; Weyand, 2012; Rabita et al., 2015; Weyand, Sternlight, Bellizzi, &amp; Wright, 2000)</w:t>
      </w:r>
      <w:r w:rsidR="006D7DEB" w:rsidRPr="006D7DEB">
        <w:rPr>
          <w:rFonts w:ascii="Times New Roman" w:hAnsi="Times New Roman" w:cs="Times New Roman"/>
          <w:sz w:val="24"/>
          <w:szCs w:val="24"/>
          <w:lang w:val="en-GB"/>
        </w:rPr>
        <w:fldChar w:fldCharType="end"/>
      </w:r>
      <w:r w:rsidR="006D7DEB" w:rsidRPr="006D7DEB">
        <w:rPr>
          <w:rFonts w:ascii="Times New Roman" w:hAnsi="Times New Roman" w:cs="Times New Roman"/>
          <w:sz w:val="24"/>
          <w:szCs w:val="24"/>
          <w:lang w:val="en-GB"/>
        </w:rPr>
        <w:t>.</w:t>
      </w:r>
    </w:p>
    <w:p w14:paraId="188A548F" w14:textId="05A97FE1" w:rsidR="000B1676" w:rsidRPr="004F5CA3" w:rsidRDefault="00E5600E" w:rsidP="000B1676">
      <w:pPr>
        <w:ind w:firstLine="720"/>
        <w:rPr>
          <w:rFonts w:ascii="Times New Roman" w:hAnsi="Times New Roman" w:cs="Times New Roman"/>
          <w:sz w:val="24"/>
          <w:szCs w:val="24"/>
          <w:lang w:val="en-GB"/>
        </w:rPr>
      </w:pPr>
      <w:r>
        <w:rPr>
          <w:rFonts w:ascii="Times New Roman" w:hAnsi="Times New Roman" w:cs="Times New Roman"/>
          <w:sz w:val="24"/>
          <w:szCs w:val="24"/>
          <w:lang w:val="en-GB"/>
        </w:rPr>
        <w:t>Research has suggested</w:t>
      </w:r>
      <w:r w:rsidR="000B1676" w:rsidRPr="004F5CA3">
        <w:rPr>
          <w:rFonts w:ascii="Times New Roman" w:hAnsi="Times New Roman" w:cs="Times New Roman"/>
          <w:sz w:val="24"/>
          <w:szCs w:val="24"/>
          <w:lang w:val="en-GB"/>
        </w:rPr>
        <w:t xml:space="preserve"> that ASR in isolation cannot predict improvements in mean repeated sprint time (Buchheit &amp; Mendez-Villanueva, 2014). This is due to the independent changes within </w:t>
      </w:r>
      <w:r w:rsidR="000B1676">
        <w:rPr>
          <w:rFonts w:ascii="Times New Roman" w:hAnsi="Times New Roman" w:cs="Times New Roman"/>
          <w:sz w:val="24"/>
          <w:szCs w:val="24"/>
          <w:lang w:val="en-GB"/>
        </w:rPr>
        <w:t>MAS</w:t>
      </w:r>
      <w:r w:rsidR="000B1676" w:rsidRPr="004F5CA3">
        <w:rPr>
          <w:rFonts w:ascii="Times New Roman" w:hAnsi="Times New Roman" w:cs="Times New Roman"/>
          <w:sz w:val="24"/>
          <w:szCs w:val="24"/>
          <w:lang w:val="en-GB"/>
        </w:rPr>
        <w:t xml:space="preserve"> and MSS and their impact on ASR calculations. </w:t>
      </w:r>
      <w:r w:rsidR="00B243B3">
        <w:rPr>
          <w:rFonts w:ascii="Times New Roman" w:hAnsi="Times New Roman" w:cs="Times New Roman"/>
          <w:sz w:val="24"/>
          <w:szCs w:val="24"/>
          <w:lang w:val="en-GB"/>
        </w:rPr>
        <w:t xml:space="preserve">From a practical viewpoint, </w:t>
      </w:r>
      <w:r w:rsidR="00B243B3" w:rsidRPr="00944268">
        <w:rPr>
          <w:rFonts w:ascii="Times New Roman" w:hAnsi="Times New Roman" w:cs="Times New Roman"/>
          <w:sz w:val="24"/>
          <w:szCs w:val="24"/>
          <w:lang w:val="en-GB"/>
        </w:rPr>
        <w:t xml:space="preserve">ASR modifications hinge on both MSS and MAS, </w:t>
      </w:r>
      <w:r w:rsidR="00B243B3">
        <w:rPr>
          <w:rFonts w:ascii="Times New Roman" w:hAnsi="Times New Roman" w:cs="Times New Roman"/>
          <w:sz w:val="24"/>
          <w:szCs w:val="24"/>
          <w:lang w:val="en-GB"/>
        </w:rPr>
        <w:t>as a result</w:t>
      </w:r>
      <w:r w:rsidR="00B243B3" w:rsidRPr="00944268">
        <w:rPr>
          <w:rFonts w:ascii="Times New Roman" w:hAnsi="Times New Roman" w:cs="Times New Roman"/>
          <w:sz w:val="24"/>
          <w:szCs w:val="24"/>
          <w:lang w:val="en-GB"/>
        </w:rPr>
        <w:t xml:space="preserve">. the function of ASR as a component of performance, will be drawn by adjustments to the relevant MSS and MAS profile of the athlete </w:t>
      </w:r>
      <w:r w:rsidR="00B243B3" w:rsidRPr="00944268">
        <w:rPr>
          <w:rFonts w:ascii="Times New Roman" w:hAnsi="Times New Roman" w:cs="Times New Roman"/>
          <w:sz w:val="24"/>
          <w:szCs w:val="24"/>
          <w:lang w:val="en-GB"/>
        </w:rPr>
        <w:fldChar w:fldCharType="begin" w:fldLock="1"/>
      </w:r>
      <w:r w:rsidR="00B243B3">
        <w:rPr>
          <w:rFonts w:ascii="Times New Roman" w:hAnsi="Times New Roman" w:cs="Times New Roman"/>
          <w:sz w:val="24"/>
          <w:szCs w:val="24"/>
          <w:lang w:val="en-GB"/>
        </w:rPr>
        <w:instrText>ADDIN CSL_CITATION {"citationItems":[{"id":"ITEM-1","itemData":{"DOI":"10.1123/ijspp.2018-0163","ISSN":"1555-0265","abstract":"Purpose: In recent years (2011-2016), men’s 800m championship running performances have required greater speed than previous eras (2000-2009). The “Anaerobic speed reserve” (ASR) may be a key differentiator of this performance, but profiles of elite 800m runners and its relationship to performance time have yet to be determined. Methods: The ASR - determined as the difference between maximal sprint speed (MSS) and predicted maximal aerobic speed (MAS) – of 19 elite 800m and 1500m runners was assessed using 50m sprint and 1500m race performance times. Profiles of three athlete sub-groups were examined using cluster analysis and the speed reserve ratio (SRR), defined as MSS/MAS. Results: For the same MAS, MSS and ASR showed very large negative (both r=-0.74±0.30, ±90% confidence limits; very likely) relationships with 800m performance time. In contrast, for the same MSS, ASR and MAS had small negative relationships (both r=-0.16±0.54), possibly) with 800m performance. ASR, 800m personal best, and SRR best d...","author":[{"dropping-particle":"","family":"Sandford","given":"Gareth N.","non-dropping-particle":"","parse-names":false,"suffix":""},{"dropping-particle":"V.","family":"Allen","given":"Sian","non-dropping-particle":"","parse-names":false,"suffix":""},{"dropping-particle":"","family":"Kilding","given":"Andrew E.","non-dropping-particle":"","parse-names":false,"suffix":""},{"dropping-particle":"","family":"Ross","given":"Angus","non-dropping-particle":"","parse-names":false,"suffix":""},{"dropping-particle":"","family":"Laursen","given":"Paul B.","non-dropping-particle":"","parse-names":false,"suffix":""}],"container-title":"International Journal of Sports Physiology and Performance","id":"ITEM-1","issued":{"date-parts":[["2018"]]},"title":"Anaerobic Speed Reserve: A Key Component of Elite Male 800-m Running","type":"article-journal"},"uris":["http://www.mendeley.com/documents/?uuid=37f2d811-df7e-3d60-aed1-c8101e6ffcf1"]},{"id":"ITEM-2","itemData":{"DOI":"10.1007/s40279-018-1010-5","ISSN":"11792035","abstract":"Recent evidence indicates that the modern-day men's 800 m runner requires a speed capability beyond that of previous eras. In addition, the appreciation of different athlete subgroups (400-800, 800, 800-1500 m) implies a complex interplay between the mechanical (aerial or terrestrial) and physiological characteristics that enable success in any individual runner. Historically, coach education for middle-distance running often emphasises aerobic metabolic conditioning, while it relatively lacks consideration for an important neuromuscular and mechanical component. Consequently, many 800 m runners today may lack the mechanical competence needed to achieve the relaxed race pace speed required for success, resulting in limited ability to cope with surges, run faster first laps or close fast. Mechanical competence may refer to the skilled coordination of neuromuscular/mechanical (stride length/frequency/impulse) and metabolic components needed to sustain middle-distance race pace and adjust to surges efficiently. The anaerobic speed reserve (ASR) construct (difference between an athlete's velocity at maximal oxygen uptake [v[Formula: see text]O2max]-the first speed at which maximal oxygen uptake [[Formula: see text]O2max] is attained) and their maximal sprint speed (MSS) offers a framework to assess a runner's speed range relative to modern-day race demands. While the smooth and relaxed technique observed in middle-distance runners is often considered causal to running economy measured during submaximal running, little empirical evidence supports such an assumption. Thus, a multidisciplinary approach is needed to examine the underpinning factors enabling elite 800 m running race pace efficiency. Here, we argue for the importance of utilising the ASR and MSS measurement to ensure middle-distance runners have the skills to compete in the race-defining surges of modern-day 800 m running.","author":[{"dropping-particle":"","family":"Sandford","given":"Gareth N.","non-dropping-particle":"","parse-names":false,"suffix":""},{"dropping-particle":"","family":"Kilding","given":"Andrew E.","non-dropping-particle":"","parse-names":false,"suffix":""},{"dropping-particle":"","family":"Ross","given":"Angus","non-dropping-particle":"","parse-names":false,"suffix":""},{"dropping-particle":"","family":"Laursen","given":"Paul B.","non-dropping-particle":"","parse-names":false,"suffix":""}],"container-title":"Sports Medicine","id":"ITEM-2","issued":{"date-parts":[["2019"]]},"title":"Maximal Sprint Speed and the Anaerobic Speed Reserve Domain: The Untapped Tools that Differentiate the World’s Best Male 800 m Runners","type":"article-journal"},"uris":["http://www.mendeley.com/documents/?uuid=a2697fae-6ee8-3cec-bcd3-ff9af3bdd970"]}],"mendeley":{"formattedCitation":"(Sandford, Allen, Kilding, Ross, &amp; Laursen, 2018; Sandford, Kilding, et al., 2019)","manualFormatting":"(Sandford et al., 2018; Sandford et al., 2019)","plainTextFormattedCitation":"(Sandford, Allen, Kilding, Ross, &amp; Laursen, 2018; Sandford, Kilding, et al., 2019)","previouslyFormattedCitation":"(Sandford, Allen, Kilding, Ross, &amp; Laursen, 2018; Sandford, Kilding, et al., 2019)"},"properties":{"noteIndex":0},"schema":"https://github.com/citation-style-language/schema/raw/master/csl-citation.json"}</w:instrText>
      </w:r>
      <w:r w:rsidR="00B243B3" w:rsidRPr="00944268">
        <w:rPr>
          <w:rFonts w:ascii="Times New Roman" w:hAnsi="Times New Roman" w:cs="Times New Roman"/>
          <w:sz w:val="24"/>
          <w:szCs w:val="24"/>
          <w:lang w:val="en-GB"/>
        </w:rPr>
        <w:fldChar w:fldCharType="separate"/>
      </w:r>
      <w:r w:rsidR="00B243B3" w:rsidRPr="00944268">
        <w:rPr>
          <w:rFonts w:ascii="Times New Roman" w:hAnsi="Times New Roman" w:cs="Times New Roman"/>
          <w:noProof/>
          <w:sz w:val="24"/>
          <w:szCs w:val="24"/>
          <w:lang w:val="en-GB"/>
        </w:rPr>
        <w:t>(Sandford et al., 2018; Sandford et al., 2019)</w:t>
      </w:r>
      <w:r w:rsidR="00B243B3" w:rsidRPr="00944268">
        <w:rPr>
          <w:rFonts w:ascii="Times New Roman" w:hAnsi="Times New Roman" w:cs="Times New Roman"/>
          <w:sz w:val="24"/>
          <w:szCs w:val="24"/>
          <w:lang w:val="en-GB"/>
        </w:rPr>
        <w:fldChar w:fldCharType="end"/>
      </w:r>
      <w:r w:rsidR="00B243B3" w:rsidRPr="00944268">
        <w:rPr>
          <w:rFonts w:ascii="Times New Roman" w:hAnsi="Times New Roman" w:cs="Times New Roman"/>
          <w:sz w:val="24"/>
          <w:szCs w:val="24"/>
          <w:lang w:val="en-GB"/>
        </w:rPr>
        <w:t xml:space="preserve">. </w:t>
      </w:r>
      <w:r w:rsidR="000B1676" w:rsidRPr="004F5CA3">
        <w:rPr>
          <w:rFonts w:ascii="Times New Roman" w:hAnsi="Times New Roman" w:cs="Times New Roman"/>
          <w:sz w:val="24"/>
          <w:szCs w:val="24"/>
          <w:lang w:val="en-GB"/>
        </w:rPr>
        <w:t xml:space="preserve">Although training individualised by ASR may be beneficial for supramaximal running development, ASR scores should not be compared between individuals or considered in terms of performance without MAS and MSS being independently analysed. Subsequently, team sports athletes’ running prescription provides a unique degree of complexity, whereby contrasting  physiological and mechanical profiles can achieve similar performances </w:t>
      </w:r>
      <w:r w:rsidR="000B1676" w:rsidRPr="004F5CA3">
        <w:rPr>
          <w:rFonts w:ascii="Times New Roman" w:hAnsi="Times New Roman" w:cs="Times New Roman"/>
          <w:sz w:val="24"/>
          <w:szCs w:val="24"/>
          <w:lang w:val="en-GB"/>
        </w:rPr>
        <w:fldChar w:fldCharType="begin" w:fldLock="1"/>
      </w:r>
      <w:r w:rsidR="000B1676" w:rsidRPr="004F5CA3">
        <w:rPr>
          <w:rFonts w:ascii="Times New Roman" w:hAnsi="Times New Roman" w:cs="Times New Roman"/>
          <w:sz w:val="24"/>
          <w:szCs w:val="24"/>
          <w:lang w:val="en-GB"/>
        </w:rPr>
        <w:instrText>ADDIN CSL_CITATION {"citationItems":[{"id":"ITEM-1","itemData":{"DOI":"10.3389/fspor.2019.00028","ISSN":"2624-9367","abstract":"Middle-distance running provides unique complexity where very different physiological and structural/mechanical profiles may achieve similar elite performances. Training and improving the key determinants of performance and applying interventions to athletes within the middle-distance event group are probably much more divergent than many practitioners and researchers appreciate. The addition of maximal sprint speed and other anaerobic and biomechanical based parameters, alongside more commonly captured aerobic characteristics, shows promise to enhance our understanding and analysis within the complexities of middle-distance sport science. For coaches, athlete diversity presents daily training programming challenges in order to best individualize a given stimulus according to the athletes profile and avoid ‘non-responder’ outcomes. It is from this decision making part of the coaching process, that we target this mini-review. First we ask researchers to ‘question their categories’ concerning middle-distance event groupings. Historically broad classifications have been used (from 800m (~1.5min) all the way to 5000m (~13-15min). Here within we show compelling rationale from physiological and event demand perspectives for narrowing middle-distance to 800m and 1500m alone (1.5-5 minute duration), considering the diversity of bioenergetics and mechanical constraints within these events. Additionally, we provide elite athlete data showing the large diversity of 800m and 1500m athlete profile, a critical element that is often overlooked in middle-distance research design. Finally, we offer practical recommendations on how researchers, practitioners and coaches can advance training study designs, scientific interventions and analysis on middle-distance athletes/participants to provide information for individualized decision making trackside and more favorable and informative study outcomes.","author":[{"dropping-particle":"","family":"Sandford","given":"Gareth N.","non-dropping-particle":"","parse-names":false,"suffix":""},{"dropping-particle":"","family":"Stellingwerff","given":"Trent","non-dropping-particle":"","parse-names":false,"suffix":""}],"container-title":"Frontiers in Sports and Active Living","id":"ITEM-1","issued":{"date-parts":[["2019","9","26"]]},"page":"28","publisher":"Frontiers","title":"“Question Your Categories”: the Misunderstood Complexity of Middle-Distance Running Profiles With Implications for Research Methods and Application","type":"article-journal","volume":"1"},"uris":["http://www.mendeley.com/documents/?uuid=118063f1-fb1c-383e-9fb0-04efb23ffa31"]}],"mendeley":{"formattedCitation":"(Sandford &amp; Stellingwerff, 2019)","plainTextFormattedCitation":"(Sandford &amp; Stellingwerff, 2019)","previouslyFormattedCitation":"(Sandford &amp; Stellingwerff, 2019)"},"properties":{"noteIndex":0},"schema":"https://github.com/citation-style-language/schema/raw/master/csl-citation.json"}</w:instrText>
      </w:r>
      <w:r w:rsidR="000B1676" w:rsidRPr="004F5CA3">
        <w:rPr>
          <w:rFonts w:ascii="Times New Roman" w:hAnsi="Times New Roman" w:cs="Times New Roman"/>
          <w:sz w:val="24"/>
          <w:szCs w:val="24"/>
          <w:lang w:val="en-GB"/>
        </w:rPr>
        <w:fldChar w:fldCharType="separate"/>
      </w:r>
      <w:r w:rsidR="000B1676" w:rsidRPr="004F5CA3">
        <w:rPr>
          <w:rFonts w:ascii="Times New Roman" w:hAnsi="Times New Roman" w:cs="Times New Roman"/>
          <w:noProof/>
          <w:sz w:val="24"/>
          <w:szCs w:val="24"/>
          <w:lang w:val="en-GB"/>
        </w:rPr>
        <w:t>(Sandford &amp; Stellingwerff, 2019)</w:t>
      </w:r>
      <w:r w:rsidR="000B1676" w:rsidRPr="004F5CA3">
        <w:rPr>
          <w:rFonts w:ascii="Times New Roman" w:hAnsi="Times New Roman" w:cs="Times New Roman"/>
          <w:sz w:val="24"/>
          <w:szCs w:val="24"/>
          <w:lang w:val="en-GB"/>
        </w:rPr>
        <w:fldChar w:fldCharType="end"/>
      </w:r>
      <w:r w:rsidR="000B1676">
        <w:rPr>
          <w:rFonts w:ascii="Times New Roman" w:hAnsi="Times New Roman" w:cs="Times New Roman"/>
          <w:sz w:val="24"/>
          <w:szCs w:val="24"/>
          <w:lang w:val="en-GB"/>
        </w:rPr>
        <w:t>. By extension</w:t>
      </w:r>
      <w:r w:rsidR="000B1676" w:rsidRPr="00944268">
        <w:rPr>
          <w:rFonts w:ascii="Times New Roman" w:hAnsi="Times New Roman" w:cs="Times New Roman"/>
          <w:sz w:val="24"/>
          <w:szCs w:val="24"/>
          <w:lang w:val="en-GB"/>
        </w:rPr>
        <w:t>, an important application of ASR is the simultaneous investigation of the metabolic and mechanical limitations of the athlete</w:t>
      </w:r>
      <w:r w:rsidR="000B1676">
        <w:rPr>
          <w:rFonts w:ascii="Times New Roman" w:hAnsi="Times New Roman" w:cs="Times New Roman"/>
          <w:sz w:val="24"/>
          <w:szCs w:val="24"/>
          <w:lang w:val="en-GB"/>
        </w:rPr>
        <w:t>’</w:t>
      </w:r>
      <w:r w:rsidR="000B1676" w:rsidRPr="00944268">
        <w:rPr>
          <w:rFonts w:ascii="Times New Roman" w:hAnsi="Times New Roman" w:cs="Times New Roman"/>
          <w:sz w:val="24"/>
          <w:szCs w:val="24"/>
          <w:lang w:val="en-GB"/>
        </w:rPr>
        <w:t xml:space="preserve">s profile in relation to various other components </w:t>
      </w:r>
      <w:r w:rsidR="000B1676">
        <w:rPr>
          <w:rFonts w:ascii="Times New Roman" w:hAnsi="Times New Roman" w:cs="Times New Roman"/>
          <w:sz w:val="24"/>
          <w:szCs w:val="24"/>
          <w:lang w:val="en-GB"/>
        </w:rPr>
        <w:t xml:space="preserve">that should </w:t>
      </w:r>
      <w:r w:rsidR="000B1676" w:rsidRPr="00944268">
        <w:rPr>
          <w:rFonts w:ascii="Times New Roman" w:hAnsi="Times New Roman" w:cs="Times New Roman"/>
          <w:sz w:val="24"/>
          <w:szCs w:val="24"/>
          <w:lang w:val="en-GB"/>
        </w:rPr>
        <w:t>be developed, specifically</w:t>
      </w:r>
      <w:r w:rsidR="000B1676">
        <w:rPr>
          <w:rFonts w:ascii="Times New Roman" w:hAnsi="Times New Roman" w:cs="Times New Roman"/>
          <w:sz w:val="24"/>
          <w:szCs w:val="24"/>
          <w:lang w:val="en-GB"/>
        </w:rPr>
        <w:t>,</w:t>
      </w:r>
      <w:r w:rsidR="000B1676" w:rsidRPr="00944268">
        <w:rPr>
          <w:rFonts w:ascii="Times New Roman" w:hAnsi="Times New Roman" w:cs="Times New Roman"/>
          <w:sz w:val="24"/>
          <w:szCs w:val="24"/>
          <w:lang w:val="en-GB"/>
        </w:rPr>
        <w:t xml:space="preserve"> aerobic, anaerobic, neuromuscular, and mechanical properties </w:t>
      </w:r>
      <w:r w:rsidR="000B1676" w:rsidRPr="00944268">
        <w:rPr>
          <w:rFonts w:ascii="Times New Roman" w:hAnsi="Times New Roman" w:cs="Times New Roman"/>
          <w:sz w:val="24"/>
          <w:szCs w:val="24"/>
          <w:lang w:val="en-GB"/>
        </w:rPr>
        <w:fldChar w:fldCharType="begin" w:fldLock="1"/>
      </w:r>
      <w:r w:rsidR="000B1676">
        <w:rPr>
          <w:rFonts w:ascii="Times New Roman" w:hAnsi="Times New Roman" w:cs="Times New Roman"/>
          <w:sz w:val="24"/>
          <w:szCs w:val="24"/>
          <w:lang w:val="en-GB"/>
        </w:rPr>
        <w:instrText>ADDIN CSL_CITATION {"citationItems":[{"id":"ITEM-1","itemData":{"DOI":"10.1123/ijspp.2018-0163","ISSN":"1555-0265","abstract":"Purpose: In recent years (2011-2016), men’s 800m championship running performances have required greater speed than previous eras (2000-2009). The “Anaerobic speed reserve” (ASR) may be a key differentiator of this performance, but profiles of elite 800m runners and its relationship to performance time have yet to be determined. Methods: The ASR - determined as the difference between maximal sprint speed (MSS) and predicted maximal aerobic speed (MAS) – of 19 elite 800m and 1500m runners was assessed using 50m sprint and 1500m race performance times. Profiles of three athlete sub-groups were examined using cluster analysis and the speed reserve ratio (SRR), defined as MSS/MAS. Results: For the same MAS, MSS and ASR showed very large negative (both r=-0.74±0.30, ±90% confidence limits; very likely) relationships with 800m performance time. In contrast, for the same MSS, ASR and MAS had small negative relationships (both r=-0.16±0.54), possibly) with 800m performance. ASR, 800m personal best, and SRR best d...","author":[{"dropping-particle":"","family":"Sandford","given":"Gareth N.","non-dropping-particle":"","parse-names":false,"suffix":""},{"dropping-particle":"V.","family":"Allen","given":"Sian","non-dropping-particle":"","parse-names":false,"suffix":""},{"dropping-particle":"","family":"Kilding","given":"Andrew E.","non-dropping-particle":"","parse-names":false,"suffix":""},{"dropping-particle":"","family":"Ross","given":"Angus","non-dropping-particle":"","parse-names":false,"suffix":""},{"dropping-particle":"","family":"Laursen","given":"Paul B.","non-dropping-particle":"","parse-names":false,"suffix":""}],"container-title":"International Journal of Sports Physiology and Performance","id":"ITEM-1","issued":{"date-parts":[["2018"]]},"title":"Anaerobic Speed Reserve: A Key Component of Elite Male 800-m Running","type":"article-journal"},"uris":["http://www.mendeley.com/documents/?uuid=37f2d811-df7e-3d60-aed1-c8101e6ffcf1"]},{"id":"ITEM-2","itemData":{"DOI":"10.1007/s40279-018-1010-5","ISSN":"11792035","abstract":"Recent evidence indicates that the modern-day men's 800 m runner requires a speed capability beyond that of previous eras. In addition, the appreciation of different athlete subgroups (400-800, 800, 800-1500 m) implies a complex interplay between the mechanical (aerial or terrestrial) and physiological characteristics that enable success in any individual runner. Historically, coach education for middle-distance running often emphasises aerobic metabolic conditioning, while it relatively lacks consideration for an important neuromuscular and mechanical component. Consequently, many 800 m runners today may lack the mechanical competence needed to achieve the relaxed race pace speed required for success, resulting in limited ability to cope with surges, run faster first laps or close fast. Mechanical competence may refer to the skilled coordination of neuromuscular/mechanical (stride length/frequency/impulse) and metabolic components needed to sustain middle-distance race pace and adjust to surges efficiently. The anaerobic speed reserve (ASR) construct (difference between an athlete's velocity at maximal oxygen uptake [v[Formula: see text]O2max]-the first speed at which maximal oxygen uptake [[Formula: see text]O2max] is attained) and their maximal sprint speed (MSS) offers a framework to assess a runner's speed range relative to modern-day race demands. While the smooth and relaxed technique observed in middle-distance runners is often considered causal to running economy measured during submaximal running, little empirical evidence supports such an assumption. Thus, a multidisciplinary approach is needed to examine the underpinning factors enabling elite 800 m running race pace efficiency. Here, we argue for the importance of utilising the ASR and MSS measurement to ensure middle-distance runners have the skills to compete in the race-defining surges of modern-day 800 m running.","author":[{"dropping-particle":"","family":"Sandford","given":"Gareth N.","non-dropping-particle":"","parse-names":false,"suffix":""},{"dropping-particle":"","family":"Kilding","given":"Andrew E.","non-dropping-particle":"","parse-names":false,"suffix":""},{"dropping-particle":"","family":"Ross","given":"Angus","non-dropping-particle":"","parse-names":false,"suffix":""},{"dropping-particle":"","family":"Laursen","given":"Paul B.","non-dropping-particle":"","parse-names":false,"suffix":""}],"container-title":"Sports Medicine","id":"ITEM-2","issued":{"date-parts":[["2019"]]},"title":"Maximal Sprint Speed and the Anaerobic Speed Reserve Domain: The Untapped Tools that Differentiate the World’s Best Male 800 m Runners","type":"article-journal"},"uris":["http://www.mendeley.com/documents/?uuid=a2697fae-6ee8-3cec-bcd3-ff9af3bdd970"]}],"mendeley":{"formattedCitation":"(Sandford et al., 2018; Sandford, Kilding, et al., 2019)","plainTextFormattedCitation":"(Sandford et al., 2018; Sandford, Kilding, et al., 2019)","previouslyFormattedCitation":"(Sandford et al., 2018; Sandford, Kilding, et al., 2019)"},"properties":{"noteIndex":0},"schema":"https://github.com/citation-style-language/schema/raw/master/csl-citation.json"}</w:instrText>
      </w:r>
      <w:r w:rsidR="000B1676" w:rsidRPr="00944268">
        <w:rPr>
          <w:rFonts w:ascii="Times New Roman" w:hAnsi="Times New Roman" w:cs="Times New Roman"/>
          <w:sz w:val="24"/>
          <w:szCs w:val="24"/>
          <w:lang w:val="en-GB"/>
        </w:rPr>
        <w:fldChar w:fldCharType="separate"/>
      </w:r>
      <w:r w:rsidR="000B1676" w:rsidRPr="00FC2A1C">
        <w:rPr>
          <w:rFonts w:ascii="Times New Roman" w:hAnsi="Times New Roman" w:cs="Times New Roman"/>
          <w:noProof/>
          <w:sz w:val="24"/>
          <w:szCs w:val="24"/>
          <w:lang w:val="en-GB"/>
        </w:rPr>
        <w:t>(Sandford et al., 2018; Sandford, Kilding, et al., 2019)</w:t>
      </w:r>
      <w:r w:rsidR="000B1676" w:rsidRPr="00944268">
        <w:rPr>
          <w:rFonts w:ascii="Times New Roman" w:hAnsi="Times New Roman" w:cs="Times New Roman"/>
          <w:sz w:val="24"/>
          <w:szCs w:val="24"/>
          <w:lang w:val="en-GB"/>
        </w:rPr>
        <w:fldChar w:fldCharType="end"/>
      </w:r>
      <w:r w:rsidR="000B1676" w:rsidRPr="00944268">
        <w:rPr>
          <w:rFonts w:ascii="Times New Roman" w:hAnsi="Times New Roman" w:cs="Times New Roman"/>
          <w:sz w:val="24"/>
          <w:szCs w:val="24"/>
          <w:lang w:val="en-GB"/>
        </w:rPr>
        <w:t>.</w:t>
      </w:r>
      <w:r w:rsidR="000B1676">
        <w:rPr>
          <w:rFonts w:ascii="Times New Roman" w:hAnsi="Times New Roman" w:cs="Times New Roman"/>
          <w:sz w:val="24"/>
          <w:szCs w:val="24"/>
          <w:lang w:val="en-GB"/>
        </w:rPr>
        <w:t xml:space="preserve"> </w:t>
      </w:r>
      <w:r w:rsidR="000B1676" w:rsidRPr="004F5CA3">
        <w:rPr>
          <w:rFonts w:ascii="Times New Roman" w:hAnsi="Times New Roman" w:cs="Times New Roman"/>
          <w:sz w:val="24"/>
          <w:szCs w:val="24"/>
          <w:lang w:val="en-GB"/>
        </w:rPr>
        <w:t xml:space="preserve">For coaches, the diversity </w:t>
      </w:r>
      <w:r w:rsidR="00535802">
        <w:rPr>
          <w:rFonts w:ascii="Times New Roman" w:hAnsi="Times New Roman" w:cs="Times New Roman"/>
          <w:sz w:val="24"/>
          <w:szCs w:val="24"/>
          <w:lang w:val="en-GB"/>
        </w:rPr>
        <w:t>of</w:t>
      </w:r>
      <w:r w:rsidR="000B1676" w:rsidRPr="004F5CA3">
        <w:rPr>
          <w:rFonts w:ascii="Times New Roman" w:hAnsi="Times New Roman" w:cs="Times New Roman"/>
          <w:sz w:val="24"/>
          <w:szCs w:val="24"/>
          <w:lang w:val="en-GB"/>
        </w:rPr>
        <w:t xml:space="preserve"> athletes</w:t>
      </w:r>
      <w:r w:rsidR="00535802">
        <w:rPr>
          <w:rFonts w:ascii="Times New Roman" w:hAnsi="Times New Roman" w:cs="Times New Roman"/>
          <w:sz w:val="24"/>
          <w:szCs w:val="24"/>
          <w:lang w:val="en-GB"/>
        </w:rPr>
        <w:t xml:space="preserve"> </w:t>
      </w:r>
      <w:r w:rsidR="000B1676" w:rsidRPr="004F5CA3">
        <w:rPr>
          <w:rFonts w:ascii="Times New Roman" w:hAnsi="Times New Roman" w:cs="Times New Roman"/>
          <w:sz w:val="24"/>
          <w:szCs w:val="24"/>
          <w:lang w:val="en-GB"/>
        </w:rPr>
        <w:t xml:space="preserve">presents significant challenges to curating the daily training prescription according to the athlete profiles for maximising individualisation to a given stimulus and avoiding a non-responder outcome </w:t>
      </w:r>
      <w:r w:rsidR="000B1676" w:rsidRPr="004F5CA3">
        <w:rPr>
          <w:rFonts w:ascii="Times New Roman" w:hAnsi="Times New Roman" w:cs="Times New Roman"/>
          <w:sz w:val="24"/>
          <w:szCs w:val="24"/>
          <w:lang w:val="en-GB"/>
        </w:rPr>
        <w:fldChar w:fldCharType="begin" w:fldLock="1"/>
      </w:r>
      <w:r w:rsidR="000B1676" w:rsidRPr="004F5CA3">
        <w:rPr>
          <w:rFonts w:ascii="Times New Roman" w:hAnsi="Times New Roman" w:cs="Times New Roman"/>
          <w:sz w:val="24"/>
          <w:szCs w:val="24"/>
          <w:lang w:val="en-GB"/>
        </w:rPr>
        <w:instrText>ADDIN CSL_CITATION {"citationItems":[{"id":"ITEM-1","itemData":{"DOI":"10.3389/fspor.2019.00028","ISSN":"2624-9367","abstract":"Middle-distance running provides unique complexity where very different physiological and structural/mechanical profiles may achieve similar elite performances. Training and improving the key determinants of performance and applying interventions to athletes within the middle-distance event group are probably much more divergent than many practitioners and researchers appreciate. The addition of maximal sprint speed and other anaerobic and biomechanical based parameters, alongside more commonly captured aerobic characteristics, shows promise to enhance our understanding and analysis within the complexities of middle-distance sport science. For coaches, athlete diversity presents daily training programming challenges in order to best individualize a given stimulus according to the athletes profile and avoid ‘non-responder’ outcomes. It is from this decision making part of the coaching process, that we target this mini-review. First we ask researchers to ‘question their categories’ concerning middle-distance event groupings. Historically broad classifications have been used (from 800m (~1.5min) all the way to 5000m (~13-15min). Here within we show compelling rationale from physiological and event demand perspectives for narrowing middle-distance to 800m and 1500m alone (1.5-5 minute duration), considering the diversity of bioenergetics and mechanical constraints within these events. Additionally, we provide elite athlete data showing the large diversity of 800m and 1500m athlete profile, a critical element that is often overlooked in middle-distance research design. Finally, we offer practical recommendations on how researchers, practitioners and coaches can advance training study designs, scientific interventions and analysis on middle-distance athletes/participants to provide information for individualized decision making trackside and more favorable and informative study outcomes.","author":[{"dropping-particle":"","family":"Sandford","given":"Gareth N.","non-dropping-particle":"","parse-names":false,"suffix":""},{"dropping-particle":"","family":"Stellingwerff","given":"Trent","non-dropping-particle":"","parse-names":false,"suffix":""}],"container-title":"Frontiers in Sports and Active Living","id":"ITEM-1","issued":{"date-parts":[["2019","9","26"]]},"page":"28","publisher":"Frontiers","title":"“Question Your Categories”: the Misunderstood Complexity of Middle-Distance Running Profiles With Implications for Research Methods and Application","type":"article-journal","volume":"1"},"uris":["http://www.mendeley.com/documents/?uuid=118063f1-fb1c-383e-9fb0-04efb23ffa31"]}],"mendeley":{"formattedCitation":"(Sandford &amp; Stellingwerff, 2019)","plainTextFormattedCitation":"(Sandford &amp; Stellingwerff, 2019)","previouslyFormattedCitation":"(Sandford &amp; Stellingwerff, 2019)"},"properties":{"noteIndex":0},"schema":"https://github.com/citation-style-language/schema/raw/master/csl-citation.json"}</w:instrText>
      </w:r>
      <w:r w:rsidR="000B1676" w:rsidRPr="004F5CA3">
        <w:rPr>
          <w:rFonts w:ascii="Times New Roman" w:hAnsi="Times New Roman" w:cs="Times New Roman"/>
          <w:sz w:val="24"/>
          <w:szCs w:val="24"/>
          <w:lang w:val="en-GB"/>
        </w:rPr>
        <w:fldChar w:fldCharType="separate"/>
      </w:r>
      <w:r w:rsidR="000B1676" w:rsidRPr="004F5CA3">
        <w:rPr>
          <w:rFonts w:ascii="Times New Roman" w:hAnsi="Times New Roman" w:cs="Times New Roman"/>
          <w:noProof/>
          <w:sz w:val="24"/>
          <w:szCs w:val="24"/>
          <w:lang w:val="en-GB"/>
        </w:rPr>
        <w:t>(Sandford &amp; Stellingwerff, 2019)</w:t>
      </w:r>
      <w:r w:rsidR="000B1676" w:rsidRPr="004F5CA3">
        <w:rPr>
          <w:rFonts w:ascii="Times New Roman" w:hAnsi="Times New Roman" w:cs="Times New Roman"/>
          <w:sz w:val="24"/>
          <w:szCs w:val="24"/>
          <w:lang w:val="en-GB"/>
        </w:rPr>
        <w:fldChar w:fldCharType="end"/>
      </w:r>
      <w:r w:rsidR="000B1676" w:rsidRPr="004F5CA3">
        <w:rPr>
          <w:rFonts w:ascii="Times New Roman" w:hAnsi="Times New Roman" w:cs="Times New Roman"/>
          <w:sz w:val="24"/>
          <w:szCs w:val="24"/>
          <w:lang w:val="en-GB"/>
        </w:rPr>
        <w:t>.</w:t>
      </w:r>
    </w:p>
    <w:p w14:paraId="42E0878E" w14:textId="5CA752A3" w:rsidR="00D26BE1" w:rsidRDefault="00DF2301" w:rsidP="00535802">
      <w:pPr>
        <w:ind w:firstLine="720"/>
        <w:rPr>
          <w:rFonts w:ascii="Times New Roman" w:hAnsi="Times New Roman" w:cs="Times New Roman"/>
          <w:sz w:val="24"/>
          <w:szCs w:val="24"/>
          <w:lang w:val="en-GB"/>
        </w:rPr>
      </w:pPr>
      <w:r>
        <w:rPr>
          <w:rFonts w:ascii="Times New Roman" w:hAnsi="Times New Roman" w:cs="Times New Roman"/>
          <w:sz w:val="24"/>
          <w:szCs w:val="24"/>
          <w:lang w:val="en-GB"/>
        </w:rPr>
        <w:t>It is without question the</w:t>
      </w:r>
      <w:r w:rsidR="00470B4F">
        <w:rPr>
          <w:rFonts w:ascii="Times New Roman" w:hAnsi="Times New Roman" w:cs="Times New Roman"/>
          <w:sz w:val="24"/>
          <w:szCs w:val="24"/>
          <w:lang w:val="en-GB"/>
        </w:rPr>
        <w:t xml:space="preserve"> physical preparation of t</w:t>
      </w:r>
      <w:r w:rsidR="001F714D" w:rsidRPr="00CC135E">
        <w:rPr>
          <w:rFonts w:ascii="Times New Roman" w:hAnsi="Times New Roman" w:cs="Times New Roman"/>
          <w:sz w:val="24"/>
          <w:szCs w:val="24"/>
          <w:lang w:val="en-GB"/>
        </w:rPr>
        <w:t xml:space="preserve">eam sport athletes </w:t>
      </w:r>
      <w:r w:rsidR="00470B4F">
        <w:rPr>
          <w:rFonts w:ascii="Times New Roman" w:hAnsi="Times New Roman" w:cs="Times New Roman"/>
          <w:sz w:val="24"/>
          <w:szCs w:val="24"/>
          <w:lang w:val="en-GB"/>
        </w:rPr>
        <w:t>is complex, whereby athletes who</w:t>
      </w:r>
      <w:r w:rsidR="001F714D" w:rsidRPr="00CC135E">
        <w:rPr>
          <w:rFonts w:ascii="Times New Roman" w:hAnsi="Times New Roman" w:cs="Times New Roman"/>
          <w:sz w:val="24"/>
          <w:szCs w:val="24"/>
          <w:lang w:val="en-GB"/>
        </w:rPr>
        <w:t xml:space="preserve"> possess diverse physiological profiles routinely compete against one another during competitions; for instance, positional adjustments frequently occur to </w:t>
      </w:r>
      <w:r w:rsidR="001F714D" w:rsidRPr="00CC135E">
        <w:rPr>
          <w:rFonts w:ascii="Times New Roman" w:hAnsi="Times New Roman" w:cs="Times New Roman"/>
          <w:sz w:val="24"/>
          <w:szCs w:val="24"/>
          <w:lang w:val="en-GB"/>
        </w:rPr>
        <w:lastRenderedPageBreak/>
        <w:t xml:space="preserve">eliminate the tactical dominance of the opposing team (Buchheit, 2008). Although the precise positioning of each player can vary depending on the tactical settings of each team, continuous interaction provides players with </w:t>
      </w:r>
      <w:r w:rsidR="00F92426" w:rsidRPr="00CC135E">
        <w:rPr>
          <w:rFonts w:ascii="Times New Roman" w:hAnsi="Times New Roman" w:cs="Times New Roman"/>
          <w:sz w:val="24"/>
          <w:szCs w:val="24"/>
          <w:lang w:val="en-GB"/>
        </w:rPr>
        <w:t>similar</w:t>
      </w:r>
      <w:r w:rsidR="001F714D" w:rsidRPr="00CC135E">
        <w:rPr>
          <w:rFonts w:ascii="Times New Roman" w:hAnsi="Times New Roman" w:cs="Times New Roman"/>
          <w:sz w:val="24"/>
          <w:szCs w:val="24"/>
          <w:lang w:val="en-GB"/>
        </w:rPr>
        <w:t xml:space="preserve"> technical skills but a greater ASR profile, regardless of their position, an advantage over opponents with lower ASR and similar MAS.</w:t>
      </w:r>
      <w:r w:rsidR="001F714D" w:rsidRPr="00CC135E" w:rsidDel="004B5064">
        <w:rPr>
          <w:rFonts w:ascii="Times New Roman" w:hAnsi="Times New Roman" w:cs="Times New Roman"/>
          <w:sz w:val="24"/>
          <w:szCs w:val="24"/>
          <w:lang w:val="en-GB"/>
        </w:rPr>
        <w:t xml:space="preserve"> </w:t>
      </w:r>
      <w:r w:rsidR="001F714D" w:rsidRPr="00CC135E">
        <w:rPr>
          <w:rFonts w:ascii="Times New Roman" w:hAnsi="Times New Roman" w:cs="Times New Roman"/>
          <w:sz w:val="24"/>
          <w:szCs w:val="24"/>
          <w:lang w:val="en-GB"/>
        </w:rPr>
        <w:t xml:space="preserve">(Buchheit &amp; Laursen, 2013a; Alberto Mendez-Villanueva et al., 2011). </w:t>
      </w:r>
      <w:r w:rsidR="00F92426" w:rsidRPr="00CC135E">
        <w:rPr>
          <w:rFonts w:ascii="Times New Roman" w:hAnsi="Times New Roman" w:cs="Times New Roman"/>
          <w:sz w:val="24"/>
          <w:szCs w:val="24"/>
          <w:lang w:val="en-GB"/>
        </w:rPr>
        <w:t>Presenting</w:t>
      </w:r>
      <w:r w:rsidR="001F714D" w:rsidRPr="00CC135E">
        <w:rPr>
          <w:rFonts w:ascii="Times New Roman" w:hAnsi="Times New Roman" w:cs="Times New Roman"/>
          <w:sz w:val="24"/>
          <w:szCs w:val="24"/>
          <w:lang w:val="en-GB"/>
        </w:rPr>
        <w:t xml:space="preserve"> physical attributes similar to professional soccer, high-speed running classification can be utilised to acknowledge positional dissimilarities in GF that have been shown to be useful for determining the type of profile required to perform </w:t>
      </w:r>
      <w:r w:rsidR="001E071D">
        <w:rPr>
          <w:rFonts w:ascii="Times New Roman" w:hAnsi="Times New Roman" w:cs="Times New Roman"/>
          <w:sz w:val="24"/>
          <w:szCs w:val="24"/>
          <w:lang w:val="en-GB"/>
        </w:rPr>
        <w:t>optimally</w:t>
      </w:r>
      <w:r w:rsidR="001F714D" w:rsidRPr="00CC135E">
        <w:rPr>
          <w:rFonts w:ascii="Times New Roman" w:hAnsi="Times New Roman" w:cs="Times New Roman"/>
          <w:sz w:val="24"/>
          <w:szCs w:val="24"/>
          <w:lang w:val="en-GB"/>
        </w:rPr>
        <w:t xml:space="preserve"> in a specific </w:t>
      </w:r>
      <w:r w:rsidR="001E071D">
        <w:rPr>
          <w:rFonts w:ascii="Times New Roman" w:hAnsi="Times New Roman" w:cs="Times New Roman"/>
          <w:sz w:val="24"/>
          <w:szCs w:val="24"/>
          <w:lang w:val="en-GB"/>
        </w:rPr>
        <w:t xml:space="preserve">playing </w:t>
      </w:r>
      <w:r w:rsidR="001F714D" w:rsidRPr="00CC135E">
        <w:rPr>
          <w:rFonts w:ascii="Times New Roman" w:hAnsi="Times New Roman" w:cs="Times New Roman"/>
          <w:sz w:val="24"/>
          <w:szCs w:val="24"/>
          <w:lang w:val="en-GB"/>
        </w:rPr>
        <w:t xml:space="preserve">position </w:t>
      </w:r>
      <w:r w:rsidR="001F714D" w:rsidRPr="00CC135E">
        <w:rPr>
          <w:rFonts w:ascii="Times New Roman" w:hAnsi="Times New Roman" w:cs="Times New Roman"/>
          <w:sz w:val="24"/>
          <w:szCs w:val="24"/>
          <w:lang w:val="en-GB"/>
        </w:rPr>
        <w:fldChar w:fldCharType="begin" w:fldLock="1"/>
      </w:r>
      <w:r w:rsidR="001F714D" w:rsidRPr="00CC135E">
        <w:rPr>
          <w:rFonts w:ascii="Times New Roman" w:hAnsi="Times New Roman" w:cs="Times New Roman"/>
          <w:sz w:val="24"/>
          <w:szCs w:val="24"/>
          <w:lang w:val="en-GB"/>
        </w:rPr>
        <w:instrText>ADDIN CSL_CITATION {"citationItems":[{"id":"ITEM-1","itemData":{"DOI":"10.1519/JSC.0b013e3181b3e141","ISSN":"1064-8011","PMID":"19704378","abstract":"The purpose of this study was to evaluate whether players in different positional roles have a different physical and physiologic profile. For the purpose of this study, physiologic measurements were taken of 270 soccer players during the precompetitive period of 2005/06 and the precompetitive period of 2006/07. According to the positional roles, players were categorized as defenders (n = 80), midfielders (n = 80), attackers (n = 80), and goalkeepers (n = 30). Analysis of variance (ANOVA) was use to determinate differences between team positions. Goalkeepers are the tallest and the heaviest players in the team. They are also the slowest players in the team when sprinting ability over 10 and 20 meters is required. Attackers were the quickest players in the team when looking at sprint values over 5, 10, and 20 meters. There were statistically significant differences between attacker and defenders when measuring vertical jump height by squat jump. Goalkeepers were able to perform better on explosive power tests (squat jump and countermovement jump) than players in the field. Midfielders had statistically significant superior values of relative oxygen consumption, maximal heart rate, maximal running speed, and blood lactate than defenders and attackers. Defenders had more body fat than attackers and midfielders (p &lt; 0.05). Coaches are able to use this information to determine which type of profile is needed for a specific position. It is obvious that players in different positions have different physical and physiologic profiles. Experienced coaches can use this information in the process of designing a training program to maximize the fitness development of soccer players with one purpose only, to achieve success in soccer.","author":[{"dropping-particle":"","family":"Sporis","given":"Goran","non-dropping-particle":"","parse-names":false,"suffix":""},{"dropping-particle":"","family":"Jukic","given":"Igor","non-dropping-particle":"","parse-names":false,"suffix":""},{"dropping-particle":"","family":"Ostojic","given":"Sergej M","non-dropping-particle":"","parse-names":false,"suffix":""},{"dropping-particle":"","family":"Milanovic","given":"Dragan","non-dropping-particle":"","parse-names":false,"suffix":""}],"container-title":"Journal of Strength and Conditioning Research","id":"ITEM-1","issue":"7","issued":{"date-parts":[["2009","10"]]},"page":"1947-1953","title":"Fitness Profiling in Soccer: Physical and Physiologic Characteristics of Elite Players","type":"article-journal","volume":"23"},"uris":["http://www.mendeley.com/documents/?uuid=b118fa5f-bd95-3f83-bc06-1d654eb8c162"]}],"mendeley":{"formattedCitation":"(Sporis, Jukic, Ostojic, &amp; Milanovic, 2009)","plainTextFormattedCitation":"(Sporis, Jukic, Ostojic, &amp; Milanovic, 2009)","previouslyFormattedCitation":"(Sporis, Jukic, Ostojic, &amp; Milanovic, 2009)"},"properties":{"noteIndex":0},"schema":"https://github.com/citation-style-language/schema/raw/master/csl-citation.json"}</w:instrText>
      </w:r>
      <w:r w:rsidR="001F714D" w:rsidRPr="00CC135E">
        <w:rPr>
          <w:rFonts w:ascii="Times New Roman" w:hAnsi="Times New Roman" w:cs="Times New Roman"/>
          <w:sz w:val="24"/>
          <w:szCs w:val="24"/>
          <w:lang w:val="en-GB"/>
        </w:rPr>
        <w:fldChar w:fldCharType="separate"/>
      </w:r>
      <w:r w:rsidR="001F714D" w:rsidRPr="00CC135E">
        <w:rPr>
          <w:rFonts w:ascii="Times New Roman" w:hAnsi="Times New Roman" w:cs="Times New Roman"/>
          <w:noProof/>
          <w:sz w:val="24"/>
          <w:szCs w:val="24"/>
          <w:lang w:val="en-GB"/>
        </w:rPr>
        <w:t>(Sporis, Jukic, Ostojic, &amp; Milanovic, 2009)</w:t>
      </w:r>
      <w:r w:rsidR="001F714D" w:rsidRPr="00CC135E">
        <w:rPr>
          <w:rFonts w:ascii="Times New Roman" w:hAnsi="Times New Roman" w:cs="Times New Roman"/>
          <w:sz w:val="24"/>
          <w:szCs w:val="24"/>
          <w:lang w:val="en-GB"/>
        </w:rPr>
        <w:fldChar w:fldCharType="end"/>
      </w:r>
      <w:r w:rsidR="001F714D" w:rsidRPr="00CC135E">
        <w:rPr>
          <w:rFonts w:ascii="Times New Roman" w:hAnsi="Times New Roman" w:cs="Times New Roman"/>
          <w:sz w:val="24"/>
          <w:szCs w:val="24"/>
          <w:lang w:val="en-GB"/>
        </w:rPr>
        <w:t xml:space="preserve">. </w:t>
      </w:r>
      <w:r>
        <w:rPr>
          <w:rFonts w:ascii="Times New Roman" w:hAnsi="Times New Roman" w:cs="Times New Roman"/>
          <w:sz w:val="24"/>
          <w:szCs w:val="24"/>
          <w:lang w:val="en-GB"/>
        </w:rPr>
        <w:t>From a practical standpoint, d</w:t>
      </w:r>
      <w:r w:rsidR="001F714D" w:rsidRPr="00CC135E">
        <w:rPr>
          <w:rFonts w:ascii="Times New Roman" w:hAnsi="Times New Roman" w:cs="Times New Roman"/>
          <w:sz w:val="24"/>
          <w:szCs w:val="24"/>
          <w:lang w:val="en-GB"/>
        </w:rPr>
        <w:t xml:space="preserve">eveloping superior MSS characteristics may reduce the proportion of ASR utilised by athletes, which is significantly related to the tolerance level of athletes for high-intensity activity during </w:t>
      </w:r>
      <w:r w:rsidR="001F714D" w:rsidRPr="0063530B">
        <w:rPr>
          <w:rFonts w:ascii="Times New Roman" w:hAnsi="Times New Roman" w:cs="Times New Roman"/>
          <w:sz w:val="24"/>
          <w:szCs w:val="24"/>
          <w:lang w:val="en-GB"/>
        </w:rPr>
        <w:t>game performance</w:t>
      </w:r>
      <w:r w:rsidR="001F714D" w:rsidRPr="00CC135E">
        <w:rPr>
          <w:rFonts w:ascii="Times New Roman" w:hAnsi="Times New Roman" w:cs="Times New Roman"/>
          <w:sz w:val="24"/>
          <w:szCs w:val="24"/>
          <w:lang w:val="en-GB"/>
        </w:rPr>
        <w:t xml:space="preserve"> </w:t>
      </w:r>
      <w:r w:rsidR="001F714D" w:rsidRPr="00CC135E">
        <w:rPr>
          <w:rFonts w:ascii="Times New Roman" w:hAnsi="Times New Roman" w:cs="Times New Roman"/>
          <w:sz w:val="24"/>
          <w:szCs w:val="24"/>
          <w:lang w:val="en-GB"/>
        </w:rPr>
        <w:fldChar w:fldCharType="begin" w:fldLock="1"/>
      </w:r>
      <w:r w:rsidR="001F7231">
        <w:rPr>
          <w:rFonts w:ascii="Times New Roman" w:hAnsi="Times New Roman" w:cs="Times New Roman"/>
          <w:sz w:val="24"/>
          <w:szCs w:val="24"/>
          <w:lang w:val="en-GB"/>
        </w:rPr>
        <w:instrText>ADDIN CSL_CITATION {"citationItems":[{"id":"ITEM-1","itemData":{"DOI":"10.3389/fphys.2012.00406","ISSN":"1664-042X","PMID":"23097642","abstract":"We examined the respective associations between aerobic fitness ([Formula: see text]max), metabolic control ([Formula: see text] kinetics) and locomotor function, and various physiological responses to high-intensity intermittent (HIT) running exercise in team sport players. Eleven players (30.5 ± 3.6 year) performed a series of tests to determine their [Formula: see text]max and the associated velocity (v[Formula: see text]max), maximal sprinting speed (MSS) and [Formula: see text] kinetics at exercise onset in the moderate and severe intensity domains, and during recovery ([Formula: see text] SEV). Cardiorespiratory variables, oxygenation and electromyography of lower limbs muscles and blood lactate ([La]) concentration were collected during a standardized HIT protocol consisting in 8 sets of 10, 4-s runs. During HIT, four players could not complete more than two sets; the others finished at least five sets. Metabolic responses to the two first sets of HIT were negatively correlated with [Formula: see text]max, v[Formula: see text]max, and [Formula: see text] SEV (r = -0.6 to -0.8), while there was no clear relationship with the other variables. [Formula: see text], oxygenation and [La] responses to the first two sets of HIT were the only variables that differed between the players which could complete at least five sets or those who could not complete more than two sets. Players that managed to run at least five sets presented, in comparison with the others, greater v[Formula: see text]max [ES = +1.5(0.4; 2.7), MSS(ES = +1.0(0.1; 1.9)] and training load [ES = +3.8 (2.8; 4.9)]. There was no clear between-group difference in any of the [Formula: see text] kinetics measures [e.g., ES = -0.1(-1.4; 1.2) for [Formula: see text] SEV]. While [Formula: see text]max and v[Formula: see text]max are likely determinant for HIT tolerance, the importance of [Formula: see text] kinetics as assessed in this study appears limited in the present population. Knowing the main factors influencing tolerance to HIT running exercise may assist practitioners in personalizing training interventions.","author":[{"dropping-particle":"","family":"Buchheit","given":"Martin","non-dropping-particle":"","parse-names":false,"suffix":""},{"dropping-particle":"","family":"Hader","given":"Karim","non-dropping-particle":"","parse-names":false,"suffix":""},{"dropping-particle":"","family":"Mendez-Villanueva","given":"Alberto","non-dropping-particle":"","parse-names":false,"suffix":""}],"container-title":"Frontiers in Physiology","id":"ITEM-1","issued":{"date-parts":[["2012"]]},"page":"406","title":"Tolerance to high-intensity intermittent running exercise: do oxygen uptake kinetics really matter?","type":"article-journal","volume":"3"},"uris":["http://www.mendeley.com/documents/?uuid=dda8b2eb-a271-3e99-bf9e-359e56771ff8"]}],"mendeley":{"formattedCitation":"(Martin Buchheit, Hader, et al., 2012)","manualFormatting":"(Buchheit, Hader, &amp; Mendez-Villanueva, 2012)","plainTextFormattedCitation":"(Martin Buchheit, Hader, et al., 2012)","previouslyFormattedCitation":"(Martin Buchheit, Hader, et al., 2012)"},"properties":{"noteIndex":0},"schema":"https://github.com/citation-style-language/schema/raw/master/csl-citation.json"}</w:instrText>
      </w:r>
      <w:r w:rsidR="001F714D" w:rsidRPr="00CC135E">
        <w:rPr>
          <w:rFonts w:ascii="Times New Roman" w:hAnsi="Times New Roman" w:cs="Times New Roman"/>
          <w:sz w:val="24"/>
          <w:szCs w:val="24"/>
          <w:lang w:val="en-GB"/>
        </w:rPr>
        <w:fldChar w:fldCharType="separate"/>
      </w:r>
      <w:r w:rsidR="00505A6E">
        <w:rPr>
          <w:rFonts w:ascii="Times New Roman" w:hAnsi="Times New Roman" w:cs="Times New Roman"/>
          <w:noProof/>
          <w:sz w:val="24"/>
          <w:szCs w:val="24"/>
          <w:lang w:val="en-GB"/>
        </w:rPr>
        <w:t>(</w:t>
      </w:r>
      <w:r w:rsidR="00106F23" w:rsidRPr="00106F23">
        <w:rPr>
          <w:rFonts w:ascii="Times New Roman" w:hAnsi="Times New Roman" w:cs="Times New Roman"/>
          <w:noProof/>
          <w:sz w:val="24"/>
          <w:szCs w:val="24"/>
          <w:lang w:val="en-GB"/>
        </w:rPr>
        <w:t>Buchheit, Hader, &amp; Mendez-Villanueva, 2012)</w:t>
      </w:r>
      <w:r w:rsidR="001F714D" w:rsidRPr="00CC135E">
        <w:rPr>
          <w:rFonts w:ascii="Times New Roman" w:hAnsi="Times New Roman" w:cs="Times New Roman"/>
          <w:sz w:val="24"/>
          <w:szCs w:val="24"/>
          <w:lang w:val="en-GB"/>
        </w:rPr>
        <w:fldChar w:fldCharType="end"/>
      </w:r>
      <w:r w:rsidR="001F714D" w:rsidRPr="00CC135E">
        <w:rPr>
          <w:rFonts w:ascii="Times New Roman" w:hAnsi="Times New Roman" w:cs="Times New Roman"/>
          <w:sz w:val="24"/>
          <w:szCs w:val="24"/>
          <w:lang w:val="en-GB"/>
        </w:rPr>
        <w:t xml:space="preserve">. </w:t>
      </w:r>
      <w:r w:rsidR="00D26BE1" w:rsidRPr="008A5AB5">
        <w:rPr>
          <w:rFonts w:ascii="Times New Roman" w:hAnsi="Times New Roman" w:cs="Times New Roman"/>
          <w:sz w:val="24"/>
          <w:szCs w:val="24"/>
          <w:lang w:val="en-GB"/>
        </w:rPr>
        <w:t>Possessing a higher ASR enables a reduction of the relative intensity (percentage of ASR) of exercise above v</w:t>
      </w:r>
      <w:r w:rsidR="00D26BE1" w:rsidRPr="008A5AB5">
        <w:rPr>
          <w:rFonts w:ascii="Times New Roman" w:hAnsi="Times New Roman" w:cs="Times New Roman"/>
          <w:sz w:val="24"/>
          <w:szCs w:val="24"/>
        </w:rPr>
        <w:t>V0</w:t>
      </w:r>
      <w:r w:rsidR="00D26BE1" w:rsidRPr="008A5AB5">
        <w:rPr>
          <w:rFonts w:ascii="Times New Roman" w:hAnsi="Times New Roman" w:cs="Times New Roman"/>
          <w:sz w:val="24"/>
          <w:szCs w:val="24"/>
          <w:vertAlign w:val="subscript"/>
        </w:rPr>
        <w:t>2</w:t>
      </w:r>
      <w:r w:rsidR="00D26BE1" w:rsidRPr="008A5AB5">
        <w:rPr>
          <w:rFonts w:ascii="Times New Roman" w:hAnsi="Times New Roman" w:cs="Times New Roman"/>
          <w:sz w:val="24"/>
          <w:szCs w:val="24"/>
        </w:rPr>
        <w:t>max</w:t>
      </w:r>
      <w:r w:rsidR="00D26BE1" w:rsidRPr="008A5AB5">
        <w:rPr>
          <w:rFonts w:ascii="Times New Roman" w:hAnsi="Times New Roman" w:cs="Times New Roman"/>
          <w:sz w:val="24"/>
          <w:szCs w:val="24"/>
          <w:lang w:val="en-GB"/>
        </w:rPr>
        <w:t xml:space="preserve">, thereby reducing the contribution of the anaerobic energy system and minimising peripheral fatigue </w:t>
      </w:r>
      <w:r w:rsidR="00D26BE1" w:rsidRPr="008A5AB5">
        <w:rPr>
          <w:rFonts w:ascii="Times New Roman" w:hAnsi="Times New Roman" w:cs="Times New Roman"/>
          <w:sz w:val="24"/>
          <w:szCs w:val="24"/>
          <w:lang w:val="en-GB"/>
        </w:rPr>
        <w:fldChar w:fldCharType="begin" w:fldLock="1"/>
      </w:r>
      <w:r w:rsidR="00D26BE1">
        <w:rPr>
          <w:rFonts w:ascii="Times New Roman" w:hAnsi="Times New Roman" w:cs="Times New Roman"/>
          <w:sz w:val="24"/>
          <w:szCs w:val="24"/>
          <w:lang w:val="en-GB"/>
        </w:rPr>
        <w:instrText>ADDIN CSL_CITATION {"citationItems":[{"id":"ITEM-1","itemData":{"DOI":"10.1152/ajpregu.00628.2004","ISSN":"0363-6119","PMID":"15576662","abstract":"&lt;p&gt; We hypothesized that the anaerobic power and aerobic power outputs during all-out runs of any common duration between 10 and 150 s would be proportional to the maximum anaerobic (Ė &lt;sub&gt;an-max&lt;/sub&gt; ) and aerobic powers (Ė &lt;sub&gt;aer-max&lt;/sub&gt; ) available to the individual runner. Seventeen runners who differed in Ė &lt;sub&gt;an-max&lt;/sub&gt; and Ė &lt;sub&gt;aer-max&lt;/sub&gt; (5 sprinters, 5 middle-distance runners, and 7 long distance runners) were tested during treadmill running on a 4.6° incline. Ė &lt;sub&gt;an-max&lt;/sub&gt; was estimated from the fastest treadmill speed subjects could attain for eight steps. Ė &lt;sub&gt;aer-max&lt;/sub&gt; was determined from a progressive, discontinuous, treadmill test to failure. Oxygen deficits and rates of uptake were measured to assess the respective anaerobic and aerobic power outputs during 11–16 all-out treadmill runs that elicited failure between 10 and 220 s. We found that, during all-out runs of any common duration, the relative anaerobic and aerobic powers utilized were largely the same for sprint, middle-distance, and long-distance subjects. The similar fractional utilization of the Ė &lt;sub&gt;an-max&lt;/sub&gt; and Ė &lt;sub&gt;aer-max&lt;/sub&gt; available during high-speed running 1) provides empirical values that modify and advance classic theory, 2) allows rates of anaerobic and aerobic energy release to be quantified from individual maxima and run durations, and 3) explains why the high-speed running performances of different event specialists can be accurately predicted ( R &lt;sup&gt;2&lt;/sup&gt; = 0.97; n = 254) from two direct measurements and the same exponential time constant. &lt;/p&gt;","author":[{"dropping-particle":"","family":"Weyand","given":"Peter G.","non-dropping-particle":"","parse-names":false,"suffix":""},{"dropping-particle":"","family":"Bundle","given":"Matthew W.","non-dropping-particle":"","parse-names":false,"suffix":""}],"container-title":"American Journal of Physiology-Regulatory, Integrative and Comparative Physiology","id":"ITEM-1","issue":"4","issued":{"date-parts":[["2005","4"]]},"page":"R956-R965","title":"Energetics of high-speed running: integrating classical theory and contemporary observations","type":"article-journal","volume":"288"},"uris":["http://www.mendeley.com/documents/?uuid=6fa221a1-bee9-3d79-aad8-ebdb2a0f9a49"]},{"id":"ITEM-2","itemData":{"DOI":"10.1152/japplphysiol.00921.2002.-We","abstract":"Bundle, Matthew W., Reed W. Hoyt, and Peter G. Weyand. High-speed running performance: a new approach to assessment and prediction.We hypothesized that all-out running speeds for efforts lasting from a few seconds to several minutes could be accurately predicted from two measurements: the maximum respective speeds supported by the anaerobic and aerobic powers of the runner. To evaluate our hypothesis, we recruited seven competitive runners of different event specialties and tested them during treadmill and overground running on level surfaces. The maximum speed supported by anaerobic power was determined from the fastest speed that subjects could attain for a burst of eight steps (3 s or less). The maximum speed supported by aerobic power, or the velocity at maximal oxygen uptake, was determined from a progressive, discontinuous treadmill test to failure. All-out running speeds for trials of 3-240 s were measured during 10-13 constant-speed treadmill runs to failure and 4 track runs at specified distances. Measured values of the maximum speeds supported by anaerobic and aerobic power, in conjunction with an exponential constant, allowed us to predict the speeds of all-out treadmill trials to within an average of 2.5% (R 2 0.94; n 84) and track trials to within 3.4% (R 2 0.86; n 28). An algorithm using this exponent and only two of the all-out treadmill runs to predict the remaining treadmill trials was nearly as accurate (aver-age 3.7%; R 2 0.93; n 77). We conclude that our technique 1) provides accurate predictions of high-speed running performance in trained runners and 2) offers a performance assessment alternative to existing tests of anaerobic power and capacity. locomotion; anaerobic power; aerobic power; exercise testing HUMAN RUNNERS CAN ATTAIN SPEEDS for a few seconds that are two to three times greater than those they can maintain for several hours. In relation to the duration of all-out running, these speed decrements are not uniform. Speed decreases markedly with increases in the duration of shorter efforts (i.e., 180 s) but only modestly with the same relative increases in the duration of longer ones (11, 12). Accordingly, top sprinters attain race speeds nearly twice as fast as those achieved by the best milers, but mile runners race only moderately faster than marathon runners do. The negative exponential relationship between all-out speed and run duration is generally attributed to differences in the metabolic power available from anaero…","author":[{"dropping-particle":"","family":"Bundle","given":"Matthew W","non-dropping-particle":"","parse-names":false,"suffix":""},{"dropping-particle":"","family":"Hoyt","given":"Reed W","non-dropping-particle":"","parse-names":false,"suffix":""},{"dropping-particle":"","family":"Weyand","given":"Peter G","non-dropping-particle":"","parse-names":false,"suffix":""},{"dropping-particle":"","family":"Weyand","given":"P G","non-dropping-particle":"","parse-names":false,"suffix":""}],"container-title":"J Appl Physiol","id":"ITEM-2","issued":{"date-parts":[["2003"]]},"page":"1955-1962","title":"High-speed running performance: a new approach to assessment and prediction","type":"article-journal","volume":"95"},"uris":["http://www.mendeley.com/documents/?uuid=706dcd73-aece-3064-8809-d82f8d4af6b6"]}],"mendeley":{"formattedCitation":"(Bundle et al., 2003; Weyand &amp; Bundle, 2005)","manualFormatting":"(Bundle et al., 2003; Weyand, &amp; Bundle, 2005)","plainTextFormattedCitation":"(Bundle et al., 2003; Weyand &amp; Bundle, 2005)","previouslyFormattedCitation":"(Bundle et al., 2003; Weyand &amp; Bundle, 2005)"},"properties":{"noteIndex":0},"schema":"https://github.com/citation-style-language/schema/raw/master/csl-citation.json"}</w:instrText>
      </w:r>
      <w:r w:rsidR="00D26BE1" w:rsidRPr="008A5AB5">
        <w:rPr>
          <w:rFonts w:ascii="Times New Roman" w:hAnsi="Times New Roman" w:cs="Times New Roman"/>
          <w:sz w:val="24"/>
          <w:szCs w:val="24"/>
          <w:lang w:val="en-GB"/>
        </w:rPr>
        <w:fldChar w:fldCharType="separate"/>
      </w:r>
      <w:r w:rsidR="00D26BE1" w:rsidRPr="008A5AB5">
        <w:rPr>
          <w:rFonts w:ascii="Times New Roman" w:hAnsi="Times New Roman" w:cs="Times New Roman"/>
          <w:noProof/>
          <w:sz w:val="24"/>
          <w:szCs w:val="24"/>
          <w:lang w:val="en-GB"/>
        </w:rPr>
        <w:t>(Bundle et al., 2003; Weyand, &amp; Bundle, 2005)</w:t>
      </w:r>
      <w:r w:rsidR="00D26BE1" w:rsidRPr="008A5AB5">
        <w:rPr>
          <w:rFonts w:ascii="Times New Roman" w:hAnsi="Times New Roman" w:cs="Times New Roman"/>
          <w:sz w:val="24"/>
          <w:szCs w:val="24"/>
          <w:lang w:val="en-GB"/>
        </w:rPr>
        <w:fldChar w:fldCharType="end"/>
      </w:r>
      <w:r w:rsidR="00D26BE1" w:rsidRPr="008A5AB5">
        <w:rPr>
          <w:rFonts w:ascii="Times New Roman" w:hAnsi="Times New Roman" w:cs="Times New Roman"/>
          <w:sz w:val="24"/>
          <w:szCs w:val="24"/>
          <w:lang w:val="en-GB"/>
        </w:rPr>
        <w:t>.</w:t>
      </w:r>
      <w:r w:rsidR="00FC099E">
        <w:rPr>
          <w:rFonts w:ascii="Times New Roman" w:hAnsi="Times New Roman" w:cs="Times New Roman"/>
          <w:sz w:val="24"/>
          <w:szCs w:val="24"/>
          <w:lang w:val="en-GB"/>
        </w:rPr>
        <w:t xml:space="preserve"> </w:t>
      </w:r>
      <w:r w:rsidR="005156DE" w:rsidRPr="005156DE">
        <w:rPr>
          <w:rFonts w:ascii="Times New Roman" w:hAnsi="Times New Roman" w:cs="Times New Roman"/>
          <w:sz w:val="24"/>
          <w:szCs w:val="24"/>
          <w:lang w:val="en-GB"/>
        </w:rPr>
        <w:t xml:space="preserve">Furthermore, the assessment of MAS, MSS and ASR can enable the identification of two dominant markers (biomechanical and physiological), which can improve accuracy in identifying the strengths and limitations of individual athletes, </w:t>
      </w:r>
      <w:r w:rsidR="005156DE">
        <w:rPr>
          <w:rFonts w:ascii="Times New Roman" w:hAnsi="Times New Roman" w:cs="Times New Roman"/>
          <w:sz w:val="24"/>
          <w:szCs w:val="24"/>
          <w:lang w:val="en-GB"/>
        </w:rPr>
        <w:t>while at the same time</w:t>
      </w:r>
      <w:r w:rsidR="005156DE" w:rsidRPr="005156DE">
        <w:rPr>
          <w:rFonts w:ascii="Times New Roman" w:hAnsi="Times New Roman" w:cs="Times New Roman"/>
          <w:sz w:val="24"/>
          <w:szCs w:val="24"/>
          <w:lang w:val="en-GB"/>
        </w:rPr>
        <w:t>, determini</w:t>
      </w:r>
      <w:r w:rsidR="005156DE">
        <w:rPr>
          <w:rFonts w:ascii="Times New Roman" w:hAnsi="Times New Roman" w:cs="Times New Roman"/>
          <w:sz w:val="24"/>
          <w:szCs w:val="24"/>
          <w:lang w:val="en-GB"/>
        </w:rPr>
        <w:t>ng</w:t>
      </w:r>
      <w:r w:rsidR="005156DE" w:rsidRPr="005156DE">
        <w:rPr>
          <w:rFonts w:ascii="Times New Roman" w:hAnsi="Times New Roman" w:cs="Times New Roman"/>
          <w:sz w:val="24"/>
          <w:szCs w:val="24"/>
          <w:lang w:val="en-GB"/>
        </w:rPr>
        <w:t xml:space="preserve"> the tolerance levels of athletes for high intensity training</w:t>
      </w:r>
      <w:r w:rsidR="005156DE">
        <w:rPr>
          <w:rFonts w:ascii="Times New Roman" w:hAnsi="Times New Roman" w:cs="Times New Roman"/>
          <w:sz w:val="24"/>
          <w:szCs w:val="24"/>
          <w:lang w:val="en-GB"/>
        </w:rPr>
        <w:t>. In addition, r</w:t>
      </w:r>
      <w:r w:rsidR="00FC099E" w:rsidRPr="00FC099E">
        <w:rPr>
          <w:rFonts w:ascii="Times New Roman" w:hAnsi="Times New Roman" w:cs="Times New Roman"/>
          <w:sz w:val="24"/>
          <w:szCs w:val="24"/>
          <w:lang w:val="en-GB"/>
        </w:rPr>
        <w:t>ecognising athletes' physical strengths and weaknesses improves the coach</w:t>
      </w:r>
      <w:r w:rsidR="00FC099E">
        <w:rPr>
          <w:rFonts w:ascii="Times New Roman" w:hAnsi="Times New Roman" w:cs="Times New Roman"/>
          <w:sz w:val="24"/>
          <w:szCs w:val="24"/>
          <w:lang w:val="en-GB"/>
        </w:rPr>
        <w:t>’s</w:t>
      </w:r>
      <w:r w:rsidR="00FC099E" w:rsidRPr="00FC099E">
        <w:rPr>
          <w:rFonts w:ascii="Times New Roman" w:hAnsi="Times New Roman" w:cs="Times New Roman"/>
          <w:sz w:val="24"/>
          <w:szCs w:val="24"/>
          <w:lang w:val="en-GB"/>
        </w:rPr>
        <w:t xml:space="preserve"> </w:t>
      </w:r>
      <w:r w:rsidR="005156DE" w:rsidRPr="00FC099E">
        <w:rPr>
          <w:rFonts w:ascii="Times New Roman" w:hAnsi="Times New Roman" w:cs="Times New Roman"/>
          <w:sz w:val="24"/>
          <w:szCs w:val="24"/>
          <w:lang w:val="en-GB"/>
        </w:rPr>
        <w:t>decision-making</w:t>
      </w:r>
      <w:r w:rsidR="00FC099E" w:rsidRPr="00FC099E">
        <w:rPr>
          <w:rFonts w:ascii="Times New Roman" w:hAnsi="Times New Roman" w:cs="Times New Roman"/>
          <w:sz w:val="24"/>
          <w:szCs w:val="24"/>
          <w:lang w:val="en-GB"/>
        </w:rPr>
        <w:t xml:space="preserve"> </w:t>
      </w:r>
      <w:r w:rsidR="005156DE">
        <w:rPr>
          <w:rFonts w:ascii="Times New Roman" w:hAnsi="Times New Roman" w:cs="Times New Roman"/>
          <w:sz w:val="24"/>
          <w:szCs w:val="24"/>
          <w:lang w:val="en-GB"/>
        </w:rPr>
        <w:t>abilities,</w:t>
      </w:r>
      <w:r w:rsidR="00FC099E" w:rsidRPr="00FC099E">
        <w:rPr>
          <w:rFonts w:ascii="Times New Roman" w:hAnsi="Times New Roman" w:cs="Times New Roman"/>
          <w:sz w:val="24"/>
          <w:szCs w:val="24"/>
          <w:lang w:val="en-GB"/>
        </w:rPr>
        <w:t xml:space="preserve"> when players with the same technical characteristics are compared between game positions.</w:t>
      </w:r>
    </w:p>
    <w:p w14:paraId="078B20DB" w14:textId="664F0B70" w:rsidR="00B772D2" w:rsidRDefault="00624AF7" w:rsidP="008D079D">
      <w:pPr>
        <w:ind w:firstLine="720"/>
        <w:rPr>
          <w:rFonts w:ascii="Times New Roman" w:hAnsi="Times New Roman" w:cs="Times New Roman"/>
          <w:sz w:val="24"/>
          <w:szCs w:val="24"/>
          <w:lang w:val="en-GB"/>
        </w:rPr>
      </w:pPr>
      <w:r>
        <w:rPr>
          <w:rFonts w:ascii="Times New Roman" w:hAnsi="Times New Roman" w:cs="Times New Roman"/>
          <w:sz w:val="24"/>
          <w:szCs w:val="24"/>
          <w:lang w:val="en-GB"/>
        </w:rPr>
        <w:t>C</w:t>
      </w:r>
      <w:r w:rsidR="00CC135E" w:rsidRPr="004F5CA3">
        <w:rPr>
          <w:rFonts w:ascii="Times New Roman" w:hAnsi="Times New Roman" w:cs="Times New Roman"/>
          <w:sz w:val="24"/>
          <w:szCs w:val="24"/>
          <w:lang w:val="en-GB"/>
        </w:rPr>
        <w:t>oaches</w:t>
      </w:r>
      <w:r w:rsidR="007112FE">
        <w:rPr>
          <w:rFonts w:ascii="Times New Roman" w:hAnsi="Times New Roman" w:cs="Times New Roman"/>
          <w:sz w:val="24"/>
          <w:szCs w:val="24"/>
          <w:lang w:val="en-GB"/>
        </w:rPr>
        <w:t>,</w:t>
      </w:r>
      <w:r w:rsidR="00CC135E" w:rsidRPr="004F5CA3">
        <w:rPr>
          <w:rFonts w:ascii="Times New Roman" w:hAnsi="Times New Roman" w:cs="Times New Roman"/>
          <w:sz w:val="24"/>
          <w:szCs w:val="24"/>
          <w:lang w:val="en-GB"/>
        </w:rPr>
        <w:t xml:space="preserve"> </w:t>
      </w:r>
      <w:r w:rsidR="007112FE">
        <w:rPr>
          <w:rFonts w:ascii="Times New Roman" w:hAnsi="Times New Roman" w:cs="Times New Roman"/>
          <w:sz w:val="24"/>
          <w:szCs w:val="24"/>
          <w:lang w:val="en-GB"/>
        </w:rPr>
        <w:t xml:space="preserve">therefore, </w:t>
      </w:r>
      <w:r w:rsidR="00CC135E" w:rsidRPr="004F5CA3">
        <w:rPr>
          <w:rFonts w:ascii="Times New Roman" w:hAnsi="Times New Roman" w:cs="Times New Roman"/>
          <w:sz w:val="24"/>
          <w:szCs w:val="24"/>
          <w:lang w:val="en-GB"/>
        </w:rPr>
        <w:t xml:space="preserve">may have to opt for a more sophisticated approach to training prescription to improve athletic performance due to the rapidly changing landscape of modern-day GF </w:t>
      </w:r>
      <w:r w:rsidR="00CC135E" w:rsidRPr="004F5CA3">
        <w:rPr>
          <w:rFonts w:ascii="Times New Roman" w:hAnsi="Times New Roman" w:cs="Times New Roman"/>
          <w:sz w:val="24"/>
          <w:szCs w:val="24"/>
          <w:lang w:val="en-GB"/>
        </w:rPr>
        <w:fldChar w:fldCharType="begin" w:fldLock="1"/>
      </w:r>
      <w:r w:rsidR="00CC135E" w:rsidRPr="004F5CA3">
        <w:rPr>
          <w:rFonts w:ascii="Times New Roman" w:hAnsi="Times New Roman" w:cs="Times New Roman"/>
          <w:sz w:val="24"/>
          <w:szCs w:val="24"/>
          <w:lang w:val="en-GB"/>
        </w:rPr>
        <w:instrText>ADDIN CSL_CITATION {"citationItems":[{"id":"ITEM-1","itemData":{"DOI":"10.1519/JSC.0000000000001477","ISSN":"1533-4287","PMID":"27191694","abstract":"Malone, S, Solan, B, and Collins, K. TITLE The running performance profile of elite Gaelic football match-play. J Strength Cond Res 31(1): 30-36, 2017-The current study examined (a) the match running performance of Gaelic football and (b) the decrement in match running performance with respect to position. Global positioning satellite system technologies (4-Hz; VX Sport) were used with 3 elite intercounty teams across 3 full seasons with 250 full game data sets collected. Game movements were classified according to game actions and distance covered across speed zone thresholds (total distance [TD], high-speed running distance [HSRD; ≥17 km·h], sprint distance [SD; ≥22 km·h]; accelerations [n]; peak speed [km·h]). The influence of running performance in each quarter on the subsequent quarter was analyzed across all positional roles. The mean (±SD) TD and HSRD covered during the game were 8,889 ± 1,448 m and 1,596 ± 594 m, respectively. Results show a temporal profile for TD with reductions in the second (-4.1%), third (-5.9%) and fourth (-3.8%) quarters, respectively. There was a significant reduction in HSRD in the second (-8.8%), third (-15.9%), and fourth (-19.8%) quarters when compared to the first quarter (p &lt; 0.001). Positional differences were observed for distance-based measures with the middle 3 positions (half-back, midfield, and half-forward) completing the highest running performances. These positions also showed increased decrements in TD and HSRD and SD across quarters. The current data indicate a reduction in exercise intensity over the duration of elite Gaelic football match-play. It is unclear if this reduction is because of fatigue, pacing, contextual factors, or nutritional strategies employed by players.","author":[{"dropping-particle":"","family":"Malone","given":"Shane","non-dropping-particle":"","parse-names":false,"suffix":""},{"dropping-particle":"","family":"Solan","given":"Barry","non-dropping-particle":"","parse-names":false,"suffix":""},{"dropping-particle":"","family":"Collins","given":"Kieran","non-dropping-particle":"","parse-names":false,"suffix":""}],"container-title":"Journal of strength and conditioning research","id":"ITEM-1","issue":"1","issued":{"date-parts":[["2017","1","1"]]},"page":"30-36","title":"The Running Performance Profile of Elite Gaelic Football Match-Play.","type":"article-journal","volume":"31"},"uris":["http://www.mendeley.com/documents/?uuid=e7584b68-0b1b-3ccb-bda2-413b3fa99fee"]}],"mendeley":{"formattedCitation":"(Malone et al., 2017)","plainTextFormattedCitation":"(Malone et al., 2017)","previouslyFormattedCitation":"(Malone et al., 2017)"},"properties":{"noteIndex":0},"schema":"https://github.com/citation-style-language/schema/raw/master/csl-citation.json"}</w:instrText>
      </w:r>
      <w:r w:rsidR="00CC135E" w:rsidRPr="004F5CA3">
        <w:rPr>
          <w:rFonts w:ascii="Times New Roman" w:hAnsi="Times New Roman" w:cs="Times New Roman"/>
          <w:sz w:val="24"/>
          <w:szCs w:val="24"/>
          <w:lang w:val="en-GB"/>
        </w:rPr>
        <w:fldChar w:fldCharType="separate"/>
      </w:r>
      <w:r w:rsidR="00CC135E" w:rsidRPr="004F5CA3">
        <w:rPr>
          <w:rFonts w:ascii="Times New Roman" w:hAnsi="Times New Roman" w:cs="Times New Roman"/>
          <w:noProof/>
          <w:sz w:val="24"/>
          <w:szCs w:val="24"/>
          <w:lang w:val="en-GB"/>
        </w:rPr>
        <w:t>(Malone et al., 2017)</w:t>
      </w:r>
      <w:r w:rsidR="00CC135E" w:rsidRPr="004F5CA3">
        <w:rPr>
          <w:rFonts w:ascii="Times New Roman" w:hAnsi="Times New Roman" w:cs="Times New Roman"/>
          <w:sz w:val="24"/>
          <w:szCs w:val="24"/>
          <w:lang w:val="en-GB"/>
        </w:rPr>
        <w:fldChar w:fldCharType="end"/>
      </w:r>
      <w:r w:rsidR="00CC135E" w:rsidRPr="004F5CA3">
        <w:rPr>
          <w:rFonts w:ascii="Times New Roman" w:hAnsi="Times New Roman" w:cs="Times New Roman"/>
          <w:sz w:val="24"/>
          <w:szCs w:val="24"/>
          <w:lang w:val="en-GB"/>
        </w:rPr>
        <w:t xml:space="preserve">. </w:t>
      </w:r>
      <w:r w:rsidR="00216210" w:rsidRPr="004F5CA3">
        <w:rPr>
          <w:rFonts w:ascii="Times New Roman" w:hAnsi="Times New Roman" w:cs="Times New Roman"/>
          <w:sz w:val="24"/>
          <w:szCs w:val="24"/>
          <w:lang w:val="en-GB"/>
        </w:rPr>
        <w:t>O</w:t>
      </w:r>
      <w:r w:rsidR="00E95E6F" w:rsidRPr="004F5CA3">
        <w:rPr>
          <w:rFonts w:ascii="Times New Roman" w:hAnsi="Times New Roman" w:cs="Times New Roman"/>
          <w:sz w:val="24"/>
          <w:szCs w:val="24"/>
          <w:lang w:val="en-GB"/>
        </w:rPr>
        <w:t>ne-dimensional approach</w:t>
      </w:r>
      <w:r w:rsidR="00216210" w:rsidRPr="004F5CA3">
        <w:rPr>
          <w:rFonts w:ascii="Times New Roman" w:hAnsi="Times New Roman" w:cs="Times New Roman"/>
          <w:sz w:val="24"/>
          <w:szCs w:val="24"/>
          <w:lang w:val="en-GB"/>
        </w:rPr>
        <w:t>es</w:t>
      </w:r>
      <w:r w:rsidR="00E95E6F" w:rsidRPr="004F5CA3">
        <w:rPr>
          <w:rFonts w:ascii="Times New Roman" w:hAnsi="Times New Roman" w:cs="Times New Roman"/>
          <w:sz w:val="24"/>
          <w:szCs w:val="24"/>
          <w:lang w:val="en-GB"/>
        </w:rPr>
        <w:t xml:space="preserve"> </w:t>
      </w:r>
      <w:r w:rsidR="00972D58" w:rsidRPr="004F5CA3">
        <w:rPr>
          <w:rFonts w:ascii="Times New Roman" w:hAnsi="Times New Roman" w:cs="Times New Roman"/>
          <w:sz w:val="24"/>
          <w:szCs w:val="24"/>
          <w:lang w:val="en-GB"/>
        </w:rPr>
        <w:t xml:space="preserve">should </w:t>
      </w:r>
      <w:r w:rsidR="00E95E6F" w:rsidRPr="004F5CA3">
        <w:rPr>
          <w:rFonts w:ascii="Times New Roman" w:hAnsi="Times New Roman" w:cs="Times New Roman"/>
          <w:sz w:val="24"/>
          <w:szCs w:val="24"/>
          <w:lang w:val="en-GB"/>
        </w:rPr>
        <w:t xml:space="preserve">be revised based on significant individual responses to a given stimulus </w:t>
      </w:r>
      <w:r w:rsidR="00E95E6F" w:rsidRPr="004F5CA3">
        <w:rPr>
          <w:rFonts w:ascii="Times New Roman" w:hAnsi="Times New Roman" w:cs="Times New Roman"/>
          <w:sz w:val="24"/>
          <w:szCs w:val="24"/>
          <w:lang w:val="en-GB"/>
        </w:rPr>
        <w:fldChar w:fldCharType="begin" w:fldLock="1"/>
      </w:r>
      <w:r w:rsidR="00A51592" w:rsidRPr="004F5CA3">
        <w:rPr>
          <w:rFonts w:ascii="Times New Roman" w:hAnsi="Times New Roman" w:cs="Times New Roman"/>
          <w:sz w:val="24"/>
          <w:szCs w:val="24"/>
          <w:lang w:val="en-GB"/>
        </w:rPr>
        <w:instrText>ADDIN CSL_CITATION {"citationItems":[{"id":"ITEM-1","itemData":{"DOI":"10.3389/fspor.2019.00028","ISSN":"2624-9367","abstract":"Middle-distance running provides unique complexity where very different physiological and structural/mechanical profiles may achieve similar elite performances. Training and improving the key determinants of performance and applying interventions to athletes within the middle-distance event group are probably much more divergent than many practitioners and researchers appreciate. The addition of maximal sprint speed and other anaerobic and biomechanical based parameters, alongside more commonly captured aerobic characteristics, shows promise to enhance our understanding and analysis within the complexities of middle-distance sport science. For coaches, athlete diversity presents daily training programming challenges in order to best individualize a given stimulus according to the athletes profile and avoid ‘non-responder’ outcomes. It is from this decision making part of the coaching process, that we target this mini-review. First we ask researchers to ‘question their categories’ concerning middle-distance event groupings. Historically broad classifications have been used (from 800m (~1.5min) all the way to 5000m (~13-15min). Here within we show compelling rationale from physiological and event demand perspectives for narrowing middle-distance to 800m and 1500m alone (1.5-5 minute duration), considering the diversity of bioenergetics and mechanical constraints within these events. Additionally, we provide elite athlete data showing the large diversity of 800m and 1500m athlete profile, a critical element that is often overlooked in middle-distance research design. Finally, we offer practical recommendations on how researchers, practitioners and coaches can advance training study designs, scientific interventions and analysis on middle-distance athletes/participants to provide information for individualized decision making trackside and more favorable and informative study outcomes.","author":[{"dropping-particle":"","family":"Sandford","given":"Gareth N.","non-dropping-particle":"","parse-names":false,"suffix":""},{"dropping-particle":"","family":"Stellingwerff","given":"Trent","non-dropping-particle":"","parse-names":false,"suffix":""}],"container-title":"Frontiers in Sports and Active Living","id":"ITEM-1","issued":{"date-parts":[["2019","9","26"]]},"page":"28","publisher":"Frontiers","title":"“Question Your Categories”: the Misunderstood Complexity of Middle-Distance Running Profiles With Implications for Research Methods and Application","type":"article-journal","volume":"1"},"uris":["http://www.mendeley.com/documents/?uuid=118063f1-fb1c-383e-9fb0-04efb23ffa31"]}],"mendeley":{"formattedCitation":"(Sandford &amp; Stellingwerff, 2019)","plainTextFormattedCitation":"(Sandford &amp; Stellingwerff, 2019)","previouslyFormattedCitation":"(Sandford &amp; Stellingwerff, 2019)"},"properties":{"noteIndex":0},"schema":"https://github.com/citation-style-language/schema/raw/master/csl-citation.json"}</w:instrText>
      </w:r>
      <w:r w:rsidR="00E95E6F" w:rsidRPr="004F5CA3">
        <w:rPr>
          <w:rFonts w:ascii="Times New Roman" w:hAnsi="Times New Roman" w:cs="Times New Roman"/>
          <w:sz w:val="24"/>
          <w:szCs w:val="24"/>
          <w:lang w:val="en-GB"/>
        </w:rPr>
        <w:fldChar w:fldCharType="separate"/>
      </w:r>
      <w:r w:rsidR="00E95E6F" w:rsidRPr="004F5CA3">
        <w:rPr>
          <w:rFonts w:ascii="Times New Roman" w:hAnsi="Times New Roman" w:cs="Times New Roman"/>
          <w:noProof/>
          <w:sz w:val="24"/>
          <w:szCs w:val="24"/>
          <w:lang w:val="en-GB"/>
        </w:rPr>
        <w:t>(Sandford &amp; Stellingwerff, 2019)</w:t>
      </w:r>
      <w:r w:rsidR="00E95E6F" w:rsidRPr="004F5CA3">
        <w:rPr>
          <w:rFonts w:ascii="Times New Roman" w:hAnsi="Times New Roman" w:cs="Times New Roman"/>
          <w:sz w:val="24"/>
          <w:szCs w:val="24"/>
          <w:lang w:val="en-GB"/>
        </w:rPr>
        <w:fldChar w:fldCharType="end"/>
      </w:r>
      <w:r w:rsidR="00E95E6F" w:rsidRPr="004F5CA3">
        <w:rPr>
          <w:rFonts w:ascii="Times New Roman" w:hAnsi="Times New Roman" w:cs="Times New Roman"/>
          <w:sz w:val="24"/>
          <w:szCs w:val="24"/>
          <w:lang w:val="en-GB"/>
        </w:rPr>
        <w:t>.</w:t>
      </w:r>
      <w:r w:rsidR="000B6A8D" w:rsidRPr="004F5CA3">
        <w:rPr>
          <w:rFonts w:ascii="Times New Roman" w:hAnsi="Times New Roman" w:cs="Times New Roman"/>
          <w:sz w:val="24"/>
          <w:szCs w:val="24"/>
          <w:lang w:val="en-GB"/>
        </w:rPr>
        <w:t xml:space="preserve"> </w:t>
      </w:r>
      <w:r w:rsidR="00972D58" w:rsidRPr="004F5CA3">
        <w:rPr>
          <w:rFonts w:ascii="Times New Roman" w:hAnsi="Times New Roman" w:cs="Times New Roman"/>
          <w:sz w:val="24"/>
          <w:szCs w:val="24"/>
          <w:lang w:val="en-GB"/>
        </w:rPr>
        <w:lastRenderedPageBreak/>
        <w:t>Therefore</w:t>
      </w:r>
      <w:r w:rsidR="005928C2" w:rsidRPr="004F5CA3">
        <w:rPr>
          <w:rFonts w:ascii="Times New Roman" w:hAnsi="Times New Roman" w:cs="Times New Roman"/>
          <w:sz w:val="24"/>
          <w:szCs w:val="24"/>
          <w:lang w:val="en-GB"/>
        </w:rPr>
        <w:t xml:space="preserve">, the utilisation of three </w:t>
      </w:r>
      <w:r w:rsidR="00972D58" w:rsidRPr="004F5CA3">
        <w:rPr>
          <w:rFonts w:ascii="Times New Roman" w:hAnsi="Times New Roman" w:cs="Times New Roman"/>
          <w:sz w:val="24"/>
          <w:szCs w:val="24"/>
          <w:lang w:val="en-GB"/>
        </w:rPr>
        <w:t xml:space="preserve">fundamental </w:t>
      </w:r>
      <w:r w:rsidR="005928C2" w:rsidRPr="004F5CA3">
        <w:rPr>
          <w:rFonts w:ascii="Times New Roman" w:hAnsi="Times New Roman" w:cs="Times New Roman"/>
          <w:sz w:val="24"/>
          <w:szCs w:val="24"/>
          <w:lang w:val="en-GB"/>
        </w:rPr>
        <w:t>assessments</w:t>
      </w:r>
      <w:r w:rsidR="00B772D2">
        <w:rPr>
          <w:rFonts w:ascii="Times New Roman" w:hAnsi="Times New Roman" w:cs="Times New Roman"/>
          <w:sz w:val="24"/>
          <w:szCs w:val="24"/>
          <w:lang w:val="en-GB"/>
        </w:rPr>
        <w:t>, MAS</w:t>
      </w:r>
      <w:r w:rsidR="005928C2" w:rsidRPr="004F5CA3">
        <w:rPr>
          <w:rFonts w:ascii="Times New Roman" w:hAnsi="Times New Roman" w:cs="Times New Roman"/>
          <w:sz w:val="24"/>
          <w:szCs w:val="24"/>
          <w:lang w:val="en-GB"/>
        </w:rPr>
        <w:t xml:space="preserve"> </w:t>
      </w:r>
      <w:r w:rsidR="001A3383" w:rsidRPr="004F5CA3">
        <w:rPr>
          <w:rFonts w:ascii="Times New Roman" w:hAnsi="Times New Roman" w:cs="Times New Roman"/>
          <w:sz w:val="24"/>
          <w:szCs w:val="24"/>
          <w:lang w:val="en-GB"/>
        </w:rPr>
        <w:t>(</w:t>
      </w:r>
      <w:r w:rsidR="005928C2" w:rsidRPr="004F5CA3">
        <w:rPr>
          <w:rFonts w:ascii="Times New Roman" w:hAnsi="Times New Roman" w:cs="Times New Roman"/>
          <w:sz w:val="24"/>
          <w:szCs w:val="24"/>
          <w:lang w:val="en-GB"/>
        </w:rPr>
        <w:t>characteri</w:t>
      </w:r>
      <w:r w:rsidR="00B60C39" w:rsidRPr="004F5CA3">
        <w:rPr>
          <w:rFonts w:ascii="Times New Roman" w:hAnsi="Times New Roman" w:cs="Times New Roman"/>
          <w:sz w:val="24"/>
          <w:szCs w:val="24"/>
          <w:lang w:val="en-GB"/>
        </w:rPr>
        <w:t>s</w:t>
      </w:r>
      <w:r w:rsidR="005928C2" w:rsidRPr="004F5CA3">
        <w:rPr>
          <w:rFonts w:ascii="Times New Roman" w:hAnsi="Times New Roman" w:cs="Times New Roman"/>
          <w:sz w:val="24"/>
          <w:szCs w:val="24"/>
          <w:lang w:val="en-GB"/>
        </w:rPr>
        <w:t>ed as an indicator of aerobic power</w:t>
      </w:r>
      <w:r w:rsidR="001A3383" w:rsidRPr="004F5CA3">
        <w:rPr>
          <w:rFonts w:ascii="Times New Roman" w:hAnsi="Times New Roman" w:cs="Times New Roman"/>
          <w:sz w:val="24"/>
          <w:szCs w:val="24"/>
          <w:lang w:val="en-GB"/>
        </w:rPr>
        <w:t>)</w:t>
      </w:r>
      <w:r w:rsidR="005928C2" w:rsidRPr="004F5CA3">
        <w:rPr>
          <w:rFonts w:ascii="Times New Roman" w:hAnsi="Times New Roman" w:cs="Times New Roman"/>
          <w:sz w:val="24"/>
          <w:szCs w:val="24"/>
          <w:lang w:val="en-GB"/>
        </w:rPr>
        <w:t xml:space="preserve">, MSS </w:t>
      </w:r>
      <w:r w:rsidR="001A3383" w:rsidRPr="004F5CA3">
        <w:rPr>
          <w:rFonts w:ascii="Times New Roman" w:hAnsi="Times New Roman" w:cs="Times New Roman"/>
          <w:sz w:val="24"/>
          <w:szCs w:val="24"/>
          <w:lang w:val="en-GB"/>
        </w:rPr>
        <w:t>(</w:t>
      </w:r>
      <w:r w:rsidR="00972D58" w:rsidRPr="004F5CA3">
        <w:rPr>
          <w:rFonts w:ascii="Times New Roman" w:hAnsi="Times New Roman" w:cs="Times New Roman"/>
          <w:sz w:val="24"/>
          <w:szCs w:val="24"/>
          <w:lang w:val="en-GB"/>
        </w:rPr>
        <w:t xml:space="preserve">highlighting </w:t>
      </w:r>
      <w:r w:rsidR="005928C2" w:rsidRPr="004F5CA3">
        <w:rPr>
          <w:rFonts w:ascii="Times New Roman" w:hAnsi="Times New Roman" w:cs="Times New Roman"/>
          <w:sz w:val="24"/>
          <w:szCs w:val="24"/>
          <w:lang w:val="en-GB"/>
        </w:rPr>
        <w:t>the athletes</w:t>
      </w:r>
      <w:r w:rsidR="00972D58" w:rsidRPr="004F5CA3">
        <w:rPr>
          <w:rFonts w:ascii="Times New Roman" w:hAnsi="Times New Roman" w:cs="Times New Roman"/>
          <w:sz w:val="24"/>
          <w:szCs w:val="24"/>
          <w:lang w:val="en-GB"/>
        </w:rPr>
        <w:t>’</w:t>
      </w:r>
      <w:r w:rsidR="005928C2" w:rsidRPr="004F5CA3">
        <w:rPr>
          <w:rFonts w:ascii="Times New Roman" w:hAnsi="Times New Roman" w:cs="Times New Roman"/>
          <w:sz w:val="24"/>
          <w:szCs w:val="24"/>
          <w:lang w:val="en-GB"/>
        </w:rPr>
        <w:t xml:space="preserve"> biomechanical and mechanical abilities</w:t>
      </w:r>
      <w:r w:rsidR="001A3383" w:rsidRPr="004F5CA3">
        <w:rPr>
          <w:rFonts w:ascii="Times New Roman" w:hAnsi="Times New Roman" w:cs="Times New Roman"/>
          <w:sz w:val="24"/>
          <w:szCs w:val="24"/>
          <w:lang w:val="en-GB"/>
        </w:rPr>
        <w:t>),</w:t>
      </w:r>
      <w:r w:rsidR="005928C2" w:rsidRPr="004F5CA3">
        <w:rPr>
          <w:rFonts w:ascii="Times New Roman" w:hAnsi="Times New Roman" w:cs="Times New Roman"/>
          <w:sz w:val="24"/>
          <w:szCs w:val="24"/>
          <w:lang w:val="en-GB"/>
        </w:rPr>
        <w:t xml:space="preserve"> and ASR </w:t>
      </w:r>
      <w:r w:rsidR="001A3383" w:rsidRPr="004F5CA3">
        <w:rPr>
          <w:rFonts w:ascii="Times New Roman" w:hAnsi="Times New Roman" w:cs="Times New Roman"/>
          <w:sz w:val="24"/>
          <w:szCs w:val="24"/>
          <w:lang w:val="en-GB"/>
        </w:rPr>
        <w:t>(</w:t>
      </w:r>
      <w:r w:rsidR="005928C2" w:rsidRPr="004F5CA3">
        <w:rPr>
          <w:rFonts w:ascii="Times New Roman" w:hAnsi="Times New Roman" w:cs="Times New Roman"/>
          <w:sz w:val="24"/>
          <w:szCs w:val="24"/>
          <w:lang w:val="en-GB"/>
        </w:rPr>
        <w:t>defined as the velocity zone between v</w:t>
      </w:r>
      <w:r w:rsidR="004B0CBB" w:rsidRPr="004F5CA3">
        <w:rPr>
          <w:rFonts w:ascii="Times New Roman" w:hAnsi="Times New Roman" w:cs="Times New Roman"/>
          <w:sz w:val="24"/>
          <w:szCs w:val="24"/>
        </w:rPr>
        <w:t>V0</w:t>
      </w:r>
      <w:r w:rsidR="004B0CBB" w:rsidRPr="004F5CA3">
        <w:rPr>
          <w:rFonts w:ascii="Times New Roman" w:hAnsi="Times New Roman" w:cs="Times New Roman"/>
          <w:sz w:val="24"/>
          <w:szCs w:val="24"/>
          <w:vertAlign w:val="subscript"/>
        </w:rPr>
        <w:t>2</w:t>
      </w:r>
      <w:r w:rsidR="004B0CBB" w:rsidRPr="004F5CA3">
        <w:rPr>
          <w:rFonts w:ascii="Times New Roman" w:hAnsi="Times New Roman" w:cs="Times New Roman"/>
          <w:sz w:val="24"/>
          <w:szCs w:val="24"/>
        </w:rPr>
        <w:t>max</w:t>
      </w:r>
      <w:r w:rsidR="005928C2" w:rsidRPr="004F5CA3">
        <w:rPr>
          <w:rFonts w:ascii="Times New Roman" w:hAnsi="Times New Roman" w:cs="Times New Roman"/>
          <w:sz w:val="24"/>
          <w:szCs w:val="24"/>
          <w:lang w:val="en-GB"/>
        </w:rPr>
        <w:t xml:space="preserve"> and MSS</w:t>
      </w:r>
      <w:r w:rsidR="001A3383" w:rsidRPr="004F5CA3">
        <w:rPr>
          <w:rFonts w:ascii="Times New Roman" w:hAnsi="Times New Roman" w:cs="Times New Roman"/>
          <w:sz w:val="24"/>
          <w:szCs w:val="24"/>
          <w:lang w:val="en-GB"/>
        </w:rPr>
        <w:t>)</w:t>
      </w:r>
      <w:r w:rsidR="000C3523" w:rsidRPr="004F5CA3">
        <w:rPr>
          <w:rFonts w:ascii="Times New Roman" w:hAnsi="Times New Roman" w:cs="Times New Roman"/>
          <w:sz w:val="24"/>
          <w:szCs w:val="24"/>
          <w:lang w:val="en-GB"/>
        </w:rPr>
        <w:t xml:space="preserve"> calculation</w:t>
      </w:r>
      <w:r w:rsidR="00B772D2">
        <w:rPr>
          <w:rFonts w:ascii="Times New Roman" w:hAnsi="Times New Roman" w:cs="Times New Roman"/>
          <w:sz w:val="24"/>
          <w:szCs w:val="24"/>
          <w:lang w:val="en-GB"/>
        </w:rPr>
        <w:t xml:space="preserve"> </w:t>
      </w:r>
      <w:r w:rsidR="005928C2" w:rsidRPr="004F5CA3">
        <w:rPr>
          <w:rFonts w:ascii="Times New Roman" w:hAnsi="Times New Roman" w:cs="Times New Roman"/>
          <w:sz w:val="24"/>
          <w:szCs w:val="24"/>
          <w:lang w:val="en-GB"/>
        </w:rPr>
        <w:t xml:space="preserve">can provide a valuable insight </w:t>
      </w:r>
      <w:r w:rsidR="000C3523" w:rsidRPr="004F5CA3">
        <w:rPr>
          <w:rFonts w:ascii="Times New Roman" w:hAnsi="Times New Roman" w:cs="Times New Roman"/>
          <w:sz w:val="24"/>
          <w:szCs w:val="24"/>
          <w:lang w:val="en-GB"/>
        </w:rPr>
        <w:t xml:space="preserve">into </w:t>
      </w:r>
      <w:r w:rsidR="005928C2" w:rsidRPr="004F5CA3">
        <w:rPr>
          <w:rFonts w:ascii="Times New Roman" w:hAnsi="Times New Roman" w:cs="Times New Roman"/>
          <w:sz w:val="24"/>
          <w:szCs w:val="24"/>
          <w:lang w:val="en-GB"/>
        </w:rPr>
        <w:t xml:space="preserve">athletic potential </w:t>
      </w:r>
      <w:r w:rsidR="00A51592" w:rsidRPr="004F5CA3">
        <w:rPr>
          <w:rFonts w:ascii="Times New Roman" w:hAnsi="Times New Roman" w:cs="Times New Roman"/>
          <w:sz w:val="24"/>
          <w:szCs w:val="24"/>
          <w:lang w:val="en-GB"/>
        </w:rPr>
        <w:fldChar w:fldCharType="begin" w:fldLock="1"/>
      </w:r>
      <w:r w:rsidR="009A626C" w:rsidRPr="004F5CA3">
        <w:rPr>
          <w:rFonts w:ascii="Times New Roman" w:hAnsi="Times New Roman" w:cs="Times New Roman"/>
          <w:sz w:val="24"/>
          <w:szCs w:val="24"/>
          <w:lang w:val="en-GB"/>
        </w:rPr>
        <w:instrText>ADDIN CSL_CITATION {"citationItems":[{"id":"ITEM-1","itemData":{"DOI":"10.3389/fspor.2019.00028","ISSN":"2624-9367","abstract":"Middle-distance running provides unique complexity where very different physiological and structural/mechanical profiles may achieve similar elite performances. Training and improving the key determinants of performance and applying interventions to athletes within the middle-distance event group are probably much more divergent than many practitioners and researchers appreciate. The addition of maximal sprint speed and other anaerobic and biomechanical based parameters, alongside more commonly captured aerobic characteristics, shows promise to enhance our understanding and analysis within the complexities of middle-distance sport science. For coaches, athlete diversity presents daily training programming challenges in order to best individualize a given stimulus according to the athletes profile and avoid ‘non-responder’ outcomes. It is from this decision making part of the coaching process, that we target this mini-review. First we ask researchers to ‘question their categories’ concerning middle-distance event groupings. Historically broad classifications have been used (from 800m (~1.5min) all the way to 5000m (~13-15min). Here within we show compelling rationale from physiological and event demand perspectives for narrowing middle-distance to 800m and 1500m alone (1.5-5 minute duration), considering the diversity of bioenergetics and mechanical constraints within these events. Additionally, we provide elite athlete data showing the large diversity of 800m and 1500m athlete profile, a critical element that is often overlooked in middle-distance research design. Finally, we offer practical recommendations on how researchers, practitioners and coaches can advance training study designs, scientific interventions and analysis on middle-distance athletes/participants to provide information for individualized decision making trackside and more favorable and informative study outcomes.","author":[{"dropping-particle":"","family":"Sandford","given":"Gareth N.","non-dropping-particle":"","parse-names":false,"suffix":""},{"dropping-particle":"","family":"Stellingwerff","given":"Trent","non-dropping-particle":"","parse-names":false,"suffix":""}],"container-title":"Frontiers in Sports and Active Living","id":"ITEM-1","issued":{"date-parts":[["2019","9","26"]]},"page":"28","publisher":"Frontiers","title":"“Question Your Categories”: the Misunderstood Complexity of Middle-Distance Running Profiles With Implications for Research Methods and Application","type":"article-journal","volume":"1"},"uris":["http://www.mendeley.com/documents/?uuid=118063f1-fb1c-383e-9fb0-04efb23ffa31"]}],"mendeley":{"formattedCitation":"(Sandford &amp; Stellingwerff, 2019)","plainTextFormattedCitation":"(Sandford &amp; Stellingwerff, 2019)","previouslyFormattedCitation":"(Sandford &amp; Stellingwerff, 2019)"},"properties":{"noteIndex":0},"schema":"https://github.com/citation-style-language/schema/raw/master/csl-citation.json"}</w:instrText>
      </w:r>
      <w:r w:rsidR="00A51592" w:rsidRPr="004F5CA3">
        <w:rPr>
          <w:rFonts w:ascii="Times New Roman" w:hAnsi="Times New Roman" w:cs="Times New Roman"/>
          <w:sz w:val="24"/>
          <w:szCs w:val="24"/>
          <w:lang w:val="en-GB"/>
        </w:rPr>
        <w:fldChar w:fldCharType="separate"/>
      </w:r>
      <w:r w:rsidR="00A51592" w:rsidRPr="004F5CA3">
        <w:rPr>
          <w:rFonts w:ascii="Times New Roman" w:hAnsi="Times New Roman" w:cs="Times New Roman"/>
          <w:noProof/>
          <w:sz w:val="24"/>
          <w:szCs w:val="24"/>
          <w:lang w:val="en-GB"/>
        </w:rPr>
        <w:t>(Sandford &amp; Stellingwerff, 2019)</w:t>
      </w:r>
      <w:r w:rsidR="00A51592" w:rsidRPr="004F5CA3">
        <w:rPr>
          <w:rFonts w:ascii="Times New Roman" w:hAnsi="Times New Roman" w:cs="Times New Roman"/>
          <w:sz w:val="24"/>
          <w:szCs w:val="24"/>
          <w:lang w:val="en-GB"/>
        </w:rPr>
        <w:fldChar w:fldCharType="end"/>
      </w:r>
      <w:r w:rsidR="00A51592" w:rsidRPr="004F5CA3">
        <w:rPr>
          <w:rFonts w:ascii="Times New Roman" w:hAnsi="Times New Roman" w:cs="Times New Roman"/>
          <w:sz w:val="24"/>
          <w:szCs w:val="24"/>
          <w:lang w:val="en-GB"/>
        </w:rPr>
        <w:t>.</w:t>
      </w:r>
      <w:r w:rsidR="00A74BA0" w:rsidRPr="004F5CA3">
        <w:rPr>
          <w:rFonts w:ascii="Times New Roman" w:hAnsi="Times New Roman" w:cs="Times New Roman"/>
          <w:sz w:val="24"/>
          <w:szCs w:val="24"/>
          <w:lang w:val="en-GB"/>
        </w:rPr>
        <w:t xml:space="preserve"> Subsequently</w:t>
      </w:r>
      <w:r w:rsidR="009A626C" w:rsidRPr="004F5CA3">
        <w:rPr>
          <w:rFonts w:ascii="Times New Roman" w:hAnsi="Times New Roman" w:cs="Times New Roman"/>
          <w:sz w:val="24"/>
          <w:szCs w:val="24"/>
          <w:lang w:val="en-GB"/>
        </w:rPr>
        <w:t xml:space="preserve">, this assessment methodology will enable more targeted interventions through the utilisation of athlete subgrouping to </w:t>
      </w:r>
      <w:r w:rsidR="008370DE" w:rsidRPr="004F5CA3">
        <w:rPr>
          <w:rFonts w:ascii="Times New Roman" w:hAnsi="Times New Roman" w:cs="Times New Roman"/>
          <w:sz w:val="24"/>
          <w:szCs w:val="24"/>
          <w:lang w:val="en-GB"/>
        </w:rPr>
        <w:t xml:space="preserve">improve the </w:t>
      </w:r>
      <w:r w:rsidR="009A626C" w:rsidRPr="004F5CA3">
        <w:rPr>
          <w:rFonts w:ascii="Times New Roman" w:hAnsi="Times New Roman" w:cs="Times New Roman"/>
          <w:sz w:val="24"/>
          <w:szCs w:val="24"/>
          <w:lang w:val="en-GB"/>
        </w:rPr>
        <w:t xml:space="preserve">understanding of training responses, ultimately supporting the coach’s ability </w:t>
      </w:r>
      <w:r w:rsidR="008370DE" w:rsidRPr="004F5CA3">
        <w:rPr>
          <w:rFonts w:ascii="Times New Roman" w:hAnsi="Times New Roman" w:cs="Times New Roman"/>
          <w:sz w:val="24"/>
          <w:szCs w:val="24"/>
          <w:lang w:val="en-GB"/>
        </w:rPr>
        <w:t xml:space="preserve">to efficiently prescribe </w:t>
      </w:r>
      <w:r w:rsidR="009A626C" w:rsidRPr="004F5CA3">
        <w:rPr>
          <w:rFonts w:ascii="Times New Roman" w:hAnsi="Times New Roman" w:cs="Times New Roman"/>
          <w:sz w:val="24"/>
          <w:szCs w:val="24"/>
          <w:lang w:val="en-GB"/>
        </w:rPr>
        <w:t>individual training.</w:t>
      </w:r>
      <w:r w:rsidR="009A626C" w:rsidRPr="00944268">
        <w:rPr>
          <w:rFonts w:ascii="Times New Roman" w:hAnsi="Times New Roman" w:cs="Times New Roman"/>
          <w:sz w:val="24"/>
          <w:szCs w:val="24"/>
          <w:lang w:val="en-GB"/>
        </w:rPr>
        <w:t xml:space="preserve"> </w:t>
      </w:r>
    </w:p>
    <w:p w14:paraId="0176B636" w14:textId="1BDD34B2" w:rsidR="002410CD" w:rsidRPr="002410CD" w:rsidRDefault="002410CD" w:rsidP="002410CD">
      <w:pPr>
        <w:jc w:val="center"/>
        <w:rPr>
          <w:rFonts w:ascii="Times New Roman" w:hAnsi="Times New Roman" w:cs="Times New Roman"/>
          <w:b/>
          <w:bCs/>
          <w:sz w:val="24"/>
          <w:szCs w:val="24"/>
          <w:lang w:val="en-GB"/>
        </w:rPr>
      </w:pPr>
      <w:r w:rsidRPr="002A7091">
        <w:rPr>
          <w:rFonts w:ascii="Times New Roman" w:hAnsi="Times New Roman" w:cs="Times New Roman"/>
          <w:b/>
          <w:bCs/>
          <w:sz w:val="24"/>
          <w:szCs w:val="24"/>
          <w:lang w:val="en-GB"/>
        </w:rPr>
        <w:t>METHODS</w:t>
      </w:r>
    </w:p>
    <w:p w14:paraId="3F3763F2" w14:textId="7C673C0C" w:rsidR="00B772D2" w:rsidRDefault="00264EDB" w:rsidP="00B772D2">
      <w:pPr>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Experimental </w:t>
      </w:r>
      <w:r w:rsidR="007608D6">
        <w:rPr>
          <w:rFonts w:ascii="Times New Roman" w:hAnsi="Times New Roman" w:cs="Times New Roman"/>
          <w:b/>
          <w:bCs/>
          <w:sz w:val="24"/>
          <w:szCs w:val="24"/>
          <w:lang w:val="en-GB"/>
        </w:rPr>
        <w:t xml:space="preserve">Approach to the Problem </w:t>
      </w:r>
    </w:p>
    <w:p w14:paraId="6A9C9FD0" w14:textId="77777777" w:rsidR="00297CB8" w:rsidRDefault="002C1817" w:rsidP="00586066">
      <w:pPr>
        <w:ind w:firstLine="720"/>
        <w:rPr>
          <w:rFonts w:ascii="Times New Roman" w:hAnsi="Times New Roman" w:cs="Times New Roman"/>
          <w:sz w:val="24"/>
          <w:szCs w:val="24"/>
          <w:lang w:val="en-GB"/>
        </w:rPr>
      </w:pPr>
      <w:r w:rsidRPr="002C1817">
        <w:rPr>
          <w:rFonts w:ascii="Times New Roman" w:hAnsi="Times New Roman" w:cs="Times New Roman"/>
          <w:sz w:val="24"/>
          <w:szCs w:val="24"/>
          <w:lang w:val="en-GB"/>
        </w:rPr>
        <w:t>The current longitudinal study investigated the impact that different supramaximal high intensity interval training (HIIT) and sprint interval training (SIT) intensities had on the ASR profile of sub-elite Gaelic football players.</w:t>
      </w:r>
      <w:r>
        <w:rPr>
          <w:rFonts w:ascii="Times New Roman" w:hAnsi="Times New Roman" w:cs="Times New Roman"/>
          <w:sz w:val="24"/>
          <w:szCs w:val="24"/>
          <w:lang w:val="en-GB"/>
        </w:rPr>
        <w:t xml:space="preserve"> </w:t>
      </w:r>
      <w:r w:rsidRPr="002C1817">
        <w:rPr>
          <w:rFonts w:ascii="Times New Roman" w:hAnsi="Times New Roman" w:cs="Times New Roman"/>
          <w:sz w:val="24"/>
          <w:szCs w:val="24"/>
          <w:lang w:val="en-GB"/>
        </w:rPr>
        <w:t xml:space="preserve">Using a fully controlled study design, participants were divided into </w:t>
      </w:r>
      <w:r>
        <w:rPr>
          <w:rFonts w:ascii="Times New Roman" w:hAnsi="Times New Roman" w:cs="Times New Roman"/>
          <w:sz w:val="24"/>
          <w:szCs w:val="24"/>
          <w:lang w:val="en-GB"/>
        </w:rPr>
        <w:t xml:space="preserve">one of </w:t>
      </w:r>
      <w:r w:rsidRPr="002C1817">
        <w:rPr>
          <w:rFonts w:ascii="Times New Roman" w:hAnsi="Times New Roman" w:cs="Times New Roman"/>
          <w:sz w:val="24"/>
          <w:szCs w:val="24"/>
          <w:lang w:val="en-GB"/>
        </w:rPr>
        <w:t xml:space="preserve">three training groups, which were conducted alongside the </w:t>
      </w:r>
      <w:r>
        <w:rPr>
          <w:rFonts w:ascii="Times New Roman" w:hAnsi="Times New Roman" w:cs="Times New Roman"/>
          <w:sz w:val="24"/>
          <w:szCs w:val="24"/>
          <w:lang w:val="en-GB"/>
        </w:rPr>
        <w:t>standard</w:t>
      </w:r>
      <w:r w:rsidRPr="002C1817">
        <w:rPr>
          <w:rFonts w:ascii="Times New Roman" w:hAnsi="Times New Roman" w:cs="Times New Roman"/>
          <w:sz w:val="24"/>
          <w:szCs w:val="24"/>
          <w:lang w:val="en-GB"/>
        </w:rPr>
        <w:t xml:space="preserve"> training sessions MAS-120 (n = 12), ASR-40 (n = 12) or 30-s SIT (n = 11) (Buchheit, Mendez-Villanueva, Quod, Quesnel &amp; Ahmaidi, 2010; Burgomaster et al., 2005; Gibala et al., 2006). The current research design also provided a non-intervention period of three weeks</w:t>
      </w:r>
      <w:r>
        <w:rPr>
          <w:rFonts w:ascii="Times New Roman" w:hAnsi="Times New Roman" w:cs="Times New Roman"/>
          <w:sz w:val="24"/>
          <w:szCs w:val="24"/>
          <w:lang w:val="en-GB"/>
        </w:rPr>
        <w:t xml:space="preserve"> </w:t>
      </w:r>
      <w:r w:rsidRPr="002C1817">
        <w:rPr>
          <w:rFonts w:ascii="Times New Roman" w:hAnsi="Times New Roman" w:cs="Times New Roman"/>
          <w:sz w:val="24"/>
          <w:szCs w:val="24"/>
          <w:lang w:val="en-GB"/>
        </w:rPr>
        <w:t>(control group)</w:t>
      </w:r>
      <w:r>
        <w:rPr>
          <w:rFonts w:ascii="Times New Roman" w:hAnsi="Times New Roman" w:cs="Times New Roman"/>
          <w:sz w:val="24"/>
          <w:szCs w:val="24"/>
          <w:lang w:val="en-GB"/>
        </w:rPr>
        <w:t xml:space="preserve">, </w:t>
      </w:r>
      <w:r w:rsidRPr="002C1817">
        <w:rPr>
          <w:rFonts w:ascii="Times New Roman" w:hAnsi="Times New Roman" w:cs="Times New Roman"/>
          <w:sz w:val="24"/>
          <w:szCs w:val="24"/>
          <w:lang w:val="en-GB"/>
        </w:rPr>
        <w:t xml:space="preserve">prior to the </w:t>
      </w:r>
      <w:r w:rsidRPr="002C1817">
        <w:rPr>
          <w:rFonts w:ascii="Times New Roman" w:hAnsi="Times New Roman" w:cs="Times New Roman"/>
          <w:sz w:val="24"/>
          <w:szCs w:val="24"/>
          <w:lang w:val="en-GB"/>
        </w:rPr>
        <w:t>six-week</w:t>
      </w:r>
      <w:r w:rsidRPr="002C1817">
        <w:rPr>
          <w:rFonts w:ascii="Times New Roman" w:hAnsi="Times New Roman" w:cs="Times New Roman"/>
          <w:sz w:val="24"/>
          <w:szCs w:val="24"/>
          <w:lang w:val="en-GB"/>
        </w:rPr>
        <w:t xml:space="preserve"> training </w:t>
      </w:r>
      <w:r w:rsidRPr="002C1817">
        <w:rPr>
          <w:rFonts w:ascii="Times New Roman" w:hAnsi="Times New Roman" w:cs="Times New Roman"/>
          <w:sz w:val="24"/>
          <w:szCs w:val="24"/>
          <w:lang w:val="en-GB"/>
        </w:rPr>
        <w:t>intervention</w:t>
      </w:r>
      <w:r>
        <w:rPr>
          <w:rFonts w:ascii="Times New Roman" w:hAnsi="Times New Roman" w:cs="Times New Roman"/>
          <w:sz w:val="24"/>
          <w:szCs w:val="24"/>
          <w:lang w:val="en-GB"/>
        </w:rPr>
        <w:t>.</w:t>
      </w:r>
      <w:r w:rsidRPr="002C1817">
        <w:rPr>
          <w:rFonts w:ascii="Times New Roman" w:hAnsi="Times New Roman" w:cs="Times New Roman"/>
          <w:sz w:val="24"/>
          <w:szCs w:val="24"/>
          <w:lang w:val="en-GB"/>
        </w:rPr>
        <w:t xml:space="preserve"> The</w:t>
      </w:r>
      <w:r w:rsidRPr="002C1817">
        <w:rPr>
          <w:rFonts w:ascii="Times New Roman" w:hAnsi="Times New Roman" w:cs="Times New Roman"/>
          <w:sz w:val="24"/>
          <w:szCs w:val="24"/>
          <w:lang w:val="en-GB"/>
        </w:rPr>
        <w:t xml:space="preserve"> players in each training group were matched according to their ASR performance profile, ensuring that all three groups had the same mean values before conducting the </w:t>
      </w:r>
      <w:r w:rsidRPr="002C1817">
        <w:rPr>
          <w:rFonts w:ascii="Times New Roman" w:hAnsi="Times New Roman" w:cs="Times New Roman"/>
          <w:sz w:val="24"/>
          <w:szCs w:val="24"/>
          <w:lang w:val="en-GB"/>
        </w:rPr>
        <w:t>six-week</w:t>
      </w:r>
      <w:r w:rsidRPr="002C1817">
        <w:rPr>
          <w:rFonts w:ascii="Times New Roman" w:hAnsi="Times New Roman" w:cs="Times New Roman"/>
          <w:sz w:val="24"/>
          <w:szCs w:val="24"/>
          <w:lang w:val="en-GB"/>
        </w:rPr>
        <w:t xml:space="preserve"> training intervention.</w:t>
      </w:r>
      <w:r>
        <w:rPr>
          <w:rFonts w:ascii="Times New Roman" w:hAnsi="Times New Roman" w:cs="Times New Roman"/>
          <w:sz w:val="24"/>
          <w:szCs w:val="24"/>
          <w:lang w:val="en-GB"/>
        </w:rPr>
        <w:t xml:space="preserve"> </w:t>
      </w:r>
    </w:p>
    <w:p w14:paraId="13D6E319" w14:textId="72DB857A" w:rsidR="00586066" w:rsidRDefault="004D0BF2" w:rsidP="00586066">
      <w:pPr>
        <w:ind w:firstLine="720"/>
        <w:rPr>
          <w:rFonts w:ascii="Times New Roman" w:hAnsi="Times New Roman" w:cs="Times New Roman"/>
          <w:sz w:val="24"/>
          <w:szCs w:val="24"/>
          <w:lang w:val="en-GB"/>
        </w:rPr>
      </w:pPr>
      <w:r w:rsidRPr="007C2269">
        <w:rPr>
          <w:rFonts w:ascii="Times New Roman" w:hAnsi="Times New Roman" w:cs="Times New Roman"/>
          <w:sz w:val="24"/>
          <w:szCs w:val="24"/>
          <w:highlight w:val="yellow"/>
          <w:lang w:val="en-GB"/>
        </w:rPr>
        <w:t>Therefore</w:t>
      </w:r>
      <w:r>
        <w:rPr>
          <w:rFonts w:ascii="Times New Roman" w:hAnsi="Times New Roman" w:cs="Times New Roman"/>
          <w:sz w:val="24"/>
          <w:szCs w:val="24"/>
          <w:lang w:val="en-GB"/>
        </w:rPr>
        <w:t>,</w:t>
      </w:r>
      <w:r w:rsidR="007368EF">
        <w:rPr>
          <w:rFonts w:ascii="Times New Roman" w:hAnsi="Times New Roman" w:cs="Times New Roman"/>
          <w:sz w:val="24"/>
          <w:szCs w:val="24"/>
          <w:lang w:val="en-GB"/>
        </w:rPr>
        <w:t xml:space="preserve"> the current study</w:t>
      </w:r>
      <w:r w:rsidR="002041EA">
        <w:rPr>
          <w:rFonts w:ascii="Times New Roman" w:hAnsi="Times New Roman" w:cs="Times New Roman"/>
          <w:sz w:val="24"/>
          <w:szCs w:val="24"/>
          <w:lang w:val="en-GB"/>
        </w:rPr>
        <w:t xml:space="preserve"> </w:t>
      </w:r>
      <w:r w:rsidR="00165B12">
        <w:rPr>
          <w:rFonts w:ascii="Times New Roman" w:hAnsi="Times New Roman" w:cs="Times New Roman"/>
          <w:sz w:val="24"/>
          <w:szCs w:val="24"/>
          <w:lang w:val="en-GB"/>
        </w:rPr>
        <w:t>involve</w:t>
      </w:r>
      <w:r w:rsidR="00586066">
        <w:rPr>
          <w:rFonts w:ascii="Times New Roman" w:hAnsi="Times New Roman" w:cs="Times New Roman"/>
          <w:sz w:val="24"/>
          <w:szCs w:val="24"/>
          <w:lang w:val="en-GB"/>
        </w:rPr>
        <w:t>d</w:t>
      </w:r>
      <w:r w:rsidR="00165B12">
        <w:rPr>
          <w:rFonts w:ascii="Times New Roman" w:hAnsi="Times New Roman" w:cs="Times New Roman"/>
          <w:sz w:val="24"/>
          <w:szCs w:val="24"/>
          <w:lang w:val="en-GB"/>
        </w:rPr>
        <w:t xml:space="preserve"> multiple objectives. (1) E</w:t>
      </w:r>
      <w:r w:rsidR="005523A0" w:rsidRPr="005523A0">
        <w:rPr>
          <w:rFonts w:ascii="Times New Roman" w:hAnsi="Times New Roman" w:cs="Times New Roman"/>
          <w:sz w:val="24"/>
          <w:szCs w:val="24"/>
          <w:lang w:val="en-GB"/>
        </w:rPr>
        <w:t>valuate the running speed performance (MAS-MSS) of sub-elite club level GF players to calculate the anaerobic speed reserve (MSS-MAS)</w:t>
      </w:r>
      <w:r w:rsidR="00165B12">
        <w:rPr>
          <w:rFonts w:ascii="Times New Roman" w:hAnsi="Times New Roman" w:cs="Times New Roman"/>
          <w:sz w:val="24"/>
          <w:szCs w:val="24"/>
          <w:lang w:val="en-GB"/>
        </w:rPr>
        <w:t>. (2)</w:t>
      </w:r>
      <w:r w:rsidR="005523A0" w:rsidRPr="005523A0">
        <w:rPr>
          <w:rFonts w:ascii="Times New Roman" w:hAnsi="Times New Roman" w:cs="Times New Roman"/>
          <w:sz w:val="24"/>
          <w:szCs w:val="24"/>
          <w:lang w:val="en-GB"/>
        </w:rPr>
        <w:t xml:space="preserve"> </w:t>
      </w:r>
      <w:r w:rsidR="00165B12">
        <w:rPr>
          <w:rFonts w:ascii="Times New Roman" w:hAnsi="Times New Roman" w:cs="Times New Roman"/>
          <w:sz w:val="24"/>
          <w:szCs w:val="24"/>
          <w:lang w:val="en-GB"/>
        </w:rPr>
        <w:t>D</w:t>
      </w:r>
      <w:r w:rsidR="005523A0" w:rsidRPr="005523A0">
        <w:rPr>
          <w:rFonts w:ascii="Times New Roman" w:hAnsi="Times New Roman" w:cs="Times New Roman"/>
          <w:sz w:val="24"/>
          <w:szCs w:val="24"/>
          <w:lang w:val="en-GB"/>
        </w:rPr>
        <w:t xml:space="preserve">etermine the impact of the </w:t>
      </w:r>
      <w:r w:rsidR="004159FC" w:rsidRPr="005523A0">
        <w:rPr>
          <w:rFonts w:ascii="Times New Roman" w:hAnsi="Times New Roman" w:cs="Times New Roman"/>
          <w:sz w:val="24"/>
          <w:szCs w:val="24"/>
          <w:lang w:val="en-GB"/>
        </w:rPr>
        <w:t>six-week</w:t>
      </w:r>
      <w:r w:rsidR="005523A0" w:rsidRPr="005523A0">
        <w:rPr>
          <w:rFonts w:ascii="Times New Roman" w:hAnsi="Times New Roman" w:cs="Times New Roman"/>
          <w:sz w:val="24"/>
          <w:szCs w:val="24"/>
          <w:lang w:val="en-GB"/>
        </w:rPr>
        <w:t xml:space="preserve"> training intervention using different HIIT intensities (MAS-120</w:t>
      </w:r>
      <w:r w:rsidR="00E70238">
        <w:rPr>
          <w:rFonts w:ascii="Times New Roman" w:hAnsi="Times New Roman" w:cs="Times New Roman"/>
          <w:sz w:val="24"/>
          <w:szCs w:val="24"/>
          <w:lang w:val="en-GB"/>
        </w:rPr>
        <w:t>%</w:t>
      </w:r>
      <w:r w:rsidR="005523A0" w:rsidRPr="005523A0">
        <w:rPr>
          <w:rFonts w:ascii="Times New Roman" w:hAnsi="Times New Roman" w:cs="Times New Roman"/>
          <w:sz w:val="24"/>
          <w:szCs w:val="24"/>
          <w:lang w:val="en-GB"/>
        </w:rPr>
        <w:t xml:space="preserve">, </w:t>
      </w:r>
      <w:r w:rsidR="009F66BB">
        <w:rPr>
          <w:rFonts w:ascii="Times New Roman" w:hAnsi="Times New Roman" w:cs="Times New Roman"/>
          <w:sz w:val="24"/>
          <w:szCs w:val="24"/>
          <w:lang w:val="en-GB"/>
        </w:rPr>
        <w:t>ASR</w:t>
      </w:r>
      <w:r w:rsidR="005523A0" w:rsidRPr="005523A0">
        <w:rPr>
          <w:rFonts w:ascii="Times New Roman" w:hAnsi="Times New Roman" w:cs="Times New Roman"/>
          <w:sz w:val="24"/>
          <w:szCs w:val="24"/>
          <w:lang w:val="en-GB"/>
        </w:rPr>
        <w:t>-40</w:t>
      </w:r>
      <w:r w:rsidR="00E70238">
        <w:rPr>
          <w:rFonts w:ascii="Times New Roman" w:hAnsi="Times New Roman" w:cs="Times New Roman"/>
          <w:sz w:val="24"/>
          <w:szCs w:val="24"/>
          <w:lang w:val="en-GB"/>
        </w:rPr>
        <w:t>%</w:t>
      </w:r>
      <w:r w:rsidR="005523A0" w:rsidRPr="005523A0">
        <w:rPr>
          <w:rFonts w:ascii="Times New Roman" w:hAnsi="Times New Roman" w:cs="Times New Roman"/>
          <w:sz w:val="24"/>
          <w:szCs w:val="24"/>
          <w:lang w:val="en-GB"/>
        </w:rPr>
        <w:t xml:space="preserve"> and SIT) and their impact on ASR. </w:t>
      </w:r>
      <w:r w:rsidR="00165B12">
        <w:rPr>
          <w:rFonts w:ascii="Times New Roman" w:hAnsi="Times New Roman" w:cs="Times New Roman"/>
          <w:sz w:val="24"/>
          <w:szCs w:val="24"/>
          <w:lang w:val="en-GB"/>
        </w:rPr>
        <w:t>(3)</w:t>
      </w:r>
      <w:r w:rsidR="004159FC">
        <w:rPr>
          <w:rFonts w:ascii="Times New Roman" w:hAnsi="Times New Roman" w:cs="Times New Roman"/>
          <w:sz w:val="24"/>
          <w:szCs w:val="24"/>
          <w:lang w:val="en-GB"/>
        </w:rPr>
        <w:t xml:space="preserve"> </w:t>
      </w:r>
      <w:r w:rsidR="00165B12">
        <w:rPr>
          <w:rFonts w:ascii="Times New Roman" w:hAnsi="Times New Roman" w:cs="Times New Roman"/>
          <w:sz w:val="24"/>
          <w:szCs w:val="24"/>
          <w:lang w:val="en-GB"/>
        </w:rPr>
        <w:t>C</w:t>
      </w:r>
      <w:r w:rsidR="00830553" w:rsidRPr="005523A0">
        <w:rPr>
          <w:rFonts w:ascii="Times New Roman" w:hAnsi="Times New Roman" w:cs="Times New Roman"/>
          <w:sz w:val="24"/>
          <w:szCs w:val="24"/>
          <w:lang w:val="en-GB"/>
        </w:rPr>
        <w:t>ompare running speed performance (MAS, MSS and ASR) between playing positions</w:t>
      </w:r>
      <w:r w:rsidR="004159FC">
        <w:rPr>
          <w:rFonts w:ascii="Times New Roman" w:hAnsi="Times New Roman" w:cs="Times New Roman"/>
          <w:sz w:val="24"/>
          <w:szCs w:val="24"/>
          <w:lang w:val="en-GB"/>
        </w:rPr>
        <w:t xml:space="preserve">, </w:t>
      </w:r>
      <w:r w:rsidR="004159FC">
        <w:rPr>
          <w:rFonts w:ascii="Times New Roman" w:hAnsi="Times New Roman" w:cs="Times New Roman"/>
          <w:sz w:val="24"/>
          <w:szCs w:val="24"/>
          <w:lang w:val="en-GB"/>
        </w:rPr>
        <w:lastRenderedPageBreak/>
        <w:t>which may aid coaches in tactical decision making and team selection in GF</w:t>
      </w:r>
      <w:r w:rsidR="00830553" w:rsidRPr="005523A0">
        <w:rPr>
          <w:rFonts w:ascii="Times New Roman" w:hAnsi="Times New Roman" w:cs="Times New Roman"/>
          <w:sz w:val="24"/>
          <w:szCs w:val="24"/>
          <w:lang w:val="en-GB"/>
        </w:rPr>
        <w:t>.</w:t>
      </w:r>
      <w:r w:rsidR="005523A0">
        <w:rPr>
          <w:rFonts w:ascii="Times New Roman" w:hAnsi="Times New Roman" w:cs="Times New Roman"/>
          <w:sz w:val="24"/>
          <w:szCs w:val="24"/>
          <w:lang w:val="en-GB"/>
        </w:rPr>
        <w:t xml:space="preserve"> </w:t>
      </w:r>
      <w:r w:rsidR="00165B12">
        <w:rPr>
          <w:rFonts w:ascii="Times New Roman" w:hAnsi="Times New Roman" w:cs="Times New Roman"/>
          <w:sz w:val="24"/>
          <w:szCs w:val="24"/>
          <w:lang w:val="en-GB"/>
        </w:rPr>
        <w:t>(4)</w:t>
      </w:r>
      <w:r w:rsidR="004159FC">
        <w:rPr>
          <w:rFonts w:ascii="Times New Roman" w:hAnsi="Times New Roman" w:cs="Times New Roman"/>
          <w:sz w:val="24"/>
          <w:szCs w:val="24"/>
          <w:lang w:val="en-GB"/>
        </w:rPr>
        <w:t xml:space="preserve"> </w:t>
      </w:r>
      <w:r w:rsidR="00165B12">
        <w:rPr>
          <w:rFonts w:ascii="Times New Roman" w:hAnsi="Times New Roman" w:cs="Times New Roman"/>
          <w:sz w:val="24"/>
          <w:szCs w:val="24"/>
          <w:lang w:val="en-GB"/>
        </w:rPr>
        <w:t>Quantify,</w:t>
      </w:r>
      <w:r w:rsidR="00830553" w:rsidRPr="005523A0">
        <w:rPr>
          <w:rFonts w:ascii="Times New Roman" w:hAnsi="Times New Roman" w:cs="Times New Roman"/>
          <w:sz w:val="24"/>
          <w:szCs w:val="24"/>
          <w:lang w:val="en-GB"/>
        </w:rPr>
        <w:t xml:space="preserve"> the trai</w:t>
      </w:r>
      <w:r w:rsidR="0004464A" w:rsidRPr="005523A0">
        <w:rPr>
          <w:rFonts w:ascii="Times New Roman" w:hAnsi="Times New Roman" w:cs="Times New Roman"/>
          <w:sz w:val="24"/>
          <w:szCs w:val="24"/>
          <w:lang w:val="en-GB"/>
        </w:rPr>
        <w:t>ning</w:t>
      </w:r>
      <w:r w:rsidR="00830553" w:rsidRPr="005523A0">
        <w:rPr>
          <w:rFonts w:ascii="Times New Roman" w:hAnsi="Times New Roman" w:cs="Times New Roman"/>
          <w:sz w:val="24"/>
          <w:szCs w:val="24"/>
          <w:lang w:val="en-GB"/>
        </w:rPr>
        <w:t xml:space="preserve"> load </w:t>
      </w:r>
      <w:r w:rsidR="0004464A" w:rsidRPr="005523A0">
        <w:rPr>
          <w:rFonts w:ascii="Times New Roman" w:hAnsi="Times New Roman" w:cs="Times New Roman"/>
          <w:sz w:val="24"/>
          <w:szCs w:val="24"/>
          <w:lang w:val="en-GB"/>
        </w:rPr>
        <w:t xml:space="preserve">of </w:t>
      </w:r>
      <w:r w:rsidR="00B07363">
        <w:rPr>
          <w:rFonts w:ascii="Times New Roman" w:hAnsi="Times New Roman" w:cs="Times New Roman"/>
          <w:sz w:val="24"/>
          <w:szCs w:val="24"/>
          <w:lang w:val="en-GB"/>
        </w:rPr>
        <w:t>three</w:t>
      </w:r>
      <w:r w:rsidR="0004464A" w:rsidRPr="005523A0">
        <w:rPr>
          <w:rFonts w:ascii="Times New Roman" w:hAnsi="Times New Roman" w:cs="Times New Roman"/>
          <w:sz w:val="24"/>
          <w:szCs w:val="24"/>
          <w:lang w:val="en-GB"/>
        </w:rPr>
        <w:t xml:space="preserve"> competitive</w:t>
      </w:r>
      <w:r w:rsidR="00830553" w:rsidRPr="005523A0">
        <w:rPr>
          <w:rFonts w:ascii="Times New Roman" w:hAnsi="Times New Roman" w:cs="Times New Roman"/>
          <w:sz w:val="24"/>
          <w:szCs w:val="24"/>
          <w:lang w:val="en-GB"/>
        </w:rPr>
        <w:t xml:space="preserve"> </w:t>
      </w:r>
      <w:r w:rsidR="0004464A" w:rsidRPr="005523A0">
        <w:rPr>
          <w:rFonts w:ascii="Times New Roman" w:hAnsi="Times New Roman" w:cs="Times New Roman"/>
          <w:sz w:val="24"/>
          <w:szCs w:val="24"/>
          <w:lang w:val="en-GB"/>
        </w:rPr>
        <w:t>games</w:t>
      </w:r>
      <w:r w:rsidR="00830553" w:rsidRPr="005523A0">
        <w:rPr>
          <w:rFonts w:ascii="Times New Roman" w:hAnsi="Times New Roman" w:cs="Times New Roman"/>
          <w:sz w:val="24"/>
          <w:szCs w:val="24"/>
          <w:lang w:val="en-GB"/>
        </w:rPr>
        <w:t xml:space="preserve"> </w:t>
      </w:r>
      <w:r w:rsidR="00F95C16">
        <w:rPr>
          <w:rFonts w:ascii="Times New Roman" w:hAnsi="Times New Roman" w:cs="Times New Roman"/>
          <w:sz w:val="24"/>
          <w:szCs w:val="24"/>
          <w:lang w:val="en-GB"/>
        </w:rPr>
        <w:t xml:space="preserve">with reference to TD, </w:t>
      </w:r>
      <w:r w:rsidR="00F95C16" w:rsidRPr="00944268">
        <w:rPr>
          <w:rFonts w:ascii="Times New Roman" w:hAnsi="Times New Roman" w:cs="Times New Roman"/>
          <w:sz w:val="24"/>
          <w:szCs w:val="24"/>
          <w:lang w:val="en-GB"/>
        </w:rPr>
        <w:t xml:space="preserve">(HSRD ≥17 km/h), </w:t>
      </w:r>
      <w:r w:rsidR="00F95C16">
        <w:rPr>
          <w:rFonts w:ascii="Times New Roman" w:hAnsi="Times New Roman" w:cs="Times New Roman"/>
          <w:sz w:val="24"/>
          <w:szCs w:val="24"/>
          <w:lang w:val="en-GB"/>
        </w:rPr>
        <w:t>and sprint distance</w:t>
      </w:r>
      <w:r w:rsidR="00F95C16" w:rsidRPr="00944268">
        <w:rPr>
          <w:rFonts w:ascii="Times New Roman" w:hAnsi="Times New Roman" w:cs="Times New Roman"/>
          <w:sz w:val="24"/>
          <w:szCs w:val="24"/>
          <w:lang w:val="en-GB"/>
        </w:rPr>
        <w:t xml:space="preserve"> (&gt;2</w:t>
      </w:r>
      <w:r w:rsidR="00F95C16">
        <w:rPr>
          <w:rFonts w:ascii="Times New Roman" w:hAnsi="Times New Roman" w:cs="Times New Roman"/>
          <w:sz w:val="24"/>
          <w:szCs w:val="24"/>
          <w:lang w:val="en-GB"/>
        </w:rPr>
        <w:t>2</w:t>
      </w:r>
      <w:r w:rsidR="00F95C16" w:rsidRPr="00944268">
        <w:rPr>
          <w:rFonts w:ascii="Times New Roman" w:hAnsi="Times New Roman" w:cs="Times New Roman"/>
          <w:sz w:val="24"/>
          <w:szCs w:val="24"/>
          <w:lang w:val="en-GB"/>
        </w:rPr>
        <w:t xml:space="preserve"> km/h)</w:t>
      </w:r>
      <w:r w:rsidR="00F95C16">
        <w:rPr>
          <w:rFonts w:ascii="Times New Roman" w:hAnsi="Times New Roman" w:cs="Times New Roman"/>
          <w:sz w:val="24"/>
          <w:szCs w:val="24"/>
          <w:lang w:val="en-GB"/>
        </w:rPr>
        <w:t xml:space="preserve">, </w:t>
      </w:r>
      <w:r w:rsidR="00830553" w:rsidRPr="005523A0">
        <w:rPr>
          <w:rFonts w:ascii="Times New Roman" w:hAnsi="Times New Roman" w:cs="Times New Roman"/>
          <w:sz w:val="24"/>
          <w:szCs w:val="24"/>
          <w:lang w:val="en-GB"/>
        </w:rPr>
        <w:t xml:space="preserve">to </w:t>
      </w:r>
      <w:r w:rsidR="0004464A" w:rsidRPr="005523A0">
        <w:rPr>
          <w:rFonts w:ascii="Times New Roman" w:hAnsi="Times New Roman" w:cs="Times New Roman"/>
          <w:sz w:val="24"/>
          <w:szCs w:val="24"/>
          <w:lang w:val="en-GB"/>
        </w:rPr>
        <w:t>investigate</w:t>
      </w:r>
      <w:r w:rsidR="00830553" w:rsidRPr="005523A0">
        <w:rPr>
          <w:rFonts w:ascii="Times New Roman" w:hAnsi="Times New Roman" w:cs="Times New Roman"/>
          <w:sz w:val="24"/>
          <w:szCs w:val="24"/>
          <w:lang w:val="en-GB"/>
        </w:rPr>
        <w:t xml:space="preserve"> if </w:t>
      </w:r>
      <w:r w:rsidR="0004464A" w:rsidRPr="005523A0">
        <w:rPr>
          <w:rFonts w:ascii="Times New Roman" w:hAnsi="Times New Roman" w:cs="Times New Roman"/>
          <w:sz w:val="24"/>
          <w:szCs w:val="24"/>
          <w:lang w:val="en-GB"/>
        </w:rPr>
        <w:t>the</w:t>
      </w:r>
      <w:r w:rsidR="00830553" w:rsidRPr="005523A0">
        <w:rPr>
          <w:rFonts w:ascii="Times New Roman" w:hAnsi="Times New Roman" w:cs="Times New Roman"/>
          <w:sz w:val="24"/>
          <w:szCs w:val="24"/>
          <w:lang w:val="en-GB"/>
        </w:rPr>
        <w:t xml:space="preserve"> </w:t>
      </w:r>
      <w:r w:rsidR="0004464A" w:rsidRPr="005523A0">
        <w:rPr>
          <w:rFonts w:ascii="Times New Roman" w:hAnsi="Times New Roman" w:cs="Times New Roman"/>
          <w:sz w:val="24"/>
          <w:szCs w:val="24"/>
          <w:lang w:val="en-GB"/>
        </w:rPr>
        <w:t xml:space="preserve">additional </w:t>
      </w:r>
      <w:r w:rsidR="00830553" w:rsidRPr="005523A0">
        <w:rPr>
          <w:rFonts w:ascii="Times New Roman" w:hAnsi="Times New Roman" w:cs="Times New Roman"/>
          <w:sz w:val="24"/>
          <w:szCs w:val="24"/>
          <w:lang w:val="en-GB"/>
        </w:rPr>
        <w:t>volume impacted ASR</w:t>
      </w:r>
      <w:r w:rsidR="0004464A" w:rsidRPr="005523A0">
        <w:rPr>
          <w:rFonts w:ascii="Times New Roman" w:hAnsi="Times New Roman" w:cs="Times New Roman"/>
          <w:sz w:val="24"/>
          <w:szCs w:val="24"/>
          <w:lang w:val="en-GB"/>
        </w:rPr>
        <w:t>, between starters and non-</w:t>
      </w:r>
      <w:r w:rsidR="005523A0" w:rsidRPr="005523A0">
        <w:rPr>
          <w:rFonts w:ascii="Times New Roman" w:hAnsi="Times New Roman" w:cs="Times New Roman"/>
          <w:sz w:val="24"/>
          <w:szCs w:val="24"/>
          <w:lang w:val="en-GB"/>
        </w:rPr>
        <w:t>starters</w:t>
      </w:r>
      <w:r w:rsidR="002041EA">
        <w:rPr>
          <w:rFonts w:ascii="Times New Roman" w:hAnsi="Times New Roman" w:cs="Times New Roman"/>
          <w:sz w:val="24"/>
          <w:szCs w:val="24"/>
          <w:lang w:val="en-GB"/>
        </w:rPr>
        <w:t xml:space="preserve"> (5) Evaluate the impact </w:t>
      </w:r>
      <w:r w:rsidR="001867D8">
        <w:rPr>
          <w:rFonts w:ascii="Times New Roman" w:hAnsi="Times New Roman" w:cs="Times New Roman"/>
          <w:sz w:val="24"/>
          <w:szCs w:val="24"/>
          <w:lang w:val="en-GB"/>
        </w:rPr>
        <w:t>that</w:t>
      </w:r>
      <w:r w:rsidR="002041EA">
        <w:rPr>
          <w:rFonts w:ascii="Times New Roman" w:hAnsi="Times New Roman" w:cs="Times New Roman"/>
          <w:sz w:val="24"/>
          <w:szCs w:val="24"/>
          <w:lang w:val="en-GB"/>
        </w:rPr>
        <w:t xml:space="preserve"> different training</w:t>
      </w:r>
      <w:r w:rsidR="001867D8">
        <w:rPr>
          <w:rFonts w:ascii="Times New Roman" w:hAnsi="Times New Roman" w:cs="Times New Roman"/>
          <w:sz w:val="24"/>
          <w:szCs w:val="24"/>
          <w:lang w:val="en-GB"/>
        </w:rPr>
        <w:t xml:space="preserve"> </w:t>
      </w:r>
      <w:r w:rsidR="002041EA">
        <w:rPr>
          <w:rFonts w:ascii="Times New Roman" w:hAnsi="Times New Roman" w:cs="Times New Roman"/>
          <w:sz w:val="24"/>
          <w:szCs w:val="24"/>
          <w:lang w:val="en-GB"/>
        </w:rPr>
        <w:t xml:space="preserve">intensities </w:t>
      </w:r>
      <w:r w:rsidR="001867D8">
        <w:rPr>
          <w:rFonts w:ascii="Times New Roman" w:hAnsi="Times New Roman" w:cs="Times New Roman"/>
          <w:sz w:val="24"/>
          <w:szCs w:val="24"/>
          <w:lang w:val="en-GB"/>
        </w:rPr>
        <w:t xml:space="preserve">had on participants who displayed, </w:t>
      </w:r>
      <w:r w:rsidR="001867D8">
        <w:rPr>
          <w:rFonts w:ascii="Times New Roman" w:hAnsi="Times New Roman" w:cs="Times New Roman"/>
          <w:sz w:val="24"/>
          <w:szCs w:val="24"/>
          <w:lang w:val="en-GB"/>
        </w:rPr>
        <w:t>MAS-H, MAS-L, MSS-H and MSS-</w:t>
      </w:r>
      <w:r w:rsidR="00E70238">
        <w:rPr>
          <w:rFonts w:ascii="Times New Roman" w:hAnsi="Times New Roman" w:cs="Times New Roman"/>
          <w:sz w:val="24"/>
          <w:szCs w:val="24"/>
          <w:lang w:val="en-GB"/>
        </w:rPr>
        <w:t>L.</w:t>
      </w:r>
      <w:r w:rsidR="001867D8">
        <w:rPr>
          <w:rFonts w:ascii="Times New Roman" w:hAnsi="Times New Roman" w:cs="Times New Roman"/>
          <w:sz w:val="24"/>
          <w:szCs w:val="24"/>
          <w:lang w:val="en-GB"/>
        </w:rPr>
        <w:t xml:space="preserve"> </w:t>
      </w:r>
      <w:r w:rsidR="002041EA">
        <w:rPr>
          <w:rFonts w:ascii="Times New Roman" w:hAnsi="Times New Roman" w:cs="Times New Roman"/>
          <w:sz w:val="24"/>
          <w:szCs w:val="24"/>
          <w:lang w:val="en-GB"/>
        </w:rPr>
        <w:t xml:space="preserve"> </w:t>
      </w:r>
    </w:p>
    <w:p w14:paraId="597F641C" w14:textId="04A9CFE0" w:rsidR="00BE695A" w:rsidRPr="00944268" w:rsidRDefault="00076746" w:rsidP="007608D6">
      <w:pPr>
        <w:rPr>
          <w:rFonts w:ascii="Times New Roman" w:hAnsi="Times New Roman" w:cs="Times New Roman"/>
          <w:b/>
          <w:bCs/>
          <w:sz w:val="24"/>
          <w:szCs w:val="24"/>
          <w:lang w:val="en-GB"/>
        </w:rPr>
      </w:pPr>
      <w:r w:rsidRPr="00944268">
        <w:rPr>
          <w:rFonts w:ascii="Times New Roman" w:hAnsi="Times New Roman" w:cs="Times New Roman"/>
          <w:b/>
          <w:bCs/>
          <w:sz w:val="24"/>
          <w:szCs w:val="24"/>
          <w:lang w:val="en-GB"/>
        </w:rPr>
        <w:t>Subjects</w:t>
      </w:r>
    </w:p>
    <w:p w14:paraId="29F1A29F" w14:textId="684002C3" w:rsidR="005713E2" w:rsidRDefault="003C7971" w:rsidP="00944268">
      <w:pPr>
        <w:ind w:firstLine="720"/>
        <w:rPr>
          <w:rFonts w:ascii="Times New Roman" w:hAnsi="Times New Roman" w:cs="Times New Roman"/>
          <w:sz w:val="24"/>
          <w:szCs w:val="24"/>
          <w:lang w:val="en-GB"/>
        </w:rPr>
      </w:pPr>
      <w:r>
        <w:rPr>
          <w:rFonts w:ascii="Times New Roman" w:hAnsi="Times New Roman" w:cs="Times New Roman"/>
          <w:sz w:val="24"/>
          <w:szCs w:val="24"/>
          <w:lang w:val="en-GB"/>
        </w:rPr>
        <w:t>The maximal aerobic and anaerobic running performance were collected from t</w:t>
      </w:r>
      <w:r w:rsidR="00076746" w:rsidRPr="00944268">
        <w:rPr>
          <w:rFonts w:ascii="Times New Roman" w:hAnsi="Times New Roman" w:cs="Times New Roman"/>
          <w:sz w:val="24"/>
          <w:szCs w:val="24"/>
          <w:lang w:val="en-GB"/>
        </w:rPr>
        <w:t>hirty-eight</w:t>
      </w:r>
      <w:r w:rsidR="00600431" w:rsidRPr="00944268">
        <w:rPr>
          <w:rFonts w:ascii="Times New Roman" w:hAnsi="Times New Roman" w:cs="Times New Roman"/>
          <w:sz w:val="24"/>
          <w:szCs w:val="24"/>
          <w:lang w:val="en-GB"/>
        </w:rPr>
        <w:t xml:space="preserve"> Gaelic footballers (Senior Club Division 1)</w:t>
      </w:r>
      <w:r w:rsidR="00076746" w:rsidRPr="00944268">
        <w:rPr>
          <w:rFonts w:ascii="Times New Roman" w:hAnsi="Times New Roman" w:cs="Times New Roman"/>
          <w:sz w:val="24"/>
          <w:szCs w:val="24"/>
          <w:lang w:val="en-GB"/>
        </w:rPr>
        <w:t xml:space="preserve"> </w:t>
      </w:r>
      <w:r>
        <w:rPr>
          <w:rFonts w:ascii="Times New Roman" w:hAnsi="Times New Roman" w:cs="Times New Roman"/>
          <w:sz w:val="24"/>
          <w:szCs w:val="24"/>
          <w:lang w:val="en-GB"/>
        </w:rPr>
        <w:t>players: 15 defenders, 6 midfielders, and</w:t>
      </w:r>
      <w:r w:rsidR="00765A1C">
        <w:rPr>
          <w:rFonts w:ascii="Times New Roman" w:hAnsi="Times New Roman" w:cs="Times New Roman"/>
          <w:sz w:val="24"/>
          <w:szCs w:val="24"/>
          <w:lang w:val="en-GB"/>
        </w:rPr>
        <w:t xml:space="preserve"> </w:t>
      </w:r>
      <w:r>
        <w:rPr>
          <w:rFonts w:ascii="Times New Roman" w:hAnsi="Times New Roman" w:cs="Times New Roman"/>
          <w:sz w:val="24"/>
          <w:szCs w:val="24"/>
          <w:lang w:val="en-GB"/>
        </w:rPr>
        <w:t>17 forwards (age: 21.6 ± 4.2; height: 1.74 ± 5.8 cm; body mass: 75.6 ± 1.5 kg</w:t>
      </w:r>
      <w:r w:rsidR="0057197C">
        <w:rPr>
          <w:rFonts w:ascii="Times New Roman" w:hAnsi="Times New Roman" w:cs="Times New Roman"/>
          <w:sz w:val="24"/>
          <w:szCs w:val="24"/>
          <w:lang w:val="en-GB"/>
        </w:rPr>
        <w:t xml:space="preserve">). </w:t>
      </w:r>
      <w:r w:rsidR="002C4662" w:rsidRPr="002C4662">
        <w:rPr>
          <w:rFonts w:ascii="Times New Roman" w:hAnsi="Times New Roman" w:cs="Times New Roman"/>
          <w:sz w:val="24"/>
          <w:szCs w:val="24"/>
          <w:lang w:val="en-GB"/>
        </w:rPr>
        <w:t>All participants were told that they could withdraw from the study at any time, in addition participants would receive detailed individual feedback on the conclusion of the study</w:t>
      </w:r>
      <w:r w:rsidR="002C4662">
        <w:rPr>
          <w:rFonts w:ascii="Times New Roman" w:hAnsi="Times New Roman" w:cs="Times New Roman"/>
          <w:sz w:val="24"/>
          <w:szCs w:val="24"/>
          <w:lang w:val="en-GB"/>
        </w:rPr>
        <w:t>.</w:t>
      </w:r>
      <w:r w:rsidR="00652C2E" w:rsidRPr="00944268">
        <w:rPr>
          <w:rFonts w:ascii="Times New Roman" w:hAnsi="Times New Roman" w:cs="Times New Roman"/>
          <w:sz w:val="24"/>
          <w:szCs w:val="24"/>
          <w:lang w:val="en-GB"/>
        </w:rPr>
        <w:t xml:space="preserve"> </w:t>
      </w:r>
    </w:p>
    <w:p w14:paraId="51C7BDFF" w14:textId="096DDD8D" w:rsidR="00C65FD0" w:rsidRDefault="00500D70" w:rsidP="00944268">
      <w:pPr>
        <w:ind w:firstLine="720"/>
        <w:rPr>
          <w:rFonts w:ascii="Times New Roman" w:hAnsi="Times New Roman" w:cs="Times New Roman"/>
          <w:sz w:val="24"/>
          <w:szCs w:val="24"/>
          <w:lang w:val="en-GB"/>
        </w:rPr>
      </w:pPr>
      <w:r w:rsidRPr="00500D70">
        <w:rPr>
          <w:rFonts w:ascii="Times New Roman" w:hAnsi="Times New Roman" w:cs="Times New Roman"/>
          <w:sz w:val="24"/>
          <w:szCs w:val="24"/>
          <w:lang w:val="en-GB"/>
        </w:rPr>
        <w:t xml:space="preserve">According to </w:t>
      </w:r>
      <w:r>
        <w:rPr>
          <w:rFonts w:ascii="Times New Roman" w:hAnsi="Times New Roman" w:cs="Times New Roman"/>
          <w:sz w:val="24"/>
          <w:szCs w:val="24"/>
          <w:lang w:val="en-GB"/>
        </w:rPr>
        <w:t xml:space="preserve">the </w:t>
      </w:r>
      <w:r w:rsidRPr="00500D70">
        <w:rPr>
          <w:rFonts w:ascii="Times New Roman" w:hAnsi="Times New Roman" w:cs="Times New Roman"/>
          <w:sz w:val="24"/>
          <w:szCs w:val="24"/>
          <w:lang w:val="en-GB"/>
        </w:rPr>
        <w:t xml:space="preserve">inclusion criteria, all participants must complete the anthropometric and physical performance </w:t>
      </w:r>
      <w:r>
        <w:rPr>
          <w:rFonts w:ascii="Times New Roman" w:hAnsi="Times New Roman" w:cs="Times New Roman"/>
          <w:sz w:val="24"/>
          <w:szCs w:val="24"/>
          <w:lang w:val="en-GB"/>
        </w:rPr>
        <w:t>assessments</w:t>
      </w:r>
      <w:r w:rsidRPr="00500D70">
        <w:rPr>
          <w:rFonts w:ascii="Times New Roman" w:hAnsi="Times New Roman" w:cs="Times New Roman"/>
          <w:sz w:val="24"/>
          <w:szCs w:val="24"/>
          <w:lang w:val="en-GB"/>
        </w:rPr>
        <w:t xml:space="preserve">, have two years of GF experience at the sub-elite club level (Division 1), be over 18 years of age, not on medication contraindicative to exercise </w:t>
      </w:r>
      <w:r>
        <w:rPr>
          <w:rFonts w:ascii="Times New Roman" w:hAnsi="Times New Roman" w:cs="Times New Roman"/>
          <w:sz w:val="24"/>
          <w:szCs w:val="24"/>
          <w:lang w:val="en-GB"/>
        </w:rPr>
        <w:t xml:space="preserve">performance </w:t>
      </w:r>
      <w:r w:rsidRPr="00500D70">
        <w:rPr>
          <w:rFonts w:ascii="Times New Roman" w:hAnsi="Times New Roman" w:cs="Times New Roman"/>
          <w:sz w:val="24"/>
          <w:szCs w:val="24"/>
          <w:lang w:val="en-GB"/>
        </w:rPr>
        <w:t>and considered injury-free and fit to participate by the team physiotherapist</w:t>
      </w:r>
      <w:r w:rsidR="00195591">
        <w:rPr>
          <w:rFonts w:ascii="Times New Roman" w:hAnsi="Times New Roman" w:cs="Times New Roman"/>
          <w:sz w:val="24"/>
          <w:szCs w:val="24"/>
          <w:lang w:val="en-GB"/>
        </w:rPr>
        <w:t>.</w:t>
      </w:r>
      <w:r w:rsidR="00DE58FF" w:rsidRPr="00944268">
        <w:rPr>
          <w:rFonts w:ascii="Times New Roman" w:hAnsi="Times New Roman" w:cs="Times New Roman"/>
          <w:sz w:val="24"/>
          <w:szCs w:val="24"/>
          <w:lang w:val="en-GB"/>
        </w:rPr>
        <w:t xml:space="preserve"> </w:t>
      </w:r>
      <w:r w:rsidR="00765A1C">
        <w:rPr>
          <w:rFonts w:ascii="Times New Roman" w:hAnsi="Times New Roman" w:cs="Times New Roman"/>
          <w:sz w:val="24"/>
          <w:szCs w:val="24"/>
          <w:lang w:val="en-GB"/>
        </w:rPr>
        <w:t>Furthermore, participants were not eligible for inclusion if satisfying any of the following: (</w:t>
      </w:r>
      <w:proofErr w:type="spellStart"/>
      <w:r w:rsidR="00765A1C">
        <w:rPr>
          <w:rFonts w:ascii="Times New Roman" w:hAnsi="Times New Roman" w:cs="Times New Roman"/>
          <w:sz w:val="24"/>
          <w:szCs w:val="24"/>
          <w:lang w:val="en-GB"/>
        </w:rPr>
        <w:t>i</w:t>
      </w:r>
      <w:proofErr w:type="spellEnd"/>
      <w:r w:rsidR="00765A1C">
        <w:rPr>
          <w:rFonts w:ascii="Times New Roman" w:hAnsi="Times New Roman" w:cs="Times New Roman"/>
          <w:sz w:val="24"/>
          <w:szCs w:val="24"/>
          <w:lang w:val="en-GB"/>
        </w:rPr>
        <w:t xml:space="preserve">) current illness or history of illness; (ii) currently participating in elite level intercounty training (iii) travel-based players unable to meet (&gt;90%) of allocated team training. These data were gathered from Health Screening forms completed prior to the study. In Table 1 is shown the </w:t>
      </w:r>
      <w:r w:rsidR="006D3A00">
        <w:rPr>
          <w:rFonts w:ascii="Times New Roman" w:hAnsi="Times New Roman" w:cs="Times New Roman"/>
          <w:sz w:val="24"/>
          <w:szCs w:val="24"/>
          <w:lang w:val="en-GB"/>
        </w:rPr>
        <w:t>anthropometrical data of the participants (n = 38)</w:t>
      </w:r>
      <w:r w:rsidR="00050F5E">
        <w:rPr>
          <w:rFonts w:ascii="Times New Roman" w:hAnsi="Times New Roman" w:cs="Times New Roman"/>
          <w:sz w:val="24"/>
          <w:szCs w:val="24"/>
          <w:lang w:val="en-GB"/>
        </w:rPr>
        <w:t xml:space="preserve">. </w:t>
      </w:r>
    </w:p>
    <w:p w14:paraId="075F8093" w14:textId="0D8DF8A0" w:rsidR="008542EC" w:rsidRDefault="008542EC" w:rsidP="00463C51">
      <w:pPr>
        <w:ind w:firstLine="720"/>
        <w:jc w:val="both"/>
        <w:rPr>
          <w:rFonts w:ascii="Times New Roman" w:hAnsi="Times New Roman" w:cs="Times New Roman"/>
          <w:sz w:val="24"/>
          <w:szCs w:val="24"/>
          <w:lang w:val="en-GB"/>
        </w:rPr>
      </w:pPr>
      <w:r w:rsidRPr="008542EC">
        <w:rPr>
          <w:rFonts w:ascii="Times New Roman" w:hAnsi="Times New Roman" w:cs="Times New Roman"/>
          <w:sz w:val="24"/>
          <w:szCs w:val="24"/>
          <w:lang w:val="en-GB"/>
        </w:rPr>
        <w:t xml:space="preserve">During the </w:t>
      </w:r>
      <w:r w:rsidRPr="008542EC">
        <w:rPr>
          <w:rFonts w:ascii="Times New Roman" w:hAnsi="Times New Roman" w:cs="Times New Roman"/>
          <w:sz w:val="24"/>
          <w:szCs w:val="24"/>
          <w:lang w:val="en-GB"/>
        </w:rPr>
        <w:t>eleven-week</w:t>
      </w:r>
      <w:r w:rsidRPr="008542EC">
        <w:rPr>
          <w:rFonts w:ascii="Times New Roman" w:hAnsi="Times New Roman" w:cs="Times New Roman"/>
          <w:sz w:val="24"/>
          <w:szCs w:val="24"/>
          <w:lang w:val="en-GB"/>
        </w:rPr>
        <w:t xml:space="preserve"> intervention, only one participant was excluded from the study, due to the failure in meeting the minimum number of training sessions needed for all groups which was set to </w:t>
      </w:r>
      <w:r>
        <w:rPr>
          <w:rFonts w:ascii="Times New Roman" w:hAnsi="Times New Roman" w:cs="Times New Roman"/>
          <w:sz w:val="24"/>
          <w:szCs w:val="24"/>
          <w:lang w:val="en-GB"/>
        </w:rPr>
        <w:t>eleven</w:t>
      </w:r>
      <w:r w:rsidRPr="008542EC">
        <w:rPr>
          <w:rFonts w:ascii="Times New Roman" w:hAnsi="Times New Roman" w:cs="Times New Roman"/>
          <w:sz w:val="24"/>
          <w:szCs w:val="24"/>
          <w:lang w:val="en-GB"/>
        </w:rPr>
        <w:t xml:space="preserve">. Every participant who missed more than one session due to absenteeism, injury or did not take a performance test on the scheduled day was removed from </w:t>
      </w:r>
      <w:r w:rsidRPr="008542EC">
        <w:rPr>
          <w:rFonts w:ascii="Times New Roman" w:hAnsi="Times New Roman" w:cs="Times New Roman"/>
          <w:sz w:val="24"/>
          <w:szCs w:val="24"/>
          <w:lang w:val="en-GB"/>
        </w:rPr>
        <w:lastRenderedPageBreak/>
        <w:t>the study. Injury reports were collected weekly. Injury was defined as an event that limits a participant's ability to participate in scheduled training due to pain or discomfort. Throughout the course of the study, one injury was reported during HIIT and SIT training. The participant who reported the injury was removed from the study due to minor lower extremity injury (Knee tendonitis). Compared with other HIIT and SIT studies with aerobic and aerobic running tests, it is not clear whether this attrition rate is unusual, since attrition was not reported in any of the research reviewed.</w:t>
      </w:r>
    </w:p>
    <w:p w14:paraId="6B4186CB" w14:textId="658A5804" w:rsidR="00DE58FF" w:rsidRPr="00944268" w:rsidRDefault="00FD40D2" w:rsidP="00463C51">
      <w:pPr>
        <w:ind w:firstLine="720"/>
        <w:jc w:val="both"/>
        <w:rPr>
          <w:rFonts w:ascii="Times New Roman" w:hAnsi="Times New Roman" w:cs="Times New Roman"/>
          <w:b/>
          <w:bCs/>
          <w:sz w:val="24"/>
          <w:szCs w:val="24"/>
          <w:lang w:val="en-GB"/>
        </w:rPr>
      </w:pPr>
      <w:r w:rsidRPr="00944268">
        <w:rPr>
          <w:rFonts w:ascii="Times New Roman" w:hAnsi="Times New Roman" w:cs="Times New Roman"/>
          <w:b/>
          <w:bCs/>
          <w:sz w:val="24"/>
          <w:szCs w:val="24"/>
          <w:lang w:val="en-GB"/>
        </w:rPr>
        <w:t>Procedures</w:t>
      </w:r>
    </w:p>
    <w:p w14:paraId="3A0E3CA2" w14:textId="3FE56DB5" w:rsidR="00404896" w:rsidRDefault="00404896" w:rsidP="00404896">
      <w:pPr>
        <w:ind w:firstLine="720"/>
        <w:rPr>
          <w:rFonts w:ascii="Times New Roman" w:hAnsi="Times New Roman" w:cs="Times New Roman"/>
          <w:sz w:val="24"/>
          <w:szCs w:val="24"/>
          <w:lang w:val="en-GB"/>
        </w:rPr>
      </w:pPr>
      <w:bookmarkStart w:id="3" w:name="_Hlk31894592"/>
      <w:r w:rsidRPr="002A73DC">
        <w:rPr>
          <w:rFonts w:ascii="Times New Roman" w:hAnsi="Times New Roman" w:cs="Times New Roman"/>
          <w:sz w:val="24"/>
          <w:szCs w:val="24"/>
          <w:lang w:val="en-GB"/>
        </w:rPr>
        <w:t>The study consisted of participants who initially conducted MAS and MSS running performance assessment</w:t>
      </w:r>
      <w:r>
        <w:rPr>
          <w:rFonts w:ascii="Times New Roman" w:hAnsi="Times New Roman" w:cs="Times New Roman"/>
          <w:sz w:val="24"/>
          <w:szCs w:val="24"/>
          <w:lang w:val="en-GB"/>
        </w:rPr>
        <w:t xml:space="preserve"> on the same day</w:t>
      </w:r>
      <w:r w:rsidRPr="002A73DC">
        <w:rPr>
          <w:rFonts w:ascii="Times New Roman" w:hAnsi="Times New Roman" w:cs="Times New Roman"/>
          <w:sz w:val="24"/>
          <w:szCs w:val="24"/>
          <w:lang w:val="en-GB"/>
        </w:rPr>
        <w:t xml:space="preserve">. </w:t>
      </w:r>
      <w:r w:rsidRPr="00944268">
        <w:rPr>
          <w:rFonts w:ascii="Times New Roman" w:hAnsi="Times New Roman" w:cs="Times New Roman"/>
          <w:sz w:val="24"/>
          <w:szCs w:val="24"/>
          <w:lang w:val="en-GB"/>
        </w:rPr>
        <w:t xml:space="preserve">All testing and data collection were directed by the lead researcher and </w:t>
      </w:r>
      <w:r>
        <w:rPr>
          <w:rFonts w:ascii="Times New Roman" w:hAnsi="Times New Roman" w:cs="Times New Roman"/>
          <w:sz w:val="24"/>
          <w:szCs w:val="24"/>
          <w:lang w:val="en-GB"/>
        </w:rPr>
        <w:t xml:space="preserve">were undertaken indoors (anthropometric) and </w:t>
      </w:r>
      <w:r w:rsidRPr="00944268">
        <w:rPr>
          <w:rFonts w:ascii="Times New Roman" w:hAnsi="Times New Roman" w:cs="Times New Roman"/>
          <w:sz w:val="24"/>
          <w:szCs w:val="24"/>
          <w:lang w:val="en-GB"/>
        </w:rPr>
        <w:t xml:space="preserve">outdoors </w:t>
      </w:r>
      <w:r>
        <w:rPr>
          <w:rFonts w:ascii="Times New Roman" w:hAnsi="Times New Roman" w:cs="Times New Roman"/>
          <w:sz w:val="24"/>
          <w:szCs w:val="24"/>
          <w:lang w:val="en-GB"/>
        </w:rPr>
        <w:t xml:space="preserve">(MAS-MSS) </w:t>
      </w:r>
      <w:r w:rsidRPr="00944268">
        <w:rPr>
          <w:rFonts w:ascii="Times New Roman" w:hAnsi="Times New Roman" w:cs="Times New Roman"/>
          <w:sz w:val="24"/>
          <w:szCs w:val="24"/>
          <w:lang w:val="en-GB"/>
        </w:rPr>
        <w:t xml:space="preserve">on </w:t>
      </w:r>
      <w:r>
        <w:rPr>
          <w:rFonts w:ascii="Times New Roman" w:hAnsi="Times New Roman" w:cs="Times New Roman"/>
          <w:sz w:val="24"/>
          <w:szCs w:val="24"/>
          <w:lang w:val="en-GB"/>
        </w:rPr>
        <w:t xml:space="preserve">an </w:t>
      </w:r>
      <w:r w:rsidRPr="00944268">
        <w:rPr>
          <w:rFonts w:ascii="Times New Roman" w:hAnsi="Times New Roman" w:cs="Times New Roman"/>
          <w:sz w:val="24"/>
          <w:szCs w:val="24"/>
          <w:lang w:val="en-GB"/>
        </w:rPr>
        <w:t>all-weather grass pitch between 9.00 am and 12.00 noon</w:t>
      </w:r>
      <w:r>
        <w:rPr>
          <w:rFonts w:ascii="Times New Roman" w:hAnsi="Times New Roman" w:cs="Times New Roman"/>
          <w:sz w:val="24"/>
          <w:szCs w:val="24"/>
          <w:lang w:val="en-GB"/>
        </w:rPr>
        <w:t>, to limit the influence of possible circadian rhythm variations on performance</w:t>
      </w:r>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fldLock="1"/>
      </w:r>
      <w:r w:rsidR="00AF790E">
        <w:rPr>
          <w:rFonts w:ascii="Times New Roman" w:hAnsi="Times New Roman" w:cs="Times New Roman"/>
          <w:sz w:val="24"/>
          <w:szCs w:val="24"/>
          <w:lang w:val="en-GB"/>
        </w:rPr>
        <w:instrText>ADDIN CSL_CITATION {"citationItems":[{"id":"ITEM-1","itemData":{"DOI":"10.1081/cbi-200041039","ISSN":"0742-0528","PMID":"15865319","abstract":"We discuss current knowledge on the description, impact, and underlying causes of circadian rhythmicity in sports performance. We argue that there is a wealth of information from both applied and experimental work, which, when considered together, suggests that sports performance is affected by time of day in normal entrained conditions and that the variation has at least some input from endogenous mechanisms. Nevertheless, precise information on the relative importance of endogenous and exogenous factors is lacking. No single study can answer both the applied and basic research questions that are relevant to this topic, but an appropriate mixture of real-world research on rhythm disturbances and tightly controlled experiments involving forced desynchronization protocols is needed. Important issues, which should be considered by any chronobiologist interested in sports and exercise, include how representative the study sample and the selected performance tests are, test-retest reliability, as well as overall design of the experiment.","author":[{"dropping-particle":"","family":"Drust","given":"B","non-dropping-particle":"","parse-names":false,"suffix":""},{"dropping-particle":"","family":"Waterhouse","given":"J","non-dropping-particle":"","parse-names":false,"suffix":""},{"dropping-particle":"","family":"Atkinson","given":"G","non-dropping-particle":"","parse-names":false,"suffix":""},{"dropping-particle":"","family":"Edwards","given":"B","non-dropping-particle":"","parse-names":false,"suffix":""},{"dropping-particle":"","family":"Reilly","given":"T","non-dropping-particle":"","parse-names":false,"suffix":""}],"container-title":"Chronobiology international","id":"ITEM-1","issue":"1","issued":{"date-parts":[["2005"]]},"page":"21-44","title":"Circadian rhythms in sports performance--an update.","type":"article-journal","volume":"22"},"uris":["http://www.mendeley.com/documents/?uuid=f2e63da4-9a8f-3e04-b443-d75ccc685358"]}],"mendeley":{"formattedCitation":"(Drust, Waterhouse, Atkinson, Edwards, &amp; Reilly, 2005)","plainTextFormattedCitation":"(Drust, Waterhouse, Atkinson, Edwards, &amp; Reilly, 2005)","previouslyFormattedCitation":"(Drust, Waterhouse, Atkinson, Edwards, &amp; Reilly, 2005)"},"properties":{"noteIndex":0},"schema":"https://github.com/citation-style-language/schema/raw/master/csl-citation.json"}</w:instrText>
      </w:r>
      <w:r>
        <w:rPr>
          <w:rFonts w:ascii="Times New Roman" w:hAnsi="Times New Roman" w:cs="Times New Roman"/>
          <w:sz w:val="24"/>
          <w:szCs w:val="24"/>
          <w:lang w:val="en-GB"/>
        </w:rPr>
        <w:fldChar w:fldCharType="separate"/>
      </w:r>
      <w:r w:rsidRPr="00404896">
        <w:rPr>
          <w:rFonts w:ascii="Times New Roman" w:hAnsi="Times New Roman" w:cs="Times New Roman"/>
          <w:noProof/>
          <w:sz w:val="24"/>
          <w:szCs w:val="24"/>
          <w:lang w:val="en-GB"/>
        </w:rPr>
        <w:t>(Drust, Waterhouse, Atkinson, Edwards, &amp; Reilly, 2005)</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ll participants were asked to refrain for intense physical exercise 24 hours prior to the initial testing session. To maximise performance, participants were instructed to consume adequate amounts of slow digesting carbohydrates, lean protein and water 24 hours prior to </w:t>
      </w:r>
      <w:r>
        <w:rPr>
          <w:rFonts w:ascii="Times New Roman" w:hAnsi="Times New Roman" w:cs="Times New Roman"/>
          <w:sz w:val="24"/>
          <w:szCs w:val="24"/>
          <w:lang w:val="en-GB"/>
        </w:rPr>
        <w:t xml:space="preserve">each scheduled </w:t>
      </w:r>
      <w:r>
        <w:rPr>
          <w:rFonts w:ascii="Times New Roman" w:hAnsi="Times New Roman" w:cs="Times New Roman"/>
          <w:sz w:val="24"/>
          <w:szCs w:val="24"/>
          <w:lang w:val="en-GB"/>
        </w:rPr>
        <w:t xml:space="preserve">testing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80/02640414.2011.605459","ISSN":"0264-0414","PMID":"21831001","abstract":"Implementation of a nutrition programme for team sports involves application of scientific research together with the social skills necessary to work with a sports medicine and coaching staff. Both field and court team sports are characterized by intermittent activity requiring a heavy reliance on dietary carbohydrate sources to maintain and replenish glycogen. Energy and substrate demands are high during pre-season training and matches, and moderate during training in the competitive season. Dietary planning must include enough carbohydrate on a moderate energy budget, while also meeting protein needs. Strength and power team sports require muscle-building programmes that must be accompanied by adequate nutrition, and simple anthropometric measurements can help the nutrition practitioner monitor and assess body composition periodically. Use of a body mass scale and a urine specific gravity refractometer can help identify athletes prone to dehydration. Sports beverages and caffeine are the most common supplements, while opinion on the practical effectiveness of creatine is divided. Late-maturing adolescent athletes become concerned about gaining size and muscle, and assessment of maturity status can be carried out with anthropometric procedures. An overriding consideration is that an individual approach is needed to meet each athlete's nutritional needs.","author":[{"dropping-particle":"","family":"Holway","given":"Francis E.","non-dropping-particle":"","parse-names":false,"suffix":""},{"dropping-particle":"","family":"Spriet","given":"Lawrence L.","non-dropping-particle":"","parse-names":false,"suffix":""}],"container-title":"Journal of Sports Sciences","id":"ITEM-1","issue":"sup1","issued":{"date-parts":[["2011","1","11"]]},"page":"S115-S125","title":"Sport-specific nutrition: Practical strategies for team sports","type":"article-journal","volume":"29"},"uris":["http://www.mendeley.com/documents/?uuid=b0f3dd4f-cde8-30bb-aa56-c7b9888fb736"]}],"mendeley":{"formattedCitation":"(Holway &amp; Spriet, 2011)","plainTextFormattedCitation":"(Holway &amp; Spriet, 2011)","previouslyFormattedCitation":"(Holway &amp; Spriet, 2011)"},"properties":{"noteIndex":0},"schema":"https://github.com/citation-style-language/schema/raw/master/csl-citation.json"}</w:instrText>
      </w:r>
      <w:r>
        <w:rPr>
          <w:rFonts w:ascii="Times New Roman" w:hAnsi="Times New Roman" w:cs="Times New Roman"/>
          <w:sz w:val="24"/>
          <w:szCs w:val="24"/>
          <w:lang w:val="en-GB"/>
        </w:rPr>
        <w:fldChar w:fldCharType="separate"/>
      </w:r>
      <w:r w:rsidRPr="009E49B1">
        <w:rPr>
          <w:rFonts w:ascii="Times New Roman" w:hAnsi="Times New Roman" w:cs="Times New Roman"/>
          <w:noProof/>
          <w:sz w:val="24"/>
          <w:szCs w:val="24"/>
          <w:lang w:val="en-GB"/>
        </w:rPr>
        <w:t>(Holway &amp; Spriet, 201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fter the completion of the anthropometric assessments, a standardised “RAMP” warm up, which consisted of jogging, bodyweight movements and running exercises were organised and directed by the lead researcher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bstract":"See, stats, and : https : / / www . researchgate . net / publication / 280945961 Jeffreys (2007) Warm - up : The method - ups . Professional Strength . (6) 12 - 18 Article CITATIONS 4 READS 8 , 501 1 : Some : RAMP Ian University 60 SEE All . The . While some elements of the strength and conditioning portfolio have yet to achieve acceptance in the preparation of athletes in all sports , one area of practice which is almost universally accepted is the principle of the warm - up . Today , few athletes at any level train or compete without some attempt at a \" warm - up \" . However , while the general principles surrounding the need to warm - up remain valid , a large body of evidence is building up which both questions some of our current practices , and provides possible opportunities to improve practice . This article looks at current practice , and presents a model around which to construct effective warm - ups . Why do we warm - up ? An important starting point in examining optimal application of warm - up is to examine the rationale behind why we warm - up . In its simplest terms , the goal of the warm - up is to prepare the athlete mentally and physically for exercise or competition . 21 Awelldesignedwarm-upcanincreasemuscletemperature,coretemperature,bloodflow26andalsodisrupttransientconnectivetissuebonds.13Theseeffectscanhavethefollowingpositiveeffectsonperformance: • Fastermusclecontractionandrelaxationofbothagonistandantagonistmuscles.21","author":[{"dropping-particle":"","family":"Jeffreys","given":"Ian","non-dropping-particle":"","parse-names":false,"suffix":""}],"container-title":"Professional Strength And Conditioning","id":"ITEM-1","issue":"January 2007","issued":{"date-parts":[["2007"]]},"page":"15-19","title":"Warm up revisited – the ‘ramp’ method of optimising performance preparation","type":"article-journal","volume":"6"},"uris":["http://www.mendeley.com/documents/?uuid=0fcf2090-7225-4361-b270-da77d64d9b00"]}],"mendeley":{"formattedCitation":"(Jeffreys, 2007)","plainTextFormattedCitation":"(Jeffreys, 2007)","previouslyFormattedCitation":"(Jeffreys, 2007)"},"properties":{"noteIndex":0},"schema":"https://github.com/citation-style-language/schema/raw/master/csl-citation.json"}</w:instrText>
      </w:r>
      <w:r>
        <w:rPr>
          <w:rFonts w:ascii="Times New Roman" w:hAnsi="Times New Roman" w:cs="Times New Roman"/>
          <w:sz w:val="24"/>
          <w:szCs w:val="24"/>
          <w:lang w:val="en-GB"/>
        </w:rPr>
        <w:fldChar w:fldCharType="separate"/>
      </w:r>
      <w:r w:rsidRPr="004D7191">
        <w:rPr>
          <w:rFonts w:ascii="Times New Roman" w:hAnsi="Times New Roman" w:cs="Times New Roman"/>
          <w:noProof/>
          <w:sz w:val="24"/>
          <w:szCs w:val="24"/>
          <w:lang w:val="en-GB"/>
        </w:rPr>
        <w:t>(Jeffreys, 2007)</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Testing were conducted in the stated sequence and e</w:t>
      </w:r>
      <w:r w:rsidRPr="00944268">
        <w:rPr>
          <w:rFonts w:ascii="Times New Roman" w:hAnsi="Times New Roman" w:cs="Times New Roman"/>
          <w:sz w:val="24"/>
          <w:szCs w:val="24"/>
          <w:lang w:val="en-GB"/>
        </w:rPr>
        <w:t xml:space="preserve">ach </w:t>
      </w:r>
      <w:r>
        <w:rPr>
          <w:rFonts w:ascii="Times New Roman" w:hAnsi="Times New Roman" w:cs="Times New Roman"/>
          <w:sz w:val="24"/>
          <w:szCs w:val="24"/>
          <w:lang w:val="en-GB"/>
        </w:rPr>
        <w:t>participant</w:t>
      </w:r>
      <w:r w:rsidRPr="00944268">
        <w:rPr>
          <w:rFonts w:ascii="Times New Roman" w:hAnsi="Times New Roman" w:cs="Times New Roman"/>
          <w:sz w:val="24"/>
          <w:szCs w:val="24"/>
          <w:lang w:val="en-GB"/>
        </w:rPr>
        <w:t xml:space="preserve"> was assigned to</w:t>
      </w:r>
      <w:r>
        <w:rPr>
          <w:rFonts w:ascii="Times New Roman" w:hAnsi="Times New Roman" w:cs="Times New Roman"/>
          <w:sz w:val="24"/>
          <w:szCs w:val="24"/>
          <w:lang w:val="en-GB"/>
        </w:rPr>
        <w:t xml:space="preserve"> a fixed </w:t>
      </w:r>
      <w:r w:rsidRPr="00944268">
        <w:rPr>
          <w:rFonts w:ascii="Times New Roman" w:hAnsi="Times New Roman" w:cs="Times New Roman"/>
          <w:sz w:val="24"/>
          <w:szCs w:val="24"/>
          <w:lang w:val="en-GB"/>
        </w:rPr>
        <w:t xml:space="preserve">time, and </w:t>
      </w:r>
      <w:r>
        <w:rPr>
          <w:rFonts w:ascii="Times New Roman" w:hAnsi="Times New Roman" w:cs="Times New Roman"/>
          <w:sz w:val="24"/>
          <w:szCs w:val="24"/>
          <w:lang w:val="en-GB"/>
        </w:rPr>
        <w:t xml:space="preserve">the </w:t>
      </w:r>
      <w:r w:rsidRPr="00944268">
        <w:rPr>
          <w:rFonts w:ascii="Times New Roman" w:hAnsi="Times New Roman" w:cs="Times New Roman"/>
          <w:sz w:val="24"/>
          <w:szCs w:val="24"/>
          <w:lang w:val="en-GB"/>
        </w:rPr>
        <w:t xml:space="preserve">testing assessments </w:t>
      </w:r>
      <w:r>
        <w:rPr>
          <w:rFonts w:ascii="Times New Roman" w:hAnsi="Times New Roman" w:cs="Times New Roman"/>
          <w:sz w:val="24"/>
          <w:szCs w:val="24"/>
          <w:lang w:val="en-GB"/>
        </w:rPr>
        <w:t xml:space="preserve">followed </w:t>
      </w:r>
      <w:r w:rsidRPr="00944268">
        <w:rPr>
          <w:rFonts w:ascii="Times New Roman" w:hAnsi="Times New Roman" w:cs="Times New Roman"/>
          <w:sz w:val="24"/>
          <w:szCs w:val="24"/>
          <w:lang w:val="en-GB"/>
        </w:rPr>
        <w:t xml:space="preserve">that sequence to </w:t>
      </w:r>
      <w:r>
        <w:rPr>
          <w:rFonts w:ascii="Times New Roman" w:hAnsi="Times New Roman" w:cs="Times New Roman"/>
          <w:sz w:val="24"/>
          <w:szCs w:val="24"/>
          <w:lang w:val="en-GB"/>
        </w:rPr>
        <w:t>ensure</w:t>
      </w:r>
      <w:r w:rsidRPr="00944268">
        <w:rPr>
          <w:rFonts w:ascii="Times New Roman" w:hAnsi="Times New Roman" w:cs="Times New Roman"/>
          <w:sz w:val="24"/>
          <w:szCs w:val="24"/>
          <w:lang w:val="en-GB"/>
        </w:rPr>
        <w:t xml:space="preserve"> optimal recovery between trial attempts</w:t>
      </w:r>
      <w:r>
        <w:rPr>
          <w:rFonts w:ascii="Times New Roman" w:hAnsi="Times New Roman" w:cs="Times New Roman"/>
          <w:sz w:val="24"/>
          <w:szCs w:val="24"/>
          <w:lang w:val="en-GB"/>
        </w:rPr>
        <w:t xml:space="preserve">, thereby minimising the impact of </w:t>
      </w:r>
      <w:r w:rsidRPr="00944268">
        <w:rPr>
          <w:rFonts w:ascii="Times New Roman" w:hAnsi="Times New Roman" w:cs="Times New Roman"/>
          <w:sz w:val="24"/>
          <w:szCs w:val="24"/>
          <w:lang w:val="en-GB"/>
        </w:rPr>
        <w:t xml:space="preserve">cumulative fatigue impacting performance </w:t>
      </w:r>
      <w:r w:rsidRPr="00944268">
        <w:rPr>
          <w:rFonts w:ascii="Times New Roman" w:hAnsi="Times New Roman" w:cs="Times New Roman"/>
          <w:sz w:val="24"/>
          <w:szCs w:val="24"/>
          <w:lang w:val="en-GB"/>
        </w:rPr>
        <w:fldChar w:fldCharType="begin" w:fldLock="1"/>
      </w:r>
      <w:r w:rsidRPr="00944268">
        <w:rPr>
          <w:rFonts w:ascii="Times New Roman" w:hAnsi="Times New Roman" w:cs="Times New Roman"/>
          <w:sz w:val="24"/>
          <w:szCs w:val="24"/>
          <w:lang w:val="en-GB"/>
        </w:rPr>
        <w:instrText>ADDIN CSL_CITATION {"citationItems":[{"id":"ITEM-1","itemData":{"DOI":"10.1519/1533-4287(2001)015&lt;0279:TIOVRI&gt;2.0.CO;2","ISSN":"10648011","PMID":"11710651","abstract":"The purpose of this study was to measure the effects of varied rest interval lengths on the vertical jump heights and ground reaction forces during the execution of a depth jump from a predetermined optimal height. The subjects were 12 men with a mean (SD) age of 25.08 ± 2.43 years. Each subject's optimal depth jump height was determined by executing depth jumps from 10-80 cm. After determining their optimal depth jump height, the subjects performed 3 sets of 10 depth jumps, each set with a different rest interval duration. The 3 rest intervals between depth jumps were 15, 30, and 60 seconds and were counterbalanced for each subject. Maximal vertical jump height and vertical ground reaction forces were calculated for each depth jump trial. The Peak Performance Motion Measurement System was used to measure vertical jump height and the Kistler force platform was used to measure ground reaction forces. Two-way analyses of variance revealed that rest interval length did not affect (p &gt; 0.05) vertical jump height or vertical ground reaction forces. Therefore, this study demonstrated a 15-second rest interval was sufficient for recovery during the performance of depth jumps.","author":[{"dropping-particle":"","family":"Read","given":"M. Michael","non-dropping-particle":"","parse-names":false,"suffix":""},{"dropping-particle":"","family":"Cisar","given":"Craig","non-dropping-particle":"","parse-names":false,"suffix":""}],"container-title":"Journal of Strength and Conditioning Research","id":"ITEM-1","issue":"3","issued":{"date-parts":[["2001","8"]]},"page":"279-283","title":"The Influence of Varied Rest Interval Lengths on Depth Jump Performance","type":"article-journal","volume":"15"},"uris":["http://www.mendeley.com/documents/?uuid=c0f990d2-8ef9-3fcd-a91b-d5ed05ab48cb"]}],"mendeley":{"formattedCitation":"(Read &amp; Cisar, 2001)","plainTextFormattedCitation":"(Read &amp; Cisar, 2001)","previouslyFormattedCitation":"(Read &amp; Cisar, 2001)"},"properties":{"noteIndex":0},"schema":"https://github.com/citation-style-language/schema/raw/master/csl-citation.json"}</w:instrText>
      </w:r>
      <w:r w:rsidRPr="00944268">
        <w:rPr>
          <w:rFonts w:ascii="Times New Roman" w:hAnsi="Times New Roman" w:cs="Times New Roman"/>
          <w:sz w:val="24"/>
          <w:szCs w:val="24"/>
          <w:lang w:val="en-GB"/>
        </w:rPr>
        <w:fldChar w:fldCharType="separate"/>
      </w:r>
      <w:r w:rsidRPr="00944268">
        <w:rPr>
          <w:rFonts w:ascii="Times New Roman" w:hAnsi="Times New Roman" w:cs="Times New Roman"/>
          <w:noProof/>
          <w:sz w:val="24"/>
          <w:szCs w:val="24"/>
          <w:lang w:val="en-GB"/>
        </w:rPr>
        <w:t>(Read &amp; Cisar, 2001)</w:t>
      </w:r>
      <w:r w:rsidRPr="00944268">
        <w:rPr>
          <w:rFonts w:ascii="Times New Roman" w:hAnsi="Times New Roman" w:cs="Times New Roman"/>
          <w:sz w:val="24"/>
          <w:szCs w:val="24"/>
          <w:lang w:val="en-GB"/>
        </w:rPr>
        <w:fldChar w:fldCharType="end"/>
      </w:r>
      <w:r w:rsidRPr="00944268">
        <w:rPr>
          <w:rFonts w:ascii="Times New Roman" w:hAnsi="Times New Roman" w:cs="Times New Roman"/>
          <w:sz w:val="24"/>
          <w:szCs w:val="24"/>
          <w:lang w:val="en-GB"/>
        </w:rPr>
        <w:t>.</w:t>
      </w:r>
      <w:r>
        <w:rPr>
          <w:rFonts w:ascii="Times New Roman" w:hAnsi="Times New Roman" w:cs="Times New Roman"/>
          <w:i/>
          <w:iCs/>
          <w:sz w:val="24"/>
          <w:szCs w:val="24"/>
          <w:lang w:val="en-GB"/>
        </w:rPr>
        <w:t xml:space="preserve"> </w:t>
      </w:r>
      <w:r w:rsidRPr="00944268">
        <w:rPr>
          <w:rFonts w:ascii="Times New Roman" w:hAnsi="Times New Roman" w:cs="Times New Roman"/>
          <w:sz w:val="24"/>
          <w:szCs w:val="24"/>
          <w:lang w:val="en-GB"/>
        </w:rPr>
        <w:t>Each player was assigned to</w:t>
      </w:r>
      <w:r>
        <w:rPr>
          <w:rFonts w:ascii="Times New Roman" w:hAnsi="Times New Roman" w:cs="Times New Roman"/>
          <w:sz w:val="24"/>
          <w:szCs w:val="24"/>
          <w:lang w:val="en-GB"/>
        </w:rPr>
        <w:t xml:space="preserve"> a fixed </w:t>
      </w:r>
      <w:r w:rsidRPr="00944268">
        <w:rPr>
          <w:rFonts w:ascii="Times New Roman" w:hAnsi="Times New Roman" w:cs="Times New Roman"/>
          <w:sz w:val="24"/>
          <w:szCs w:val="24"/>
          <w:lang w:val="en-GB"/>
        </w:rPr>
        <w:t xml:space="preserve">time, and </w:t>
      </w:r>
      <w:r>
        <w:rPr>
          <w:rFonts w:ascii="Times New Roman" w:hAnsi="Times New Roman" w:cs="Times New Roman"/>
          <w:sz w:val="24"/>
          <w:szCs w:val="24"/>
          <w:lang w:val="en-GB"/>
        </w:rPr>
        <w:t xml:space="preserve">the </w:t>
      </w:r>
      <w:r w:rsidRPr="00944268">
        <w:rPr>
          <w:rFonts w:ascii="Times New Roman" w:hAnsi="Times New Roman" w:cs="Times New Roman"/>
          <w:sz w:val="24"/>
          <w:szCs w:val="24"/>
          <w:lang w:val="en-GB"/>
        </w:rPr>
        <w:t xml:space="preserve">testing assessments </w:t>
      </w:r>
      <w:r>
        <w:rPr>
          <w:rFonts w:ascii="Times New Roman" w:hAnsi="Times New Roman" w:cs="Times New Roman"/>
          <w:sz w:val="24"/>
          <w:szCs w:val="24"/>
          <w:lang w:val="en-GB"/>
        </w:rPr>
        <w:t xml:space="preserve">followed </w:t>
      </w:r>
      <w:r w:rsidRPr="00944268">
        <w:rPr>
          <w:rFonts w:ascii="Times New Roman" w:hAnsi="Times New Roman" w:cs="Times New Roman"/>
          <w:sz w:val="24"/>
          <w:szCs w:val="24"/>
          <w:lang w:val="en-GB"/>
        </w:rPr>
        <w:t xml:space="preserve">that sequence to </w:t>
      </w:r>
      <w:r>
        <w:rPr>
          <w:rFonts w:ascii="Times New Roman" w:hAnsi="Times New Roman" w:cs="Times New Roman"/>
          <w:sz w:val="24"/>
          <w:szCs w:val="24"/>
          <w:lang w:val="en-GB"/>
        </w:rPr>
        <w:t>ensure</w:t>
      </w:r>
      <w:r w:rsidRPr="00944268">
        <w:rPr>
          <w:rFonts w:ascii="Times New Roman" w:hAnsi="Times New Roman" w:cs="Times New Roman"/>
          <w:sz w:val="24"/>
          <w:szCs w:val="24"/>
          <w:lang w:val="en-GB"/>
        </w:rPr>
        <w:t xml:space="preserve"> optimal </w:t>
      </w:r>
      <w:r w:rsidRPr="00944268">
        <w:rPr>
          <w:rFonts w:ascii="Times New Roman" w:hAnsi="Times New Roman" w:cs="Times New Roman"/>
          <w:sz w:val="24"/>
          <w:szCs w:val="24"/>
          <w:lang w:val="en-GB"/>
        </w:rPr>
        <w:lastRenderedPageBreak/>
        <w:t xml:space="preserve">recovery between trial attempts and </w:t>
      </w:r>
      <w:r>
        <w:rPr>
          <w:rFonts w:ascii="Times New Roman" w:hAnsi="Times New Roman" w:cs="Times New Roman"/>
          <w:sz w:val="24"/>
          <w:szCs w:val="24"/>
          <w:lang w:val="en-GB"/>
        </w:rPr>
        <w:t xml:space="preserve">to </w:t>
      </w:r>
      <w:r w:rsidRPr="00944268">
        <w:rPr>
          <w:rFonts w:ascii="Times New Roman" w:hAnsi="Times New Roman" w:cs="Times New Roman"/>
          <w:sz w:val="24"/>
          <w:szCs w:val="24"/>
          <w:lang w:val="en-GB"/>
        </w:rPr>
        <w:t>minimise</w:t>
      </w:r>
      <w:r>
        <w:rPr>
          <w:rFonts w:ascii="Times New Roman" w:hAnsi="Times New Roman" w:cs="Times New Roman"/>
          <w:sz w:val="24"/>
          <w:szCs w:val="24"/>
          <w:lang w:val="en-GB"/>
        </w:rPr>
        <w:t xml:space="preserve"> </w:t>
      </w:r>
      <w:r w:rsidRPr="00944268">
        <w:rPr>
          <w:rFonts w:ascii="Times New Roman" w:hAnsi="Times New Roman" w:cs="Times New Roman"/>
          <w:sz w:val="24"/>
          <w:szCs w:val="24"/>
          <w:lang w:val="en-GB"/>
        </w:rPr>
        <w:t xml:space="preserve">cumulative fatigue impacting performance </w:t>
      </w:r>
      <w:r w:rsidRPr="00944268">
        <w:rPr>
          <w:rFonts w:ascii="Times New Roman" w:hAnsi="Times New Roman" w:cs="Times New Roman"/>
          <w:sz w:val="24"/>
          <w:szCs w:val="24"/>
          <w:lang w:val="en-GB"/>
        </w:rPr>
        <w:fldChar w:fldCharType="begin" w:fldLock="1"/>
      </w:r>
      <w:r w:rsidRPr="00944268">
        <w:rPr>
          <w:rFonts w:ascii="Times New Roman" w:hAnsi="Times New Roman" w:cs="Times New Roman"/>
          <w:sz w:val="24"/>
          <w:szCs w:val="24"/>
          <w:lang w:val="en-GB"/>
        </w:rPr>
        <w:instrText>ADDIN CSL_CITATION {"citationItems":[{"id":"ITEM-1","itemData":{"DOI":"10.1519/1533-4287(2001)015&lt;0279:TIOVRI&gt;2.0.CO;2","ISSN":"10648011","PMID":"11710651","abstract":"The purpose of this study was to measure the effects of varied rest interval lengths on the vertical jump heights and ground reaction forces during the execution of a depth jump from a predetermined optimal height. The subjects were 12 men with a mean (SD) age of 25.08 ± 2.43 years. Each subject's optimal depth jump height was determined by executing depth jumps from 10-80 cm. After determining their optimal depth jump height, the subjects performed 3 sets of 10 depth jumps, each set with a different rest interval duration. The 3 rest intervals between depth jumps were 15, 30, and 60 seconds and were counterbalanced for each subject. Maximal vertical jump height and vertical ground reaction forces were calculated for each depth jump trial. The Peak Performance Motion Measurement System was used to measure vertical jump height and the Kistler force platform was used to measure ground reaction forces. Two-way analyses of variance revealed that rest interval length did not affect (p &gt; 0.05) vertical jump height or vertical ground reaction forces. Therefore, this study demonstrated a 15-second rest interval was sufficient for recovery during the performance of depth jumps.","author":[{"dropping-particle":"","family":"Read","given":"M. Michael","non-dropping-particle":"","parse-names":false,"suffix":""},{"dropping-particle":"","family":"Cisar","given":"Craig","non-dropping-particle":"","parse-names":false,"suffix":""}],"container-title":"Journal of Strength and Conditioning Research","id":"ITEM-1","issue":"3","issued":{"date-parts":[["2001","8"]]},"page":"279-283","title":"The Influence of Varied Rest Interval Lengths on Depth Jump Performance","type":"article-journal","volume":"15"},"uris":["http://www.mendeley.com/documents/?uuid=c0f990d2-8ef9-3fcd-a91b-d5ed05ab48cb"]}],"mendeley":{"formattedCitation":"(Read &amp; Cisar, 2001)","plainTextFormattedCitation":"(Read &amp; Cisar, 2001)","previouslyFormattedCitation":"(Read &amp; Cisar, 2001)"},"properties":{"noteIndex":0},"schema":"https://github.com/citation-style-language/schema/raw/master/csl-citation.json"}</w:instrText>
      </w:r>
      <w:r w:rsidRPr="00944268">
        <w:rPr>
          <w:rFonts w:ascii="Times New Roman" w:hAnsi="Times New Roman" w:cs="Times New Roman"/>
          <w:sz w:val="24"/>
          <w:szCs w:val="24"/>
          <w:lang w:val="en-GB"/>
        </w:rPr>
        <w:fldChar w:fldCharType="separate"/>
      </w:r>
      <w:r w:rsidRPr="00944268">
        <w:rPr>
          <w:rFonts w:ascii="Times New Roman" w:hAnsi="Times New Roman" w:cs="Times New Roman"/>
          <w:noProof/>
          <w:sz w:val="24"/>
          <w:szCs w:val="24"/>
          <w:lang w:val="en-GB"/>
        </w:rPr>
        <w:t>(Read &amp; Cisar, 2001)</w:t>
      </w:r>
      <w:r w:rsidRPr="00944268">
        <w:rPr>
          <w:rFonts w:ascii="Times New Roman" w:hAnsi="Times New Roman" w:cs="Times New Roman"/>
          <w:sz w:val="24"/>
          <w:szCs w:val="24"/>
          <w:lang w:val="en-GB"/>
        </w:rPr>
        <w:fldChar w:fldCharType="end"/>
      </w:r>
      <w:r w:rsidRPr="00944268">
        <w:rPr>
          <w:rFonts w:ascii="Times New Roman" w:hAnsi="Times New Roman" w:cs="Times New Roman"/>
          <w:sz w:val="24"/>
          <w:szCs w:val="24"/>
          <w:lang w:val="en-GB"/>
        </w:rPr>
        <w:t>.</w:t>
      </w:r>
    </w:p>
    <w:p w14:paraId="056BEE2F" w14:textId="5AA38916" w:rsidR="004D786F" w:rsidRDefault="004D786F" w:rsidP="004D786F">
      <w:pPr>
        <w:ind w:firstLine="720"/>
        <w:rPr>
          <w:rFonts w:ascii="Times New Roman" w:hAnsi="Times New Roman" w:cs="Times New Roman"/>
          <w:sz w:val="24"/>
          <w:szCs w:val="24"/>
          <w:lang w:val="en-GB"/>
        </w:rPr>
      </w:pPr>
      <w:r w:rsidRPr="002A73DC">
        <w:rPr>
          <w:rFonts w:ascii="Times New Roman" w:hAnsi="Times New Roman" w:cs="Times New Roman"/>
          <w:sz w:val="24"/>
          <w:szCs w:val="24"/>
          <w:lang w:val="en-GB"/>
        </w:rPr>
        <w:t xml:space="preserve">The </w:t>
      </w:r>
      <w:r>
        <w:rPr>
          <w:rFonts w:ascii="Times New Roman" w:hAnsi="Times New Roman" w:cs="Times New Roman"/>
          <w:sz w:val="24"/>
          <w:szCs w:val="24"/>
          <w:lang w:val="en-GB"/>
        </w:rPr>
        <w:t>initial</w:t>
      </w:r>
      <w:r w:rsidRPr="002A73DC">
        <w:rPr>
          <w:rFonts w:ascii="Times New Roman" w:hAnsi="Times New Roman" w:cs="Times New Roman"/>
          <w:sz w:val="24"/>
          <w:szCs w:val="24"/>
          <w:lang w:val="en-GB"/>
        </w:rPr>
        <w:t xml:space="preserve"> test</w:t>
      </w:r>
      <w:r>
        <w:rPr>
          <w:rFonts w:ascii="Times New Roman" w:hAnsi="Times New Roman" w:cs="Times New Roman"/>
          <w:sz w:val="24"/>
          <w:szCs w:val="24"/>
          <w:lang w:val="en-GB"/>
        </w:rPr>
        <w:t>ing</w:t>
      </w:r>
      <w:r w:rsidRPr="002A73DC">
        <w:rPr>
          <w:rFonts w:ascii="Times New Roman" w:hAnsi="Times New Roman" w:cs="Times New Roman"/>
          <w:sz w:val="24"/>
          <w:szCs w:val="24"/>
          <w:lang w:val="en-GB"/>
        </w:rPr>
        <w:t xml:space="preserve"> session took place at the </w:t>
      </w:r>
      <w:r>
        <w:rPr>
          <w:rFonts w:ascii="Times New Roman" w:hAnsi="Times New Roman" w:cs="Times New Roman"/>
          <w:sz w:val="24"/>
          <w:szCs w:val="24"/>
          <w:lang w:val="en-GB"/>
        </w:rPr>
        <w:t>beginning</w:t>
      </w:r>
      <w:r w:rsidRPr="002A73DC">
        <w:rPr>
          <w:rFonts w:ascii="Times New Roman" w:hAnsi="Times New Roman" w:cs="Times New Roman"/>
          <w:sz w:val="24"/>
          <w:szCs w:val="24"/>
          <w:lang w:val="en-GB"/>
        </w:rPr>
        <w:t xml:space="preserve"> pre-season</w:t>
      </w:r>
      <w:r>
        <w:rPr>
          <w:rFonts w:ascii="Times New Roman" w:hAnsi="Times New Roman" w:cs="Times New Roman"/>
          <w:sz w:val="24"/>
          <w:szCs w:val="24"/>
          <w:lang w:val="en-GB"/>
        </w:rPr>
        <w:t xml:space="preserve"> training</w:t>
      </w:r>
      <w:r w:rsidRPr="002A73DC">
        <w:rPr>
          <w:rFonts w:ascii="Times New Roman" w:hAnsi="Times New Roman" w:cs="Times New Roman"/>
          <w:sz w:val="24"/>
          <w:szCs w:val="24"/>
          <w:lang w:val="en-GB"/>
        </w:rPr>
        <w:t xml:space="preserve"> (</w:t>
      </w:r>
      <w:r w:rsidR="004E0159">
        <w:rPr>
          <w:rFonts w:ascii="Times New Roman" w:hAnsi="Times New Roman" w:cs="Times New Roman"/>
          <w:sz w:val="24"/>
          <w:szCs w:val="24"/>
          <w:lang w:val="en-GB"/>
        </w:rPr>
        <w:t>November</w:t>
      </w:r>
      <w:r w:rsidRPr="002A73DC">
        <w:rPr>
          <w:rFonts w:ascii="Times New Roman" w:hAnsi="Times New Roman" w:cs="Times New Roman"/>
          <w:sz w:val="24"/>
          <w:szCs w:val="24"/>
          <w:lang w:val="en-GB"/>
        </w:rPr>
        <w:t xml:space="preserve"> </w:t>
      </w:r>
      <w:r w:rsidR="004E0159">
        <w:rPr>
          <w:rFonts w:ascii="Times New Roman" w:hAnsi="Times New Roman" w:cs="Times New Roman"/>
          <w:sz w:val="24"/>
          <w:szCs w:val="24"/>
          <w:lang w:val="en-GB"/>
        </w:rPr>
        <w:t>30</w:t>
      </w:r>
      <w:r w:rsidRPr="002A73DC">
        <w:rPr>
          <w:rFonts w:ascii="Times New Roman" w:hAnsi="Times New Roman" w:cs="Times New Roman"/>
          <w:sz w:val="24"/>
          <w:szCs w:val="24"/>
          <w:lang w:val="en-GB"/>
        </w:rPr>
        <w:t>, 20</w:t>
      </w:r>
      <w:r w:rsidR="004E0159">
        <w:rPr>
          <w:rFonts w:ascii="Times New Roman" w:hAnsi="Times New Roman" w:cs="Times New Roman"/>
          <w:sz w:val="24"/>
          <w:szCs w:val="24"/>
          <w:lang w:val="en-GB"/>
        </w:rPr>
        <w:t>19</w:t>
      </w:r>
      <w:r w:rsidRPr="002A73DC">
        <w:rPr>
          <w:rFonts w:ascii="Times New Roman" w:hAnsi="Times New Roman" w:cs="Times New Roman"/>
          <w:sz w:val="24"/>
          <w:szCs w:val="24"/>
          <w:lang w:val="en-GB"/>
        </w:rPr>
        <w:t>)</w:t>
      </w:r>
      <w:r>
        <w:rPr>
          <w:rFonts w:ascii="Times New Roman" w:hAnsi="Times New Roman" w:cs="Times New Roman"/>
          <w:sz w:val="24"/>
          <w:szCs w:val="24"/>
          <w:lang w:val="en-GB"/>
        </w:rPr>
        <w:t>, pre-testing consisted of (1) Anthropometrical (2) MSS assessments; (3) 1,500m</w:t>
      </w:r>
      <w:r w:rsidRPr="00944268">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time trial </w:t>
      </w:r>
      <w:r w:rsidRPr="00944268">
        <w:rPr>
          <w:rFonts w:ascii="Times New Roman" w:hAnsi="Times New Roman" w:cs="Times New Roman"/>
          <w:sz w:val="24"/>
          <w:szCs w:val="24"/>
          <w:lang w:val="en-GB"/>
        </w:rPr>
        <w:t>(</w:t>
      </w:r>
      <w:r>
        <w:rPr>
          <w:rFonts w:ascii="Times New Roman" w:hAnsi="Times New Roman" w:cs="Times New Roman"/>
          <w:sz w:val="24"/>
          <w:szCs w:val="24"/>
          <w:lang w:val="en-GB"/>
        </w:rPr>
        <w:t>1,500</w:t>
      </w:r>
      <w:r w:rsidRPr="00944268">
        <w:rPr>
          <w:rFonts w:ascii="Times New Roman" w:hAnsi="Times New Roman" w:cs="Times New Roman"/>
          <w:sz w:val="24"/>
          <w:szCs w:val="24"/>
          <w:lang w:val="en-GB"/>
        </w:rPr>
        <w:t>TT)</w:t>
      </w:r>
      <w:r>
        <w:rPr>
          <w:rFonts w:ascii="Times New Roman" w:hAnsi="Times New Roman" w:cs="Times New Roman"/>
          <w:sz w:val="24"/>
          <w:szCs w:val="24"/>
          <w:lang w:val="en-GB"/>
        </w:rPr>
        <w:t>. From week 2 to 4, participants commenced a three-week general preparation phase (GPP), whereby all individuals participated in the same training programs (</w:t>
      </w:r>
      <w:r>
        <w:rPr>
          <w:rFonts w:ascii="Times New Roman" w:hAnsi="Times New Roman" w:cs="Times New Roman"/>
          <w:i/>
          <w:iCs/>
          <w:sz w:val="24"/>
          <w:szCs w:val="24"/>
          <w:lang w:val="en-GB"/>
        </w:rPr>
        <w:t xml:space="preserve">control group). </w:t>
      </w:r>
      <w:r w:rsidRPr="008F5C38">
        <w:rPr>
          <w:rFonts w:ascii="Times New Roman" w:hAnsi="Times New Roman" w:cs="Times New Roman"/>
          <w:sz w:val="24"/>
          <w:szCs w:val="24"/>
          <w:lang w:val="en-GB"/>
        </w:rPr>
        <w:t xml:space="preserve">On completion of the three-week control period </w:t>
      </w:r>
      <w:r>
        <w:rPr>
          <w:rFonts w:ascii="Times New Roman" w:hAnsi="Times New Roman" w:cs="Times New Roman"/>
          <w:sz w:val="24"/>
          <w:szCs w:val="24"/>
          <w:lang w:val="en-GB"/>
        </w:rPr>
        <w:t>(</w:t>
      </w:r>
      <w:r w:rsidR="004E0159">
        <w:rPr>
          <w:rFonts w:ascii="Times New Roman" w:hAnsi="Times New Roman" w:cs="Times New Roman"/>
          <w:sz w:val="24"/>
          <w:szCs w:val="24"/>
          <w:lang w:val="en-GB"/>
        </w:rPr>
        <w:t>December</w:t>
      </w:r>
      <w:r w:rsidRPr="002A73DC">
        <w:rPr>
          <w:rFonts w:ascii="Times New Roman" w:hAnsi="Times New Roman" w:cs="Times New Roman"/>
          <w:sz w:val="24"/>
          <w:szCs w:val="24"/>
          <w:lang w:val="en-GB"/>
        </w:rPr>
        <w:t xml:space="preserve"> </w:t>
      </w:r>
      <w:r w:rsidR="004E0159">
        <w:rPr>
          <w:rFonts w:ascii="Times New Roman" w:hAnsi="Times New Roman" w:cs="Times New Roman"/>
          <w:sz w:val="24"/>
          <w:szCs w:val="24"/>
          <w:lang w:val="en-GB"/>
        </w:rPr>
        <w:t>21</w:t>
      </w:r>
      <w:r w:rsidRPr="002A73DC">
        <w:rPr>
          <w:rFonts w:ascii="Times New Roman" w:hAnsi="Times New Roman" w:cs="Times New Roman"/>
          <w:sz w:val="24"/>
          <w:szCs w:val="24"/>
          <w:lang w:val="en-GB"/>
        </w:rPr>
        <w:t>, 20</w:t>
      </w:r>
      <w:r w:rsidR="004E0159">
        <w:rPr>
          <w:rFonts w:ascii="Times New Roman" w:hAnsi="Times New Roman" w:cs="Times New Roman"/>
          <w:sz w:val="24"/>
          <w:szCs w:val="24"/>
          <w:lang w:val="en-GB"/>
        </w:rPr>
        <w:t>19</w:t>
      </w:r>
      <w:r w:rsidRPr="002A73DC">
        <w:rPr>
          <w:rFonts w:ascii="Times New Roman" w:hAnsi="Times New Roman" w:cs="Times New Roman"/>
          <w:sz w:val="24"/>
          <w:szCs w:val="24"/>
          <w:lang w:val="en-GB"/>
        </w:rPr>
        <w:t>)</w:t>
      </w:r>
      <w:r>
        <w:rPr>
          <w:rFonts w:ascii="Times New Roman" w:hAnsi="Times New Roman" w:cs="Times New Roman"/>
          <w:sz w:val="24"/>
          <w:szCs w:val="24"/>
          <w:lang w:val="en-GB"/>
        </w:rPr>
        <w:t>,</w:t>
      </w:r>
      <w:r>
        <w:rPr>
          <w:rFonts w:ascii="Times New Roman" w:hAnsi="Times New Roman" w:cs="Times New Roman"/>
          <w:i/>
          <w:iCs/>
          <w:sz w:val="24"/>
          <w:szCs w:val="24"/>
          <w:lang w:val="en-GB"/>
        </w:rPr>
        <w:t xml:space="preserve"> </w:t>
      </w:r>
      <w:r w:rsidRPr="002A73DC">
        <w:rPr>
          <w:rFonts w:ascii="Times New Roman" w:hAnsi="Times New Roman" w:cs="Times New Roman"/>
          <w:sz w:val="24"/>
          <w:szCs w:val="24"/>
          <w:lang w:val="en-GB"/>
        </w:rPr>
        <w:t xml:space="preserve">MAS and MSS running performance were retested. </w:t>
      </w:r>
      <w:r>
        <w:rPr>
          <w:rFonts w:ascii="Times New Roman" w:hAnsi="Times New Roman" w:cs="Times New Roman"/>
          <w:sz w:val="24"/>
          <w:szCs w:val="24"/>
          <w:lang w:val="en-GB"/>
        </w:rPr>
        <w:t>On week five the implementation of a six-week training intervention commenced, participants were allocated to one of three training groups (</w:t>
      </w:r>
      <w:r w:rsidRPr="007F15EA">
        <w:rPr>
          <w:rFonts w:ascii="Times New Roman" w:hAnsi="Times New Roman" w:cs="Times New Roman"/>
          <w:i/>
          <w:iCs/>
          <w:sz w:val="24"/>
          <w:szCs w:val="24"/>
          <w:lang w:val="en-GB"/>
        </w:rPr>
        <w:t xml:space="preserve">see </w:t>
      </w:r>
      <w:r>
        <w:rPr>
          <w:rFonts w:ascii="Times New Roman" w:hAnsi="Times New Roman" w:cs="Times New Roman"/>
          <w:i/>
          <w:iCs/>
          <w:sz w:val="24"/>
          <w:szCs w:val="24"/>
          <w:lang w:val="en-GB"/>
        </w:rPr>
        <w:t>t</w:t>
      </w:r>
      <w:r w:rsidRPr="007F15EA">
        <w:rPr>
          <w:rFonts w:ascii="Times New Roman" w:hAnsi="Times New Roman" w:cs="Times New Roman"/>
          <w:i/>
          <w:iCs/>
          <w:sz w:val="24"/>
          <w:szCs w:val="24"/>
          <w:lang w:val="en-GB"/>
        </w:rPr>
        <w:t xml:space="preserve">raining </w:t>
      </w:r>
      <w:r>
        <w:rPr>
          <w:rFonts w:ascii="Times New Roman" w:hAnsi="Times New Roman" w:cs="Times New Roman"/>
          <w:i/>
          <w:iCs/>
          <w:sz w:val="24"/>
          <w:szCs w:val="24"/>
          <w:lang w:val="en-GB"/>
        </w:rPr>
        <w:t>groups</w:t>
      </w:r>
      <w:r w:rsidRPr="007F15EA">
        <w:rPr>
          <w:rFonts w:ascii="Times New Roman" w:hAnsi="Times New Roman" w:cs="Times New Roman"/>
          <w:i/>
          <w:iCs/>
          <w:sz w:val="24"/>
          <w:szCs w:val="24"/>
          <w:lang w:val="en-GB"/>
        </w:rPr>
        <w:t xml:space="preserve"> below</w:t>
      </w:r>
      <w:r>
        <w:rPr>
          <w:rFonts w:ascii="Times New Roman" w:hAnsi="Times New Roman" w:cs="Times New Roman"/>
          <w:sz w:val="24"/>
          <w:szCs w:val="24"/>
          <w:lang w:val="en-GB"/>
        </w:rPr>
        <w:t>). The t</w:t>
      </w:r>
      <w:r w:rsidRPr="001867D8">
        <w:rPr>
          <w:rFonts w:ascii="Times New Roman" w:hAnsi="Times New Roman" w:cs="Times New Roman"/>
          <w:sz w:val="24"/>
          <w:szCs w:val="24"/>
          <w:lang w:val="en-GB"/>
        </w:rPr>
        <w:t>hree training groups completed twelve HIIT and SIT sessions twice a week during the six-week</w:t>
      </w:r>
      <w:r>
        <w:rPr>
          <w:rFonts w:ascii="Times New Roman" w:hAnsi="Times New Roman" w:cs="Times New Roman"/>
          <w:sz w:val="24"/>
          <w:szCs w:val="24"/>
          <w:lang w:val="en-GB"/>
        </w:rPr>
        <w:t xml:space="preserve"> study intervention.</w:t>
      </w:r>
      <w:r w:rsidRPr="001867D8">
        <w:rPr>
          <w:rFonts w:ascii="Times New Roman" w:hAnsi="Times New Roman" w:cs="Times New Roman"/>
          <w:sz w:val="24"/>
          <w:szCs w:val="24"/>
          <w:lang w:val="en-GB"/>
        </w:rPr>
        <w:t xml:space="preserve"> </w:t>
      </w:r>
      <w:r w:rsidRPr="00D042AC">
        <w:rPr>
          <w:rFonts w:ascii="Times New Roman" w:hAnsi="Times New Roman" w:cs="Times New Roman"/>
          <w:sz w:val="24"/>
          <w:szCs w:val="24"/>
          <w:lang w:val="en-GB"/>
        </w:rPr>
        <w:t>Completion of the study (</w:t>
      </w:r>
      <w:r w:rsidR="00210D0A">
        <w:rPr>
          <w:rFonts w:ascii="Times New Roman" w:hAnsi="Times New Roman" w:cs="Times New Roman"/>
          <w:sz w:val="24"/>
          <w:szCs w:val="24"/>
          <w:lang w:val="en-GB"/>
        </w:rPr>
        <w:t>February</w:t>
      </w:r>
      <w:r w:rsidRPr="00D042AC">
        <w:rPr>
          <w:rFonts w:ascii="Times New Roman" w:hAnsi="Times New Roman" w:cs="Times New Roman"/>
          <w:sz w:val="24"/>
          <w:szCs w:val="24"/>
          <w:lang w:val="en-GB"/>
        </w:rPr>
        <w:t xml:space="preserve"> </w:t>
      </w:r>
      <w:r w:rsidR="00210D0A">
        <w:rPr>
          <w:rFonts w:ascii="Times New Roman" w:hAnsi="Times New Roman" w:cs="Times New Roman"/>
          <w:sz w:val="24"/>
          <w:szCs w:val="24"/>
          <w:lang w:val="en-GB"/>
        </w:rPr>
        <w:t>8</w:t>
      </w:r>
      <w:r w:rsidRPr="00D042AC">
        <w:rPr>
          <w:rFonts w:ascii="Times New Roman" w:hAnsi="Times New Roman" w:cs="Times New Roman"/>
          <w:sz w:val="24"/>
          <w:szCs w:val="24"/>
          <w:lang w:val="en-GB"/>
        </w:rPr>
        <w:t>, 2020) included anthropometric, MSS and MAS retesting of the three training intervention groups</w:t>
      </w:r>
      <w:r>
        <w:rPr>
          <w:rFonts w:ascii="Times New Roman" w:hAnsi="Times New Roman" w:cs="Times New Roman"/>
          <w:sz w:val="24"/>
          <w:szCs w:val="24"/>
          <w:lang w:val="en-GB"/>
        </w:rPr>
        <w:t xml:space="preserve">. </w:t>
      </w:r>
    </w:p>
    <w:bookmarkEnd w:id="3"/>
    <w:p w14:paraId="02FA7988" w14:textId="67EB5E2E" w:rsidR="00AE6AA8" w:rsidRPr="00944268" w:rsidRDefault="00C453EB" w:rsidP="004D0E22">
      <w:pPr>
        <w:rPr>
          <w:rFonts w:ascii="Times New Roman" w:hAnsi="Times New Roman" w:cs="Times New Roman"/>
          <w:b/>
          <w:bCs/>
          <w:sz w:val="24"/>
          <w:szCs w:val="24"/>
          <w:lang w:val="en-GB"/>
        </w:rPr>
      </w:pPr>
      <w:r w:rsidRPr="00944268">
        <w:rPr>
          <w:rFonts w:ascii="Times New Roman" w:hAnsi="Times New Roman" w:cs="Times New Roman"/>
          <w:b/>
          <w:bCs/>
          <w:sz w:val="24"/>
          <w:szCs w:val="24"/>
          <w:lang w:val="en-GB"/>
        </w:rPr>
        <w:t xml:space="preserve">Performance </w:t>
      </w:r>
      <w:r w:rsidR="000B24EC">
        <w:rPr>
          <w:rFonts w:ascii="Times New Roman" w:hAnsi="Times New Roman" w:cs="Times New Roman"/>
          <w:b/>
          <w:bCs/>
          <w:sz w:val="24"/>
          <w:szCs w:val="24"/>
          <w:lang w:val="en-GB"/>
        </w:rPr>
        <w:t>t</w:t>
      </w:r>
      <w:r w:rsidR="000B24EC" w:rsidRPr="00944268">
        <w:rPr>
          <w:rFonts w:ascii="Times New Roman" w:hAnsi="Times New Roman" w:cs="Times New Roman"/>
          <w:b/>
          <w:bCs/>
          <w:sz w:val="24"/>
          <w:szCs w:val="24"/>
          <w:lang w:val="en-GB"/>
        </w:rPr>
        <w:t>esting</w:t>
      </w:r>
    </w:p>
    <w:p w14:paraId="7B433D28" w14:textId="7E8DC44D" w:rsidR="004A3284" w:rsidRDefault="00AE6AA8" w:rsidP="004A3284">
      <w:pPr>
        <w:ind w:firstLine="720"/>
        <w:rPr>
          <w:rFonts w:ascii="Times New Roman" w:hAnsi="Times New Roman" w:cs="Times New Roman"/>
          <w:sz w:val="24"/>
          <w:szCs w:val="24"/>
          <w:lang w:val="en-GB"/>
        </w:rPr>
      </w:pPr>
      <w:r w:rsidRPr="00944268">
        <w:rPr>
          <w:rFonts w:ascii="Times New Roman" w:hAnsi="Times New Roman" w:cs="Times New Roman"/>
          <w:b/>
          <w:bCs/>
          <w:i/>
          <w:iCs/>
          <w:sz w:val="24"/>
          <w:szCs w:val="24"/>
          <w:lang w:val="en-GB"/>
        </w:rPr>
        <w:t>Maximal aerobic speed</w:t>
      </w:r>
      <w:r w:rsidR="003B1B6E" w:rsidRPr="00944268">
        <w:rPr>
          <w:rFonts w:ascii="Times New Roman" w:hAnsi="Times New Roman" w:cs="Times New Roman"/>
          <w:b/>
          <w:bCs/>
          <w:i/>
          <w:iCs/>
          <w:sz w:val="24"/>
          <w:szCs w:val="24"/>
          <w:lang w:val="en-GB"/>
        </w:rPr>
        <w:t>.</w:t>
      </w:r>
      <w:r w:rsidR="003B1B6E">
        <w:rPr>
          <w:rFonts w:ascii="Times New Roman" w:hAnsi="Times New Roman" w:cs="Times New Roman"/>
          <w:b/>
          <w:bCs/>
          <w:i/>
          <w:iCs/>
          <w:sz w:val="24"/>
          <w:szCs w:val="24"/>
          <w:lang w:val="en-GB"/>
        </w:rPr>
        <w:t xml:space="preserve"> </w:t>
      </w:r>
      <w:r w:rsidR="004A3284">
        <w:rPr>
          <w:rFonts w:ascii="Times New Roman" w:hAnsi="Times New Roman" w:cs="Times New Roman"/>
          <w:sz w:val="24"/>
          <w:szCs w:val="24"/>
          <w:lang w:val="en-GB"/>
        </w:rPr>
        <w:t xml:space="preserve">The gold standard method to </w:t>
      </w:r>
      <w:r w:rsidR="00195D81">
        <w:rPr>
          <w:rFonts w:ascii="Times New Roman" w:hAnsi="Times New Roman" w:cs="Times New Roman"/>
          <w:sz w:val="24"/>
          <w:szCs w:val="24"/>
          <w:lang w:val="en-GB"/>
        </w:rPr>
        <w:t xml:space="preserve">estimate </w:t>
      </w:r>
      <w:r w:rsidR="004A3284">
        <w:rPr>
          <w:rFonts w:ascii="Times New Roman" w:hAnsi="Times New Roman" w:cs="Times New Roman"/>
          <w:sz w:val="24"/>
          <w:szCs w:val="24"/>
          <w:lang w:val="en-GB"/>
        </w:rPr>
        <w:t>MAS would be to evaluate speed at maximum oxygen uptake (s</w:t>
      </w:r>
      <w:r w:rsidR="004A3284">
        <w:rPr>
          <w:rFonts w:ascii="Times New Roman" w:hAnsi="Times New Roman" w:cs="Times New Roman"/>
          <w:sz w:val="24"/>
          <w:szCs w:val="24"/>
        </w:rPr>
        <w:t>V0</w:t>
      </w:r>
      <w:r w:rsidR="004A3284">
        <w:rPr>
          <w:rFonts w:ascii="Times New Roman" w:hAnsi="Times New Roman" w:cs="Times New Roman"/>
          <w:sz w:val="24"/>
          <w:szCs w:val="24"/>
          <w:vertAlign w:val="subscript"/>
        </w:rPr>
        <w:t>2</w:t>
      </w:r>
      <w:r w:rsidR="004A3284">
        <w:rPr>
          <w:rFonts w:ascii="Times New Roman" w:hAnsi="Times New Roman" w:cs="Times New Roman"/>
          <w:sz w:val="24"/>
          <w:szCs w:val="24"/>
        </w:rPr>
        <w:t xml:space="preserve">max). </w:t>
      </w:r>
      <w:r w:rsidR="00195D81">
        <w:rPr>
          <w:rFonts w:ascii="Times New Roman" w:hAnsi="Times New Roman" w:cs="Times New Roman"/>
          <w:sz w:val="24"/>
          <w:szCs w:val="24"/>
        </w:rPr>
        <w:t>Estimating</w:t>
      </w:r>
      <w:r w:rsidR="004A3284">
        <w:rPr>
          <w:rFonts w:ascii="Times New Roman" w:hAnsi="Times New Roman" w:cs="Times New Roman"/>
          <w:sz w:val="24"/>
          <w:szCs w:val="24"/>
        </w:rPr>
        <w:t xml:space="preserve">, </w:t>
      </w:r>
      <w:r w:rsidR="004A3284">
        <w:rPr>
          <w:rFonts w:ascii="Times New Roman" w:hAnsi="Times New Roman" w:cs="Times New Roman"/>
          <w:sz w:val="24"/>
          <w:szCs w:val="24"/>
          <w:lang w:val="en-GB"/>
        </w:rPr>
        <w:t>s</w:t>
      </w:r>
      <w:r w:rsidR="004A3284">
        <w:rPr>
          <w:rFonts w:ascii="Times New Roman" w:hAnsi="Times New Roman" w:cs="Times New Roman"/>
          <w:sz w:val="24"/>
          <w:szCs w:val="24"/>
        </w:rPr>
        <w:t>V0</w:t>
      </w:r>
      <w:r w:rsidR="004A3284">
        <w:rPr>
          <w:rFonts w:ascii="Times New Roman" w:hAnsi="Times New Roman" w:cs="Times New Roman"/>
          <w:sz w:val="24"/>
          <w:szCs w:val="24"/>
          <w:vertAlign w:val="subscript"/>
        </w:rPr>
        <w:t>2</w:t>
      </w:r>
      <w:r w:rsidR="004A3284">
        <w:rPr>
          <w:rFonts w:ascii="Times New Roman" w:hAnsi="Times New Roman" w:cs="Times New Roman"/>
          <w:sz w:val="24"/>
          <w:szCs w:val="24"/>
        </w:rPr>
        <w:t xml:space="preserve">max is, however, labour intensive and time consuming. An indirect alternative is mean running speed calculated from </w:t>
      </w:r>
      <w:r w:rsidR="00195D81">
        <w:rPr>
          <w:rFonts w:ascii="Times New Roman" w:hAnsi="Times New Roman" w:cs="Times New Roman"/>
          <w:sz w:val="24"/>
          <w:szCs w:val="24"/>
        </w:rPr>
        <w:t>a time trial assessment</w:t>
      </w:r>
      <w:r w:rsidR="004A3284">
        <w:rPr>
          <w:rFonts w:ascii="Times New Roman" w:hAnsi="Times New Roman" w:cs="Times New Roman"/>
          <w:sz w:val="24"/>
          <w:szCs w:val="24"/>
        </w:rPr>
        <w:t xml:space="preserve"> </w:t>
      </w:r>
      <w:r w:rsidR="004A3284">
        <w:rPr>
          <w:rFonts w:ascii="Times New Roman" w:hAnsi="Times New Roman" w:cs="Times New Roman"/>
          <w:sz w:val="24"/>
          <w:szCs w:val="24"/>
        </w:rPr>
        <w:fldChar w:fldCharType="begin" w:fldLock="1"/>
      </w:r>
      <w:r w:rsidR="004A3284">
        <w:rPr>
          <w:rFonts w:ascii="Times New Roman" w:hAnsi="Times New Roman" w:cs="Times New Roman"/>
          <w:sz w:val="24"/>
          <w:szCs w:val="24"/>
        </w:rPr>
        <w:instrText>ADDIN CSL_CITATION {"citationItems":[{"id":"ITEM-1","itemData":{"DOI":"10.1519/R-16724.1","ISSN":"1064-8011","PMID":"16506865","abstract":"The present investigation examined the physiological parameters that contribute to 3-km running performance. Following 2 familiarization sessions, 16 experienced male triathletes (Vo(2)max = 55.7 +/- 4.9 ml.kg(-1).min(-1), age = 31.3 +/- 11.7 years) performed a 3-km time trial (3kmTT) and were assessed for selected physiological and anthropometrical characteristics. Stepwise multiple regression and correlation analysis was used to determine the variables that significantly related to 3kmTT. The analysis revealed that 82.3% of the adjusted variance in 3kmTT performance could be explained by peak treadmill running velocity during a Vo(2)max test (Vmax) alone. The addition of the running velocity at lactate threshold (LT(vel)) and peak lactate concentration ([BLa(-)](peak)) to the prediction equation allowed for 93.6% of the adjusted variance in 3kmTT to be predicted (Y = -13.64 Vmax - 25.61 LT(vel) - 5.40 [BLa(-)](peak) + 1358.5). Correlation analysis revealed that Vmax (r = -0.91), LT(vel) (r = -0.90), and Vo(2)max (r = -0.80) were significantly related to running performance. These results show that Vmax was the single best predictor of 3-km running performance in experienced male triathletes and that both aerobic and anaerobic abilities are related to improved 3kmTT performance. Since the assessment of Vmax is relatively simple to implement, we suggest that determining Vmax may be a practical method for monitoring performance changes in short-term endurance running events.","author":[{"dropping-particle":"","family":"Slattery","given":"Katie M.","non-dropping-particle":"","parse-names":false,"suffix":""},{"dropping-particle":"","family":"Wallace","given":"Lee K.","non-dropping-particle":"","parse-names":false,"suffix":""},{"dropping-particle":"","family":"Murphy","given":"Aron J.","non-dropping-particle":"","parse-names":false,"suffix":""},{"dropping-particle":"","family":"Coutts","given":"Aaron J.","non-dropping-particle":"","parse-names":false,"suffix":""}],"container-title":"The Journal of Strength and Conditioning Research","id":"ITEM-1","issue":"1","issued":{"date-parts":[["2006","2"]]},"page":"47","title":"Physiological Determinants of Three-Kilometer Running Performance in Experienced Triathletes","type":"article-journal","volume":"20"},"uris":["http://www.mendeley.com/documents/?uuid=83f75790-72c3-3bdc-8c13-59e1da7a07e5"]},{"id":"ITEM-2","itemData":{"DOI":"10.1123/ijspp.2018-0553","ISSN":"1555-0265","abstract":"&lt;p&gt; &lt;italic&gt; &lt;bold&gt;Purpose&lt;/bold&gt; : &lt;/italic&gt; Anaerobic speed reserve (ASR), defined as the speed range from velocity associated with maximal oxygen uptake (vVO &lt;sub&gt;2&lt;/sub&gt; max) to maximal sprint speed, has recently been shown to be an important tool for middle-distance coaches to meet event surge demands and inform on the complexity of athlete profiles. To enable field application of ASR, the relationship between gun-to-tape 1500-m average speed (1500 &lt;sub&gt;v&lt;/sub&gt; ) and the vVO &lt;sub&gt;2&lt;/sub&gt; max for the determination of lower landmark of the ASR was assessed in elite middle-distance runners. &lt;italic&gt; &lt;bold&gt;Methods&lt;/bold&gt; : &lt;/italic&gt; A total of 8 national and 4 international middle-distance runners completed a laboratory-measured vVO &lt;sub&gt;2&lt;/sub&gt; max assessment within 6 wk of a nonchampionship 1500-m gun-to-tape race. ASR was calculated using both laboratory-derived vVO &lt;sub&gt;2&lt;/sub&gt; max (ASR-LAB) and 1500 &lt;sub&gt;v&lt;/sub&gt; (ASR-1500 &lt;sub&gt;v&lt;/sub&gt; ), with maximal sprint speed measured using radar technology. &lt;italic&gt; &lt;bold&gt;Results&lt;/bold&gt; : &lt;/italic&gt; 1500 &lt;sub&gt;v&lt;/sub&gt; was on average +2.06 ± 1.03 km/h faster than vVO &lt;sub&gt;2&lt;/sub&gt; max (moderate effect, very likely). ASR-LAB and ASR-1500 &lt;sub&gt;v&lt;/sub&gt; mean differences were −2.1 ± 1.5 km/h (large effect, very likely). 1500 &lt;sub&gt;v&lt;/sub&gt; showed an extremely large relationship with vVO &lt;sub&gt;2&lt;/sub&gt; max, &lt;italic&gt;r&lt;/italic&gt;  = .90 ± .12 (most likely). Using this relationship, a linear-regression vVO &lt;sub&gt;2&lt;/sub&gt; max-estimation equation was derived as vVO &lt;sub&gt;2&lt;/sub&gt; max (km/h) = (1500 &lt;sub&gt;v&lt;/sub&gt;  [km/h] − 14.921)/0.4266. &lt;italic&gt; &lt;bold&gt;Conclusions&lt;/bold&gt; : &lt;/italic&gt; A moderate difference was evident between 1500 &lt;sub&gt;v&lt;/sub&gt; and vVO &lt;sub&gt;2&lt;/sub&gt; max in elite middle-distance runners. The present regression equation should be applied for an accurate field prediction of vVO &lt;sub&gt;2&lt;/sub&gt; max from 1500-m gun-to-tape races. These findings have strong practical implications for coaches lacking access to a sports physiology laboratory who seek to monitor and profile middle-distance runners. &lt;/p&gt;","author":[{"dropping-particle":"","family":"Sandford","given":"Gareth N.","non-dropping-particle":"","parse-names":false,"suffix":""},{"dropping-particle":"","family":"Rogers","given":"Simon A.","non-dropping-particle":"","parse-names":false,"suffix":""},{"dropping-particle":"","family":"Sharma","given":"Avish P.","non-dropping-particle":"","parse-names":false,"suffix":""},{"dropping-particle":"","family":"Kilding","given":"Andrew E.","non-dropping-particle":"","parse-names":false,"suffix":""},{"dropping-particle":"","family":"Ross","given":"Angus","non-dropping-particle":"","parse-names":false,"suffix":""},{"dropping-particle":"","family":"Laursen","given":"Paul B.","non-dropping-particle":"","parse-names":false,"suffix":""}],"container-title":"International Journal of Sports Physiology and Performance","id":"ITEM-2","issue":"8","issued":{"date-parts":[["2019","9","1"]]},"page":"1147-1150","title":"Implementing Anaerobic Speed Reserve Testing in the Field: Validation of vVO2max Prediction From 1500-m Race Performance in Elite Middle-Distance Runners","type":"article-journal","volume":"14"},"uris":["http://www.mendeley.com/documents/?uuid=3a14df5a-d22b-3456-ab97-cabe20bd2931"]},{"id":"ITEM-3","itemData":{"DOI":"10.1123/ijspp.4.3.408","ISSN":"15550265","PMID":"19953828","abstract":"Purpose: Running velocity reached at maximal: oxygen, uptake (vVO 2max) can be a useful measure to prescribe training intensity for aerobic conditioning. Obtaining it in the laboratory is often not practical, and average velocities from time trials are an attractive alternative. To date, the efficacies of such practices for team sport players are unknown. This study aimed to assess the relationship between vVO2max obtained in the laboratory against two time-trial estimates (1500 m and 3200 m). Methods: During the early preseason, elite Australian Rules football players (n = 23. 22.7 ± 3.4 y, 187.7 ± 8.2 cm, 75.5 ± 9.2 kg) participated in a laboratory test on a motorized treadmill and two outdoor time trials. Results: Based on average velocity the 1500-m time-trial performance (5.0.1 ± 0.23 m·s-1) overestimated (0.36 m·s-1, d = 1.75), whereas the 3200-m time trial (4.47 ± 0.23 m·s -1) underestimated (0.17 m·s-1, d = 0.83) the laboratory vVO2max (4.64 ± 0.18 m·s-1). Despite these differences, both 1500-m. and 3200-m time-trial performances correlated with, the laboratory measure (r = -0.791; r = -0.793 respectively). Both subsequent linear regressions were of good fit and predicted the laboratory measure within ± 0.12 m·s-1. Conclusion: Estimates of vVO2max should not be used interchangeably, nor should they replace the laboratory measure. When laboratory testing is not accessible for team sports players, prescription of training intensity may be more accurately estimated from linear regression based on either 1500-m or 3200-m. time-trial performance than from the corresponding average velocity. © 2009 Human Kinetics, Inc.","author":[{"dropping-particle":"","family":"Lorenzen","given":"Christian","non-dropping-particle":"","parse-names":false,"suffix":""},{"dropping-particle":"","family":"D.Williams","given":"Morgan","non-dropping-particle":"","parse-names":false,"suffix":""},{"dropping-particle":"","family":"Turk","given":"Paul S.","non-dropping-particle":"","parse-names":false,"suffix":""},{"dropping-particle":"","family":"Meehan","given":"Daniel L.","non-dropping-particle":"","parse-names":false,"suffix":""},{"dropping-particle":"","family":"Clclonl Kolsky","given":"Daniel J.","non-dropping-particle":"","parse-names":false,"suffix":""}],"container-title":"International Journal of Sports Physiology and Performance","id":"ITEM-3","issue":"3","issued":{"date-parts":[["2009"]]},"page":"408-411","title":"Relationship between velocity reached at VO2maxand time-trial performances in elite Australian rules footballers","type":"article-journal","volume":"4"},"uris":["http://www.mendeley.com/documents/?uuid=56f0f27b-5d16-4bc9-86c3-7a0a18e23db8"]}],"mendeley":{"formattedCitation":"(Lorenzen, D.Williams, Turk, Meehan, &amp; Clclonl Kolsky, 2009; Sandford, Rogers, et al., 2019; Slattery, Wallace, Murphy, &amp; Coutts, 2006)","manualFormatting":"(Lorenzen, Williams, Turk, Meehan, &amp; Clclonl Kolsky, 2009; Sandford, Rogers, et al., 2019; Slattery, Wallace, Murphy, &amp; Coutts, 2006)","plainTextFormattedCitation":"(Lorenzen, D.Williams, Turk, Meehan, &amp; Clclonl Kolsky, 2009; Sandford, Rogers, et al., 2019; Slattery, Wallace, Murphy, &amp; Coutts, 2006)","previouslyFormattedCitation":"(Lorenzen, D.Williams, Turk, Meehan, &amp; Clclonl Kolsky, 2009; Sandford, Rogers, et al., 2019; Slattery, Wallace, Murphy, &amp; Coutts, 2006)"},"properties":{"noteIndex":0},"schema":"https://github.com/citation-style-language/schema/raw/master/csl-citation.json"}</w:instrText>
      </w:r>
      <w:r w:rsidR="004A3284">
        <w:rPr>
          <w:rFonts w:ascii="Times New Roman" w:hAnsi="Times New Roman" w:cs="Times New Roman"/>
          <w:sz w:val="24"/>
          <w:szCs w:val="24"/>
        </w:rPr>
        <w:fldChar w:fldCharType="separate"/>
      </w:r>
      <w:r w:rsidR="004A3284">
        <w:rPr>
          <w:rFonts w:ascii="Times New Roman" w:hAnsi="Times New Roman" w:cs="Times New Roman"/>
          <w:noProof/>
          <w:sz w:val="24"/>
          <w:szCs w:val="24"/>
        </w:rPr>
        <w:t>(Lorenzen, Williams, Turk, Meehan, &amp; Clclonl Kolsky, 2009; Sandford, Rogers, et al., 2019; Slattery, Wallace, Murphy, &amp; Coutts, 2006)</w:t>
      </w:r>
      <w:r w:rsidR="004A3284">
        <w:rPr>
          <w:rFonts w:ascii="Times New Roman" w:hAnsi="Times New Roman" w:cs="Times New Roman"/>
          <w:sz w:val="24"/>
          <w:szCs w:val="24"/>
        </w:rPr>
        <w:fldChar w:fldCharType="end"/>
      </w:r>
      <w:r w:rsidR="004A3284">
        <w:rPr>
          <w:rFonts w:ascii="Times New Roman" w:hAnsi="Times New Roman" w:cs="Times New Roman"/>
          <w:sz w:val="24"/>
          <w:szCs w:val="24"/>
          <w:lang w:val="en-GB"/>
        </w:rPr>
        <w:t xml:space="preserve"> Estimation of MAS based on time trial performance is conceivable since time trials require maximal effort demanding a high contribution of aerobic power, which MAS is claimed to measure </w:t>
      </w:r>
      <w:r w:rsidR="004A3284">
        <w:rPr>
          <w:rFonts w:ascii="Times New Roman" w:hAnsi="Times New Roman" w:cs="Times New Roman"/>
          <w:sz w:val="24"/>
          <w:szCs w:val="24"/>
          <w:lang w:val="en-GB"/>
        </w:rPr>
        <w:fldChar w:fldCharType="begin" w:fldLock="1"/>
      </w:r>
      <w:r w:rsidR="004A3284">
        <w:rPr>
          <w:rFonts w:ascii="Times New Roman" w:hAnsi="Times New Roman" w:cs="Times New Roman"/>
          <w:sz w:val="24"/>
          <w:szCs w:val="24"/>
          <w:lang w:val="en-GB"/>
        </w:rPr>
        <w:instrText>ADDIN CSL_CITATION {"citationItems":[{"id":"ITEM-1","itemData":{"ISSN":"0700-3978","PMID":"7389053","abstract":"The object of this study was to report on the validity and reliability of the Université de Montréal Track Test (UM-TT). The UM-TT is a continuous maximal indirect multistage running field test based on the energy cost of running. The first stage is set at a walking speed that requires 5 Mets; thereafter the speed is increased by 1 Met every two minutes. In order to assess the validity of the UM-TT, 25 subjects, 24.4 +/- 2.8 years old (X +/- SD) had their VO2max predicted with the UM-TT and measured directly with a running multistage treadmill test. Averages (+/- SD) were not significantly different (61.5 +/- 10.6 and 61.4 +/- 10.9 ml O2 . kg-1 . min-1, respectively), other statistics being r = 0.96, delta = 0.09 +/- 2.90 ml O2 . kg-1 . min-1 and Syx = 2.81 ml O2 . kg-1 . min-1. Seven males, 20.6 +/- 1.0 years old, had also their VO2max measured directly during the UM-TT. Comparison of predicted and directly measured VO2max yielded similar results: 70.0 +/- 4.5 and 70.7 +/- 6.0 ml O2 . kg-1 . min-1, respectively with r = 0.66, delta = 0.67 +/- 4.53 and Syx = 3.71. Reliability of the UM-TT was assessed by repeating the test twice on 60 subjects (49 males and 11 females; 39 subjects below 30 years old and 21, above; and 30 subjects below and above 15 Mets). Results were as follows: X +/- SD = 54.1 +/- 8.2 and 54.2 +/- 8.5, r = 0.97, delta 0.11 +/- 1.92, and Syx = 1.92. Similar reliability trends were observed for each one of the subgroups of subjects. It is concluded that the UM-TT is valid and reliable to estimate the VO2max of trained and untrained young and middle-age males and females.","author":[{"dropping-particle":"","family":"Léger","given":"L","non-dropping-particle":"","parse-names":false,"suffix":""},{"dropping-particle":"","family":"Boucher","given":"R","non-dropping-particle":"","parse-names":false,"suffix":""}],"container-title":"Canadian journal of applied sport sciences. Journal canadien des sciences appliquees au sport","id":"ITEM-1","issue":"2","issued":{"date-parts":[["1980","6"]]},"page":"77-84","title":"An indirect continuous running multistage field test: the Université de Montréal track test.","type":"article-journal","volume":"5"},"uris":["http://www.mendeley.com/documents/?uuid=7fa7a372-b780-3cbe-b174-9d36821972d4"]}],"mendeley":{"formattedCitation":"(Léger &amp; Boucher, 1980)","plainTextFormattedCitation":"(Léger &amp; Boucher, 1980)","previouslyFormattedCitation":"(Léger &amp; Boucher, 1980)"},"properties":{"noteIndex":0},"schema":"https://github.com/citation-style-language/schema/raw/master/csl-citation.json"}</w:instrText>
      </w:r>
      <w:r w:rsidR="004A3284">
        <w:rPr>
          <w:rFonts w:ascii="Times New Roman" w:hAnsi="Times New Roman" w:cs="Times New Roman"/>
          <w:sz w:val="24"/>
          <w:szCs w:val="24"/>
          <w:lang w:val="en-GB"/>
        </w:rPr>
        <w:fldChar w:fldCharType="separate"/>
      </w:r>
      <w:r w:rsidR="004A3284">
        <w:rPr>
          <w:rFonts w:ascii="Times New Roman" w:hAnsi="Times New Roman" w:cs="Times New Roman"/>
          <w:noProof/>
          <w:sz w:val="24"/>
          <w:szCs w:val="24"/>
          <w:lang w:val="en-GB"/>
        </w:rPr>
        <w:t>(Léger &amp; Boucher, 1980)</w:t>
      </w:r>
      <w:r w:rsidR="004A3284">
        <w:rPr>
          <w:rFonts w:ascii="Times New Roman" w:hAnsi="Times New Roman" w:cs="Times New Roman"/>
          <w:sz w:val="24"/>
          <w:szCs w:val="24"/>
          <w:lang w:val="en-GB"/>
        </w:rPr>
        <w:fldChar w:fldCharType="end"/>
      </w:r>
      <w:r w:rsidR="004A3284">
        <w:rPr>
          <w:rFonts w:ascii="Times New Roman" w:hAnsi="Times New Roman" w:cs="Times New Roman"/>
          <w:sz w:val="24"/>
          <w:szCs w:val="24"/>
          <w:lang w:val="en-GB"/>
        </w:rPr>
        <w:t xml:space="preserve">. Previous research has indicated that distances between 1500 m and 3200 m can be used to accurately estimate MAS </w:t>
      </w:r>
      <w:r w:rsidR="004A3284">
        <w:rPr>
          <w:rFonts w:ascii="Times New Roman" w:hAnsi="Times New Roman" w:cs="Times New Roman"/>
          <w:sz w:val="24"/>
          <w:szCs w:val="24"/>
          <w:lang w:val="en-GB"/>
        </w:rPr>
        <w:fldChar w:fldCharType="begin" w:fldLock="1"/>
      </w:r>
      <w:r w:rsidR="004D0E22">
        <w:rPr>
          <w:rFonts w:ascii="Times New Roman" w:hAnsi="Times New Roman" w:cs="Times New Roman"/>
          <w:sz w:val="24"/>
          <w:szCs w:val="24"/>
          <w:lang w:val="en-GB"/>
        </w:rPr>
        <w:instrText>ADDIN CSL_CITATION {"citationItems":[{"id":"ITEM-1","itemData":{"DOI":"10.1007/s00421-015-3233-6","ISSN":"1439-6319","PMID":"26242778","abstract":"PURPOSE Knowledge of aerobic performance capacity allows for the optimisation of training programs in aerobically dominant sports. Maximal aerobic speed (MAS) is a measure of aerobic performance; however, the time and personnel demands of establishing MAS are considerable. This study aimed to determine whether time-trials (TT), which are shorter and less onerous than traditional MAS protocols, may be used to predict MAS. METHODS 28 Australian Rules football players completed a test of MAS, followed by TTs of six different distances in random order, each separated by at least 48 h. Half of the participants completed TT distances of 1200, 1600 and 2000 m, and the others completed distances of 1400, 1800 and 2200 m. RESULTS Average speed for the 1200 and 1400 m TTs were greater than MAS (P &lt; 0.01). Average speed for 1600, 1800, 2000 and 2200 m TTs were not different from MAS (P &gt; 0.08). Average speed for all TT distances correlated with MAS (r = 0.69-0.84; P &lt; 0.02), but there was a negative association between the difference in average TT speed and MAS with increasing TT distance (r = -0.79; P &lt; 0.01). Average TT speed over the 2000 m distance exhibited the best agreement with MAS. CONCLUSIONS MAS may be predicted from the average speed during a TT for any distance between 1200 and 2200 m, with 2000 m being optimal. Performance of a TT may provide a simple alternative to traditional MAS testing.","author":[{"dropping-particle":"","family":"Bellenger","given":"Clint R.","non-dropping-particle":"","parse-names":false,"suffix":""},{"dropping-particle":"","family":"Fuller","given":"Joel T.","non-dropping-particle":"","parse-names":false,"suffix":""},{"dropping-particle":"","family":"Nelson","given":"Maximillian J.","non-dropping-particle":"","parse-names":false,"suffix":""},{"dropping-particle":"","family":"Hartland","given":"Micheal","non-dropping-particle":"","parse-names":false,"suffix":""},{"dropping-particle":"","family":"Buckley","given":"Jonathan D.","non-dropping-particle":"","parse-names":false,"suffix":""},{"dropping-particle":"","family":"Debenedictis","given":"Thomas A.","non-dropping-particle":"","parse-names":false,"suffix":""}],"container-title":"European Journal of Applied Physiology","id":"ITEM-1","issue":"12","issued":{"date-parts":[["2015","12","5"]]},"page":"2593-2598","title":"Predicting maximal aerobic speed through set distance time-trials","type":"article-journal","volume":"115"},"uris":["http://www.mendeley.com/documents/?uuid=25e7f71c-fb9f-3cb1-a0b3-ab5aaa5270b9"]},{"id":"ITEM-2","itemData":{"DOI":"10.1123/ijspp.4.3.408","ISSN":"15550265","PMID":"19953828","abstract":"Purpose: Running velocity reached at maximal: oxygen, uptake (vVO 2max) can be a useful measure to prescribe training intensity for aerobic conditioning. Obtaining it in the laboratory is often not practical, and average velocities from time trials are an attractive alternative. To date, the efficacies of such practices for team sport players are unknown. This study aimed to assess the relationship between vVO2max obtained in the laboratory against two time-trial estimates (1500 m and 3200 m). Methods: During the early preseason, elite Australian Rules football players (n = 23. 22.7 ± 3.4 y, 187.7 ± 8.2 cm, 75.5 ± 9.2 kg) participated in a laboratory test on a motorized treadmill and two outdoor time trials. Results: Based on average velocity the 1500-m time-trial performance (5.0.1 ± 0.23 m·s-1) overestimated (0.36 m·s-1, d = 1.75), whereas the 3200-m time trial (4.47 ± 0.23 m·s -1) underestimated (0.17 m·s-1, d = 0.83) the laboratory vVO2max (4.64 ± 0.18 m·s-1). Despite these differences, both 1500-m. and 3200-m time-trial performances correlated with, the laboratory measure (r = -0.791; r = -0.793 respectively). Both subsequent linear regressions were of good fit and predicted the laboratory measure within ± 0.12 m·s-1. Conclusion: Estimates of vVO2max should not be used interchangeably, nor should they replace the laboratory measure. When laboratory testing is not accessible for team sports players, prescription of training intensity may be more accurately estimated from linear regression based on either 1500-m or 3200-m. time-trial performance than from the corresponding average velocity. © 2009 Human Kinetics, Inc.","author":[{"dropping-particle":"","family":"Lorenzen","given":"Christian","non-dropping-particle":"","parse-names":false,"suffix":""},{"dropping-particle":"","family":"D.Williams","given":"Morgan","non-dropping-particle":"","parse-names":false,"suffix":""},{"dropping-particle":"","family":"Turk","given":"Paul S.","non-dropping-particle":"","parse-names":false,"suffix":""},{"dropping-particle":"","family":"Meehan","given":"Daniel L.","non-dropping-particle":"","parse-names":false,"suffix":""},{"dropping-particle":"","family":"Clclonl Kolsky","given":"Daniel J.","non-dropping-particle":"","parse-names":false,"suffix":""}],"container-title":"International Journal of Sports Physiology and Performance","id":"ITEM-2","issue":"3","issued":{"date-parts":[["2009"]]},"page":"408-411","title":"Relationship between velocity reached at VO2maxand time-trial performances in elite Australian rules footballers","type":"article-journal","volume":"4"},"uris":["http://www.mendeley.com/documents/?uuid=56f0f27b-5d16-4bc9-86c3-7a0a18e23db8"]}],"mendeley":{"formattedCitation":"(Bellenger et al., 2015; Lorenzen, D.Williams, et al., 2009)","manualFormatting":"(Bellenger et al., 2015; Lorenzen, Williams, et al., 2009)","plainTextFormattedCitation":"(Bellenger et al., 2015; Lorenzen, D.Williams, et al., 2009)","previouslyFormattedCitation":"(Bellenger et al., 2015; Lorenzen, D.Williams, et al., 2009)"},"properties":{"noteIndex":0},"schema":"https://github.com/citation-style-language/schema/raw/master/csl-citation.json"}</w:instrText>
      </w:r>
      <w:r w:rsidR="004A3284">
        <w:rPr>
          <w:rFonts w:ascii="Times New Roman" w:hAnsi="Times New Roman" w:cs="Times New Roman"/>
          <w:sz w:val="24"/>
          <w:szCs w:val="24"/>
          <w:lang w:val="en-GB"/>
        </w:rPr>
        <w:fldChar w:fldCharType="separate"/>
      </w:r>
      <w:r w:rsidR="00D10850" w:rsidRPr="00D10850">
        <w:rPr>
          <w:rFonts w:ascii="Times New Roman" w:hAnsi="Times New Roman" w:cs="Times New Roman"/>
          <w:noProof/>
          <w:sz w:val="24"/>
          <w:szCs w:val="24"/>
          <w:lang w:val="en-GB"/>
        </w:rPr>
        <w:t>(Bellenger et al., 2015; Lorenzen,</w:t>
      </w:r>
      <w:r w:rsidR="004D0E22">
        <w:rPr>
          <w:rFonts w:ascii="Times New Roman" w:hAnsi="Times New Roman" w:cs="Times New Roman"/>
          <w:noProof/>
          <w:sz w:val="24"/>
          <w:szCs w:val="24"/>
          <w:lang w:val="en-GB"/>
        </w:rPr>
        <w:t xml:space="preserve"> </w:t>
      </w:r>
      <w:r w:rsidR="00D10850" w:rsidRPr="00D10850">
        <w:rPr>
          <w:rFonts w:ascii="Times New Roman" w:hAnsi="Times New Roman" w:cs="Times New Roman"/>
          <w:noProof/>
          <w:sz w:val="24"/>
          <w:szCs w:val="24"/>
          <w:lang w:val="en-GB"/>
        </w:rPr>
        <w:t>Williams, et al., 2009)</w:t>
      </w:r>
      <w:r w:rsidR="004A3284">
        <w:rPr>
          <w:rFonts w:ascii="Times New Roman" w:hAnsi="Times New Roman" w:cs="Times New Roman"/>
          <w:sz w:val="24"/>
          <w:szCs w:val="24"/>
          <w:lang w:val="en-GB"/>
        </w:rPr>
        <w:fldChar w:fldCharType="end"/>
      </w:r>
      <w:r w:rsidR="004A3284">
        <w:rPr>
          <w:rFonts w:ascii="Times New Roman" w:hAnsi="Times New Roman" w:cs="Times New Roman"/>
          <w:sz w:val="24"/>
          <w:szCs w:val="24"/>
          <w:lang w:val="en-GB"/>
        </w:rPr>
        <w:t xml:space="preserve">. </w:t>
      </w:r>
    </w:p>
    <w:p w14:paraId="5C3967E4" w14:textId="23CC30C2" w:rsidR="004A3284" w:rsidRDefault="004A3284" w:rsidP="004A3284">
      <w:pPr>
        <w:ind w:firstLine="720"/>
        <w:rPr>
          <w:rFonts w:ascii="Times New Roman" w:hAnsi="Times New Roman" w:cs="Times New Roman"/>
          <w:sz w:val="24"/>
          <w:szCs w:val="24"/>
          <w:lang w:val="en-GB"/>
        </w:rPr>
      </w:pPr>
      <w:r>
        <w:rPr>
          <w:rFonts w:ascii="Times New Roman" w:hAnsi="Times New Roman" w:cs="Times New Roman"/>
          <w:sz w:val="24"/>
          <w:szCs w:val="24"/>
          <w:lang w:val="en-GB"/>
        </w:rPr>
        <w:lastRenderedPageBreak/>
        <w:t>The measurement of MAS (km.h</w:t>
      </w:r>
      <w:r>
        <w:rPr>
          <w:rFonts w:ascii="Times New Roman" w:hAnsi="Times New Roman" w:cs="Times New Roman"/>
          <w:sz w:val="24"/>
          <w:szCs w:val="24"/>
          <w:vertAlign w:val="superscript"/>
          <w:lang w:val="en-GB"/>
        </w:rPr>
        <w:t>-1</w:t>
      </w:r>
      <w:r>
        <w:rPr>
          <w:rFonts w:ascii="Times New Roman" w:hAnsi="Times New Roman" w:cs="Times New Roman"/>
          <w:sz w:val="24"/>
          <w:szCs w:val="24"/>
          <w:lang w:val="en-GB"/>
        </w:rPr>
        <w:t xml:space="preserve">) is suggested to be closely related to the duration of the effort, </w:t>
      </w:r>
      <w:r>
        <w:rPr>
          <w:rFonts w:ascii="Times New Roman" w:hAnsi="Times New Roman" w:cs="Times New Roman"/>
          <w:sz w:val="24"/>
          <w:szCs w:val="24"/>
        </w:rPr>
        <w:t xml:space="preserve">regardless </w:t>
      </w:r>
      <w:r>
        <w:rPr>
          <w:rFonts w:ascii="Times New Roman" w:hAnsi="Times New Roman" w:cs="Times New Roman"/>
          <w:sz w:val="24"/>
          <w:szCs w:val="24"/>
          <w:lang w:val="en-GB"/>
        </w:rPr>
        <w:t xml:space="preserve">of the protocol adopted; 4m 58s is proposed to be the optimal timeframe for MAS calculation irrespective of the sport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76/apab.104.2.207.12877","ISSN":"1381-3455","PMID":"8818206","abstract":"Field measurement of the maximal aerobic velocity (MAV) is closely linked to effort-duration then to the used protocol. We construct the relationship between running speed and running-duration logarithm from running world records. It appears a noteworthy point at 4.97 minutes, to be suggested as MAV duration point. By agreement, MAV could be measured on field by a five minute test whatever the sport may be.","author":[{"dropping-particle":"","family":"Chamoux","given":"A","non-dropping-particle":"","parse-names":false,"suffix":""},{"dropping-particle":"","family":"Berthon","given":"P","non-dropping-particle":"","parse-names":false,"suffix":""},{"dropping-particle":"","family":"Laubignat","given":"J F","non-dropping-particle":"","parse-names":false,"suffix":""}],"container-title":"Archives of Physiology and Biochemistry","id":"ITEM-1","issue":"2","issued":{"date-parts":[["1996","1","3"]]},"page":"207-211","title":"Determination of Maximum Aerobic Velocity by a Five Minute Test with Reference to Running World Records. A Theoretical Approach","type":"article-journal","volume":"104"},"uris":["http://www.mendeley.com/documents/?uuid=9bbd10ea-69a9-3ce2-b0d6-af8ed7c66283"]}],"mendeley":{"formattedCitation":"(Chamoux, Berthon, &amp; Laubignat, 1996)","plainTextFormattedCitation":"(Chamoux, Berthon, &amp; Laubignat, 1996)","previouslyFormattedCitation":"(Chamoux, Berthon, &amp; Laubignat, 1996)"},"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Chamoux, Berthon, &amp; Laubignat, 1996)</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Significant correlations are reported between v</w:t>
      </w:r>
      <w:r>
        <w:rPr>
          <w:rFonts w:ascii="Times New Roman" w:hAnsi="Times New Roman" w:cs="Times New Roman"/>
          <w:sz w:val="24"/>
          <w:szCs w:val="24"/>
        </w:rPr>
        <w:t>V0</w:t>
      </w:r>
      <w:r>
        <w:rPr>
          <w:rFonts w:ascii="Times New Roman" w:hAnsi="Times New Roman" w:cs="Times New Roman"/>
          <w:sz w:val="24"/>
          <w:szCs w:val="24"/>
          <w:vertAlign w:val="subscript"/>
        </w:rPr>
        <w:t>2</w:t>
      </w:r>
      <w:r>
        <w:rPr>
          <w:rFonts w:ascii="Times New Roman" w:hAnsi="Times New Roman" w:cs="Times New Roman"/>
          <w:sz w:val="24"/>
          <w:szCs w:val="24"/>
        </w:rPr>
        <w:t>max</w:t>
      </w:r>
      <w:r>
        <w:rPr>
          <w:rFonts w:ascii="Times New Roman" w:hAnsi="Times New Roman" w:cs="Times New Roman"/>
          <w:sz w:val="24"/>
          <w:szCs w:val="24"/>
          <w:lang w:val="en-GB"/>
        </w:rPr>
        <w:t xml:space="preserve">, the average velocity during a v5TT, and the 1,500m time trial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07/s004210050153","ISSN":"1439-6319","author":[{"dropping-particle":"","family":"Berthon","given":"Paul","non-dropping-particle":"","parse-names":false,"suffix":""},{"dropping-particle":"","family":"Fellmann","given":"Nicole","non-dropping-particle":"","parse-names":false,"suffix":""},{"dropping-particle":"","family":"Bedu","given":"Mario","non-dropping-particle":"","parse-names":false,"suffix":""},{"dropping-particle":"","family":"Beaune","given":"B.","non-dropping-particle":"","parse-names":false,"suffix":""},{"dropping-particle":"","family":"Dabonneville","given":"Michel","non-dropping-particle":"","parse-names":false,"suffix":""},{"dropping-particle":"","family":"Coudert","given":"Jean","non-dropping-particle":"","parse-names":false,"suffix":""},{"dropping-particle":"","family":"Chamoux","given":"Alain","non-dropping-particle":"","parse-names":false,"suffix":""}],"container-title":"European Journal of Applied Physiology","id":"ITEM-1","issue":"3","issued":{"date-parts":[["1997","2","1"]]},"page":"233-238","title":"A 5-min running field test as a measurement of maximal aerobic velocity","type":"article-journal","volume":"75"},"uris":["http://www.mendeley.com/documents/?uuid=dd2e43a4-b5f6-3203-805c-3b72e4db9591"]},{"id":"ITEM-2","itemData":{"DOI":"10.1007/bf00626760","ISSN":"0301-5548","PMID":"2022207","abstract":"To investigate the different ways of assessing the running velocity at which maximal oxygen uptake (VO2max) occurs, or maximal aerobic velocity (vamax), 32 well-trained runners (8 female and 24 male) were studied. The vamax and the running velocity corresponding to a blood lactate concentration of 4 mmol.l-1 (vla4) were measured during a progressive treadmill session. Within the week preceding or following the treadmill measurement the subjects completed a Université de Montreal Track-Test (UMTT). The velocity corresponding to the last stage of this test (vUMTT) was slightly higher than vamax: 6.08 m.s-1, SD 0.41, vs 6.01 m.s-1, SD 0.44 (P less than 0.03) but these two velocities were strongly correlated (r = 0.92, P less than 0.001). The heart rate values corresponding to these velocities were similar and well correlated (r = 0.79, P less than 0.01); the corresponding blood lactate values had similar mean values: 10.5 mmol.l-1, SD 2.7 vs 11.8 mmol.l-1, SD 2.5, but were not correlated. Both vamax and vUMTT correlated well with the best performance sustained over 1500 m during the season. These results suggest that the UMTT provides a value of vamax as accurately as a treadmill measurement and that either could be used to measure the running velocity corresponding to VO2max. The v1a4 was 86.6%, SD 2.6 of vamax; these two velocities correlated strongly. Thus, in well trained runners, v1a4, when measured with a well-defined procedure, corresponds to a constant fraction of vamax and depends then on VO2max and the energy cost of running.","author":[{"dropping-particle":"","family":"Lacour","given":"J R","non-dropping-particle":"","parse-names":false,"suffix":""},{"dropping-particle":"","family":"Padilla-Magunacelaya","given":"S","non-dropping-particle":"","parse-names":false,"suffix":""},{"dropping-particle":"","family":"Chatard","given":"J C","non-dropping-particle":"","parse-names":false,"suffix":""},{"dropping-particle":"","family":"Arsac","given":"L","non-dropping-particle":"","parse-names":false,"suffix":""},{"dropping-particle":"","family":"Barthélémy","given":"J C","non-dropping-particle":"","parse-names":false,"suffix":""}],"container-title":"European journal of applied physiology and occupational physiology","id":"ITEM-2","issue":"2","issued":{"date-parts":[["1991"]]},"page":"77-82","title":"Assessment of running velocity at maximal oxygen uptake.","type":"article-journal","volume":"62"},"uris":["http://www.mendeley.com/documents/?uuid=a57be8bc-e1eb-354c-89aa-99faf9874c18"]}],"mendeley":{"formattedCitation":"(Berthon et al., 1997; Lacour, Padilla-Magunacelaya, Chatard, Arsac, &amp; Barthélémy, 1991)","plainTextFormattedCitation":"(Berthon et al., 1997; Lacour, Padilla-Magunacelaya, Chatard, Arsac, &amp; Barthélémy, 1991)","previouslyFormattedCitation":"(Berthon et al., 1997; Lacour, Padilla-Magunacelaya, Chatard, Arsac, &amp; Barthélémy, 1991)"},"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Berthon et al., 1997; Lacour, Padilla-Magunacelaya, Chatard, Arsac, &amp; Barthélémy, 199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For the purpose of this study, p</w:t>
      </w:r>
      <w:r w:rsidRPr="00944268">
        <w:rPr>
          <w:rFonts w:ascii="Times New Roman" w:hAnsi="Times New Roman" w:cs="Times New Roman"/>
          <w:sz w:val="24"/>
          <w:szCs w:val="24"/>
          <w:lang w:val="en-GB"/>
        </w:rPr>
        <w:t>articipants</w:t>
      </w:r>
      <w:r>
        <w:rPr>
          <w:rFonts w:ascii="Times New Roman" w:hAnsi="Times New Roman" w:cs="Times New Roman"/>
          <w:sz w:val="24"/>
          <w:szCs w:val="24"/>
          <w:lang w:val="en-GB"/>
        </w:rPr>
        <w:t>’</w:t>
      </w:r>
      <w:r w:rsidRPr="00944268">
        <w:rPr>
          <w:rFonts w:ascii="Times New Roman" w:hAnsi="Times New Roman" w:cs="Times New Roman"/>
          <w:sz w:val="24"/>
          <w:szCs w:val="24"/>
          <w:lang w:val="en-GB"/>
        </w:rPr>
        <w:t xml:space="preserve"> </w:t>
      </w:r>
      <w:r>
        <w:rPr>
          <w:rFonts w:ascii="Times New Roman" w:hAnsi="Times New Roman" w:cs="Times New Roman"/>
          <w:sz w:val="24"/>
          <w:szCs w:val="24"/>
          <w:lang w:val="en-GB"/>
        </w:rPr>
        <w:t>MAS</w:t>
      </w:r>
      <w:r w:rsidRPr="00944268">
        <w:rPr>
          <w:rFonts w:ascii="Times New Roman" w:hAnsi="Times New Roman" w:cs="Times New Roman"/>
          <w:sz w:val="24"/>
          <w:szCs w:val="24"/>
          <w:lang w:val="en-GB"/>
        </w:rPr>
        <w:t xml:space="preserve"> profile</w:t>
      </w:r>
      <w:r>
        <w:rPr>
          <w:rFonts w:ascii="Times New Roman" w:hAnsi="Times New Roman" w:cs="Times New Roman"/>
          <w:sz w:val="24"/>
          <w:szCs w:val="24"/>
          <w:lang w:val="en-GB"/>
        </w:rPr>
        <w:t>s</w:t>
      </w:r>
      <w:r w:rsidRPr="00944268">
        <w:rPr>
          <w:rFonts w:ascii="Times New Roman" w:hAnsi="Times New Roman" w:cs="Times New Roman"/>
          <w:sz w:val="24"/>
          <w:szCs w:val="24"/>
          <w:lang w:val="en-GB"/>
        </w:rPr>
        <w:t xml:space="preserve"> were investigated using </w:t>
      </w:r>
      <w:r w:rsidR="00E305F6">
        <w:rPr>
          <w:rFonts w:ascii="Times New Roman" w:hAnsi="Times New Roman" w:cs="Times New Roman"/>
          <w:sz w:val="24"/>
          <w:szCs w:val="24"/>
          <w:lang w:val="en-GB"/>
        </w:rPr>
        <w:t>1,500m time trial</w:t>
      </w:r>
      <w:r w:rsidRPr="00944268">
        <w:rPr>
          <w:rFonts w:ascii="Times New Roman" w:hAnsi="Times New Roman" w:cs="Times New Roman"/>
          <w:sz w:val="24"/>
          <w:szCs w:val="24"/>
          <w:lang w:val="en-GB"/>
        </w:rPr>
        <w:t xml:space="preserve"> assessment, which has been illustrated to correlate significantly with </w:t>
      </w:r>
      <w:r w:rsidR="00E305F6">
        <w:rPr>
          <w:rFonts w:ascii="Times New Roman" w:hAnsi="Times New Roman" w:cs="Times New Roman"/>
          <w:sz w:val="24"/>
          <w:szCs w:val="24"/>
          <w:lang w:val="en-GB"/>
        </w:rPr>
        <w:t>the laboratory measure</w:t>
      </w:r>
      <w:r w:rsidRPr="00944268">
        <w:rPr>
          <w:rFonts w:ascii="Times New Roman" w:hAnsi="Times New Roman" w:cs="Times New Roman"/>
          <w:sz w:val="24"/>
          <w:szCs w:val="24"/>
          <w:lang w:val="en-GB"/>
        </w:rPr>
        <w:t xml:space="preserve"> </w:t>
      </w:r>
      <w:r w:rsidRPr="00E305F6">
        <w:rPr>
          <w:rFonts w:ascii="Times New Roman" w:hAnsi="Times New Roman" w:cs="Times New Roman"/>
          <w:sz w:val="24"/>
          <w:szCs w:val="24"/>
          <w:lang w:val="en-GB"/>
        </w:rPr>
        <w:t>(</w:t>
      </w:r>
      <w:r w:rsidR="00E305F6" w:rsidRPr="00E305F6">
        <w:rPr>
          <w:rFonts w:ascii="Times New Roman" w:hAnsi="Times New Roman" w:cs="Times New Roman"/>
          <w:color w:val="000000"/>
          <w:sz w:val="24"/>
          <w:szCs w:val="24"/>
          <w:shd w:val="clear" w:color="auto" w:fill="FFFFFF"/>
        </w:rPr>
        <w:t>r = -</w:t>
      </w:r>
      <w:r w:rsidR="00CA3F59">
        <w:rPr>
          <w:rFonts w:ascii="Times New Roman" w:hAnsi="Times New Roman" w:cs="Times New Roman"/>
          <w:color w:val="000000"/>
          <w:sz w:val="24"/>
          <w:szCs w:val="24"/>
          <w:shd w:val="clear" w:color="auto" w:fill="FFFFFF"/>
        </w:rPr>
        <w:t xml:space="preserve"> </w:t>
      </w:r>
      <w:r w:rsidR="00E305F6" w:rsidRPr="00E305F6">
        <w:rPr>
          <w:rFonts w:ascii="Times New Roman" w:hAnsi="Times New Roman" w:cs="Times New Roman"/>
          <w:color w:val="000000"/>
          <w:sz w:val="24"/>
          <w:szCs w:val="24"/>
          <w:shd w:val="clear" w:color="auto" w:fill="FFFFFF"/>
        </w:rPr>
        <w:t>0.791</w:t>
      </w:r>
      <w:r w:rsidRPr="00E305F6">
        <w:rPr>
          <w:rFonts w:ascii="Times New Roman" w:hAnsi="Times New Roman" w:cs="Times New Roman"/>
          <w:sz w:val="24"/>
          <w:szCs w:val="24"/>
          <w:lang w:val="en-GB"/>
        </w:rPr>
        <w:t>)</w:t>
      </w:r>
      <w:r w:rsidR="00D10850">
        <w:rPr>
          <w:rFonts w:ascii="Times New Roman" w:hAnsi="Times New Roman" w:cs="Times New Roman"/>
          <w:sz w:val="24"/>
          <w:szCs w:val="24"/>
          <w:lang w:val="en-GB"/>
        </w:rPr>
        <w:t xml:space="preserve"> </w:t>
      </w:r>
      <w:r w:rsidR="00D10850">
        <w:rPr>
          <w:rFonts w:ascii="Times New Roman" w:hAnsi="Times New Roman" w:cs="Times New Roman"/>
          <w:sz w:val="24"/>
          <w:szCs w:val="24"/>
          <w:lang w:val="en-GB"/>
        </w:rPr>
        <w:fldChar w:fldCharType="begin" w:fldLock="1"/>
      </w:r>
      <w:r w:rsidR="004457E2">
        <w:rPr>
          <w:rFonts w:ascii="Times New Roman" w:hAnsi="Times New Roman" w:cs="Times New Roman"/>
          <w:sz w:val="24"/>
          <w:szCs w:val="24"/>
          <w:lang w:val="en-GB"/>
        </w:rPr>
        <w:instrText>ADDIN CSL_CITATION {"citationItems":[{"id":"ITEM-1","itemData":{"DOI":"10.1123/ijspp.4.3.408","ISSN":"1555-0265","PMID":"19953828","abstract":"PURPOSE Running velocity reached at maximal oxygen uptake (vVO2(max)) can be a useful measure to prescribe training intensity for aerobic conditioning. Obtaining it in the laboratory is often not practical, and average velocities from time trials are an attractive alternative. To date, the efficacies of such practices for team sport players are unknown. This study aimed to assess the relationship between vVO2(max) obtained in the laboratory against two time-trial estimates (1500 m and 3200 m). METHODS During the early preseason, elite Australian Rules football players (n = 23, 22.7 +/- 3.4 y, 187.7 +/- 8.2 cm, 75.5 +/- 9.2 kg) participated in a laboratory test on a motorized treadmill and two outdoor time trials. RESULTS Based on average velocity the 1500-m time-trial performance (5.01 +/- 0.23 m x s(-1)) overestimated (0.36 m x s(-1), d = 1.75), whereas the 3200-m time trial (4.47 +/- 0.23 m x s(-1)) underestimated (0.17 m x s(-1), d = 0.83) the laboratory vVO2(max) (4.64 +/- 0.18 m x s(-1)). Despite these differences, both 1500-m and 3200-m time-trial performances correlated with the laboratory measure (r = -0.791; r = -0.793 respectively). Both subsequent linear regressions were of good fit and predicted the laboratory measure within +/- 0.12 m x s(-1). CONCLUSION Estimates of vVO2(max) should not be used interchangeably, nor should they replace the laboratory measure. When laboratory testing is not accessible for team sports players, prescription of training intensity may be more accurately estimated from linear regression based on either 1500-m or 3200-m time-trial performance than from the corresponding average velocity.","author":[{"dropping-particle":"","family":"Lorenzen","given":"Christian","non-dropping-particle":"","parse-names":false,"suffix":""},{"dropping-particle":"","family":"Williams","given":"Morgan D.","non-dropping-particle":"","parse-names":false,"suffix":""},{"dropping-particle":"","family":"Turk","given":"Paul S.","non-dropping-particle":"","parse-names":false,"suffix":""},{"dropping-particle":"","family":"Meehan","given":"Daniel L.","non-dropping-particle":"","parse-names":false,"suffix":""},{"dropping-particle":"","family":"Kolsky","given":"Daniel J. Cicioni","non-dropping-particle":"","parse-names":false,"suffix":""}],"container-title":"International Journal of Sports Physiology and Performance","id":"ITEM-1","issue":"3","issued":{"date-parts":[["2009","9"]]},"page":"408-411","title":"Relationship Between Velocity Reached at VO2max and Time-Trial Performances in Elite Australian Rules Footballers","type":"article-journal","volume":"4"},"uris":["http://www.mendeley.com/documents/?uuid=d7396093-1119-3439-b723-ba5436a2debb"]}],"mendeley":{"formattedCitation":"(Lorenzen, Williams, et al., 2009)","plainTextFormattedCitation":"(Lorenzen, Williams, et al., 2009)","previouslyFormattedCitation":"(Lorenzen, Williams, et al., 2009)"},"properties":{"noteIndex":0},"schema":"https://github.com/citation-style-language/schema/raw/master/csl-citation.json"}</w:instrText>
      </w:r>
      <w:r w:rsidR="00D10850">
        <w:rPr>
          <w:rFonts w:ascii="Times New Roman" w:hAnsi="Times New Roman" w:cs="Times New Roman"/>
          <w:sz w:val="24"/>
          <w:szCs w:val="24"/>
          <w:lang w:val="en-GB"/>
        </w:rPr>
        <w:fldChar w:fldCharType="separate"/>
      </w:r>
      <w:r w:rsidR="00BF63A9" w:rsidRPr="00BF63A9">
        <w:rPr>
          <w:rFonts w:ascii="Times New Roman" w:hAnsi="Times New Roman" w:cs="Times New Roman"/>
          <w:noProof/>
          <w:sz w:val="24"/>
          <w:szCs w:val="24"/>
          <w:lang w:val="en-GB"/>
        </w:rPr>
        <w:t>(Lorenzen, Williams, et al., 2009)</w:t>
      </w:r>
      <w:r w:rsidR="00D10850">
        <w:rPr>
          <w:rFonts w:ascii="Times New Roman" w:hAnsi="Times New Roman" w:cs="Times New Roman"/>
          <w:sz w:val="24"/>
          <w:szCs w:val="24"/>
          <w:lang w:val="en-GB"/>
        </w:rPr>
        <w:fldChar w:fldCharType="end"/>
      </w:r>
      <w:r w:rsidRPr="00944268">
        <w:rPr>
          <w:rFonts w:ascii="Times New Roman" w:hAnsi="Times New Roman" w:cs="Times New Roman"/>
          <w:sz w:val="24"/>
          <w:szCs w:val="24"/>
          <w:lang w:val="en-GB"/>
        </w:rPr>
        <w:t xml:space="preserve">. </w:t>
      </w:r>
      <w:r>
        <w:rPr>
          <w:rFonts w:ascii="Times New Roman" w:hAnsi="Times New Roman" w:cs="Times New Roman"/>
          <w:sz w:val="24"/>
          <w:szCs w:val="24"/>
          <w:lang w:val="en-GB"/>
        </w:rPr>
        <w:t>The rationale for this was to limit the volume of testing to fit around the players training and match schedule.</w:t>
      </w:r>
    </w:p>
    <w:p w14:paraId="6BAA720D" w14:textId="3ACF3F74" w:rsidR="009707CA" w:rsidRPr="00944268" w:rsidRDefault="009707CA" w:rsidP="00944268">
      <w:pPr>
        <w:ind w:firstLine="720"/>
        <w:jc w:val="both"/>
        <w:rPr>
          <w:rFonts w:ascii="Times New Roman" w:hAnsi="Times New Roman" w:cs="Times New Roman"/>
          <w:sz w:val="24"/>
          <w:szCs w:val="24"/>
          <w:lang w:val="en-GB"/>
        </w:rPr>
      </w:pPr>
      <w:r w:rsidRPr="00944268">
        <w:rPr>
          <w:rFonts w:ascii="Times New Roman" w:hAnsi="Times New Roman" w:cs="Times New Roman"/>
          <w:sz w:val="24"/>
          <w:szCs w:val="24"/>
          <w:lang w:val="en-GB"/>
        </w:rPr>
        <w:t xml:space="preserve">The maximal aerobic speed was calculated by </w:t>
      </w:r>
      <w:r w:rsidR="004A0A2D">
        <w:rPr>
          <w:rFonts w:ascii="Times New Roman" w:hAnsi="Times New Roman" w:cs="Times New Roman"/>
          <w:sz w:val="24"/>
          <w:szCs w:val="24"/>
          <w:lang w:val="en-GB"/>
        </w:rPr>
        <w:t>dividing</w:t>
      </w:r>
      <w:r w:rsidRPr="00944268">
        <w:rPr>
          <w:rFonts w:ascii="Times New Roman" w:hAnsi="Times New Roman" w:cs="Times New Roman"/>
          <w:sz w:val="24"/>
          <w:szCs w:val="24"/>
          <w:lang w:val="en-GB"/>
        </w:rPr>
        <w:t xml:space="preserve"> the total running distance (d) by </w:t>
      </w:r>
      <w:r w:rsidR="004A0A2D">
        <w:rPr>
          <w:rFonts w:ascii="Times New Roman" w:hAnsi="Times New Roman" w:cs="Times New Roman"/>
          <w:sz w:val="24"/>
          <w:szCs w:val="24"/>
          <w:lang w:val="en-GB"/>
        </w:rPr>
        <w:t xml:space="preserve">the time taken to complete the assessment in seconds (s) </w:t>
      </w:r>
      <w:r w:rsidR="00CA3F59">
        <w:rPr>
          <w:rFonts w:ascii="Times New Roman" w:hAnsi="Times New Roman" w:cs="Times New Roman"/>
          <w:sz w:val="24"/>
          <w:szCs w:val="24"/>
          <w:lang w:val="en-GB"/>
        </w:rPr>
        <w:t>e.g.</w:t>
      </w:r>
      <w:r w:rsidR="004A0A2D">
        <w:rPr>
          <w:rFonts w:ascii="Times New Roman" w:hAnsi="Times New Roman" w:cs="Times New Roman"/>
          <w:sz w:val="24"/>
          <w:szCs w:val="24"/>
          <w:lang w:val="en-GB"/>
        </w:rPr>
        <w:t xml:space="preserve"> </w:t>
      </w:r>
      <w:r w:rsidR="00CA3F59">
        <w:rPr>
          <w:rFonts w:ascii="Times New Roman" w:hAnsi="Times New Roman" w:cs="Times New Roman"/>
          <w:sz w:val="24"/>
          <w:szCs w:val="24"/>
          <w:lang w:val="en-GB"/>
        </w:rPr>
        <w:t xml:space="preserve">(d - </w:t>
      </w:r>
      <w:r w:rsidR="004A0A2D">
        <w:rPr>
          <w:rFonts w:ascii="Times New Roman" w:hAnsi="Times New Roman" w:cs="Times New Roman"/>
          <w:sz w:val="24"/>
          <w:szCs w:val="24"/>
          <w:lang w:val="en-GB"/>
        </w:rPr>
        <w:t>1500/</w:t>
      </w:r>
      <w:r w:rsidR="00CA3F59">
        <w:rPr>
          <w:rFonts w:ascii="Times New Roman" w:hAnsi="Times New Roman" w:cs="Times New Roman"/>
          <w:sz w:val="24"/>
          <w:szCs w:val="24"/>
          <w:lang w:val="en-GB"/>
        </w:rPr>
        <w:t xml:space="preserve">s - </w:t>
      </w:r>
      <w:r w:rsidR="004A0A2D">
        <w:rPr>
          <w:rFonts w:ascii="Times New Roman" w:hAnsi="Times New Roman" w:cs="Times New Roman"/>
          <w:sz w:val="24"/>
          <w:szCs w:val="24"/>
          <w:lang w:val="en-GB"/>
        </w:rPr>
        <w:t xml:space="preserve">380 = 3.95 m/sec), alternatively this </w:t>
      </w:r>
      <w:r w:rsidR="00CA3F59">
        <w:rPr>
          <w:rFonts w:ascii="Times New Roman" w:hAnsi="Times New Roman" w:cs="Times New Roman"/>
          <w:sz w:val="24"/>
          <w:szCs w:val="24"/>
          <w:lang w:val="en-GB"/>
        </w:rPr>
        <w:t>can converted into kilometres per hour by the following formula (m/s x 3.6 = km/hr).</w:t>
      </w:r>
    </w:p>
    <w:p w14:paraId="68477FD3" w14:textId="04C9561C" w:rsidR="00223B71" w:rsidRPr="00944268" w:rsidRDefault="00CC4420" w:rsidP="00944268">
      <w:pPr>
        <w:ind w:firstLine="720"/>
        <w:rPr>
          <w:rFonts w:ascii="Times New Roman" w:hAnsi="Times New Roman" w:cs="Times New Roman"/>
          <w:sz w:val="24"/>
          <w:szCs w:val="24"/>
          <w:lang w:val="en-GB"/>
        </w:rPr>
      </w:pPr>
      <w:r w:rsidRPr="00944268">
        <w:rPr>
          <w:rFonts w:ascii="Times New Roman" w:hAnsi="Times New Roman" w:cs="Times New Roman"/>
          <w:b/>
          <w:bCs/>
          <w:i/>
          <w:iCs/>
          <w:sz w:val="24"/>
          <w:szCs w:val="24"/>
          <w:lang w:val="en-GB"/>
        </w:rPr>
        <w:t xml:space="preserve">Maximal </w:t>
      </w:r>
      <w:r w:rsidR="006C4440" w:rsidRPr="00944268">
        <w:rPr>
          <w:rFonts w:ascii="Times New Roman" w:hAnsi="Times New Roman" w:cs="Times New Roman"/>
          <w:b/>
          <w:bCs/>
          <w:i/>
          <w:iCs/>
          <w:sz w:val="24"/>
          <w:szCs w:val="24"/>
          <w:lang w:val="en-GB"/>
        </w:rPr>
        <w:t>sprinting speed</w:t>
      </w:r>
      <w:r w:rsidR="006C4440">
        <w:rPr>
          <w:rFonts w:ascii="Times New Roman" w:hAnsi="Times New Roman" w:cs="Times New Roman"/>
          <w:b/>
          <w:bCs/>
          <w:sz w:val="24"/>
          <w:szCs w:val="24"/>
          <w:lang w:val="en-GB"/>
        </w:rPr>
        <w:t xml:space="preserve">. </w:t>
      </w:r>
      <w:r w:rsidR="003A4B26" w:rsidRPr="00944268">
        <w:rPr>
          <w:rFonts w:ascii="Times New Roman" w:hAnsi="Times New Roman" w:cs="Times New Roman"/>
          <w:sz w:val="24"/>
          <w:szCs w:val="24"/>
          <w:lang w:val="en-GB"/>
        </w:rPr>
        <w:t>T</w:t>
      </w:r>
      <w:r w:rsidR="00E2293C" w:rsidRPr="00944268">
        <w:rPr>
          <w:rFonts w:ascii="Times New Roman" w:hAnsi="Times New Roman" w:cs="Times New Roman"/>
          <w:sz w:val="24"/>
          <w:szCs w:val="24"/>
          <w:lang w:val="en-GB"/>
        </w:rPr>
        <w:t xml:space="preserve">he </w:t>
      </w:r>
      <w:r w:rsidR="00D179F3" w:rsidRPr="00944268">
        <w:rPr>
          <w:rFonts w:ascii="Times New Roman" w:hAnsi="Times New Roman" w:cs="Times New Roman"/>
          <w:sz w:val="24"/>
          <w:szCs w:val="24"/>
          <w:lang w:val="en-GB"/>
        </w:rPr>
        <w:t xml:space="preserve">flying </w:t>
      </w:r>
      <w:r w:rsidR="00E2293C" w:rsidRPr="00944268">
        <w:rPr>
          <w:rFonts w:ascii="Times New Roman" w:hAnsi="Times New Roman" w:cs="Times New Roman"/>
          <w:sz w:val="24"/>
          <w:szCs w:val="24"/>
          <w:lang w:val="en-GB"/>
        </w:rPr>
        <w:t xml:space="preserve">40-meter maximal sprint </w:t>
      </w:r>
      <w:r w:rsidR="003A4B26" w:rsidRPr="00944268">
        <w:rPr>
          <w:rFonts w:ascii="Times New Roman" w:hAnsi="Times New Roman" w:cs="Times New Roman"/>
          <w:sz w:val="24"/>
          <w:szCs w:val="24"/>
          <w:lang w:val="en-GB"/>
        </w:rPr>
        <w:t xml:space="preserve">assessment </w:t>
      </w:r>
      <w:r w:rsidR="00D179F3" w:rsidRPr="00944268">
        <w:rPr>
          <w:rFonts w:ascii="Times New Roman" w:hAnsi="Times New Roman" w:cs="Times New Roman"/>
          <w:sz w:val="24"/>
          <w:szCs w:val="24"/>
          <w:lang w:val="en-GB"/>
        </w:rPr>
        <w:t>was</w:t>
      </w:r>
      <w:r w:rsidR="003A4B26" w:rsidRPr="00944268">
        <w:rPr>
          <w:rFonts w:ascii="Times New Roman" w:hAnsi="Times New Roman" w:cs="Times New Roman"/>
          <w:sz w:val="24"/>
          <w:szCs w:val="24"/>
          <w:lang w:val="en-GB"/>
        </w:rPr>
        <w:t xml:space="preserve"> used to calculate MSS,</w:t>
      </w:r>
      <w:r w:rsidR="00E2293C" w:rsidRPr="00944268">
        <w:rPr>
          <w:rFonts w:ascii="Times New Roman" w:hAnsi="Times New Roman" w:cs="Times New Roman"/>
          <w:sz w:val="24"/>
          <w:szCs w:val="24"/>
          <w:lang w:val="en-GB"/>
        </w:rPr>
        <w:t xml:space="preserve"> </w:t>
      </w:r>
      <w:r w:rsidR="003A4B26" w:rsidRPr="00944268">
        <w:rPr>
          <w:rFonts w:ascii="Times New Roman" w:hAnsi="Times New Roman" w:cs="Times New Roman"/>
          <w:sz w:val="24"/>
          <w:szCs w:val="24"/>
          <w:lang w:val="en-GB"/>
        </w:rPr>
        <w:t>with</w:t>
      </w:r>
      <w:r w:rsidR="00E2293C" w:rsidRPr="00944268">
        <w:rPr>
          <w:rFonts w:ascii="Times New Roman" w:hAnsi="Times New Roman" w:cs="Times New Roman"/>
          <w:sz w:val="24"/>
          <w:szCs w:val="24"/>
          <w:lang w:val="en-GB"/>
        </w:rPr>
        <w:t xml:space="preserve"> each participant complet</w:t>
      </w:r>
      <w:r w:rsidR="003A4B26" w:rsidRPr="00944268">
        <w:rPr>
          <w:rFonts w:ascii="Times New Roman" w:hAnsi="Times New Roman" w:cs="Times New Roman"/>
          <w:sz w:val="24"/>
          <w:szCs w:val="24"/>
          <w:lang w:val="en-GB"/>
        </w:rPr>
        <w:t>ing</w:t>
      </w:r>
      <w:r w:rsidR="00E2293C" w:rsidRPr="00944268">
        <w:rPr>
          <w:rFonts w:ascii="Times New Roman" w:hAnsi="Times New Roman" w:cs="Times New Roman"/>
          <w:sz w:val="24"/>
          <w:szCs w:val="24"/>
          <w:lang w:val="en-GB"/>
        </w:rPr>
        <w:t xml:space="preserve"> three </w:t>
      </w:r>
      <w:r w:rsidR="003A4B26" w:rsidRPr="00944268">
        <w:rPr>
          <w:rFonts w:ascii="Times New Roman" w:hAnsi="Times New Roman" w:cs="Times New Roman"/>
          <w:sz w:val="24"/>
          <w:szCs w:val="24"/>
          <w:lang w:val="en-GB"/>
        </w:rPr>
        <w:t xml:space="preserve">40 m maximal sprints </w:t>
      </w:r>
      <w:r w:rsidR="00E2293C" w:rsidRPr="00944268">
        <w:rPr>
          <w:rFonts w:ascii="Times New Roman" w:hAnsi="Times New Roman" w:cs="Times New Roman"/>
          <w:sz w:val="24"/>
          <w:szCs w:val="24"/>
          <w:lang w:val="en-GB"/>
        </w:rPr>
        <w:t xml:space="preserve">with approximately </w:t>
      </w:r>
      <w:r w:rsidR="00CA45FA" w:rsidRPr="00944268">
        <w:rPr>
          <w:rFonts w:ascii="Times New Roman" w:hAnsi="Times New Roman" w:cs="Times New Roman"/>
          <w:sz w:val="24"/>
          <w:szCs w:val="24"/>
          <w:lang w:val="en-GB"/>
        </w:rPr>
        <w:t>three</w:t>
      </w:r>
      <w:r w:rsidR="00E2293C" w:rsidRPr="00944268">
        <w:rPr>
          <w:rFonts w:ascii="Times New Roman" w:hAnsi="Times New Roman" w:cs="Times New Roman"/>
          <w:sz w:val="24"/>
          <w:szCs w:val="24"/>
          <w:lang w:val="en-GB"/>
        </w:rPr>
        <w:t xml:space="preserve"> minutes</w:t>
      </w:r>
      <w:r w:rsidR="00662979">
        <w:rPr>
          <w:rFonts w:ascii="Times New Roman" w:hAnsi="Times New Roman" w:cs="Times New Roman"/>
          <w:sz w:val="24"/>
          <w:szCs w:val="24"/>
          <w:lang w:val="en-GB"/>
        </w:rPr>
        <w:t xml:space="preserve"> (passive</w:t>
      </w:r>
      <w:r w:rsidR="00E2293C" w:rsidRPr="00944268">
        <w:rPr>
          <w:rFonts w:ascii="Times New Roman" w:hAnsi="Times New Roman" w:cs="Times New Roman"/>
          <w:sz w:val="24"/>
          <w:szCs w:val="24"/>
          <w:lang w:val="en-GB"/>
        </w:rPr>
        <w:t xml:space="preserve"> recovery</w:t>
      </w:r>
      <w:r w:rsidR="00662979">
        <w:rPr>
          <w:rFonts w:ascii="Times New Roman" w:hAnsi="Times New Roman" w:cs="Times New Roman"/>
          <w:sz w:val="24"/>
          <w:szCs w:val="24"/>
          <w:lang w:val="en-GB"/>
        </w:rPr>
        <w:t>)</w:t>
      </w:r>
      <w:r w:rsidR="00E2293C" w:rsidRPr="00944268">
        <w:rPr>
          <w:rFonts w:ascii="Times New Roman" w:hAnsi="Times New Roman" w:cs="Times New Roman"/>
          <w:sz w:val="24"/>
          <w:szCs w:val="24"/>
          <w:lang w:val="en-GB"/>
        </w:rPr>
        <w:t xml:space="preserve"> between </w:t>
      </w:r>
      <w:r w:rsidR="005B6095">
        <w:rPr>
          <w:rFonts w:ascii="Times New Roman" w:hAnsi="Times New Roman" w:cs="Times New Roman"/>
          <w:sz w:val="24"/>
          <w:szCs w:val="24"/>
          <w:lang w:val="en-GB"/>
        </w:rPr>
        <w:t>trial</w:t>
      </w:r>
      <w:r w:rsidR="00E2293C" w:rsidRPr="00944268">
        <w:rPr>
          <w:rFonts w:ascii="Times New Roman" w:hAnsi="Times New Roman" w:cs="Times New Roman"/>
          <w:sz w:val="24"/>
          <w:szCs w:val="24"/>
          <w:lang w:val="en-GB"/>
        </w:rPr>
        <w:t xml:space="preserve"> attempts.</w:t>
      </w:r>
      <w:r w:rsidR="003A4B26" w:rsidRPr="00944268">
        <w:rPr>
          <w:rFonts w:ascii="Times New Roman" w:hAnsi="Times New Roman" w:cs="Times New Roman"/>
          <w:sz w:val="24"/>
          <w:szCs w:val="24"/>
          <w:lang w:val="en-GB"/>
        </w:rPr>
        <w:t xml:space="preserve"> </w:t>
      </w:r>
      <w:r w:rsidR="00223B71" w:rsidRPr="00944268">
        <w:rPr>
          <w:rFonts w:ascii="Times New Roman" w:hAnsi="Times New Roman" w:cs="Times New Roman"/>
          <w:sz w:val="24"/>
          <w:szCs w:val="24"/>
          <w:lang w:val="en-GB"/>
        </w:rPr>
        <w:t xml:space="preserve">Distances were marked to the nearest </w:t>
      </w:r>
      <w:r w:rsidR="00E970FE">
        <w:rPr>
          <w:rFonts w:ascii="Times New Roman" w:hAnsi="Times New Roman" w:cs="Times New Roman"/>
          <w:sz w:val="24"/>
          <w:szCs w:val="24"/>
          <w:lang w:val="en-GB"/>
        </w:rPr>
        <w:t>centimetre</w:t>
      </w:r>
      <w:r w:rsidR="00223B71" w:rsidRPr="00944268">
        <w:rPr>
          <w:rFonts w:ascii="Times New Roman" w:hAnsi="Times New Roman" w:cs="Times New Roman"/>
          <w:sz w:val="24"/>
          <w:szCs w:val="24"/>
          <w:lang w:val="en-GB"/>
        </w:rPr>
        <w:t xml:space="preserve"> using a standard measuring tape</w:t>
      </w:r>
      <w:r w:rsidR="00CA45FA" w:rsidRPr="00944268">
        <w:rPr>
          <w:rFonts w:ascii="Times New Roman" w:hAnsi="Times New Roman" w:cs="Times New Roman"/>
          <w:sz w:val="24"/>
          <w:szCs w:val="24"/>
          <w:lang w:val="en-GB"/>
        </w:rPr>
        <w:t>,</w:t>
      </w:r>
      <w:r w:rsidR="00223B71" w:rsidRPr="00944268">
        <w:rPr>
          <w:rFonts w:ascii="Times New Roman" w:hAnsi="Times New Roman" w:cs="Times New Roman"/>
          <w:sz w:val="24"/>
          <w:szCs w:val="24"/>
          <w:lang w:val="en-GB"/>
        </w:rPr>
        <w:t xml:space="preserve"> and vertical poles were placed at the start</w:t>
      </w:r>
      <w:r w:rsidR="00CA45FA" w:rsidRPr="00944268">
        <w:rPr>
          <w:rFonts w:ascii="Times New Roman" w:hAnsi="Times New Roman" w:cs="Times New Roman"/>
          <w:sz w:val="24"/>
          <w:szCs w:val="24"/>
          <w:lang w:val="en-GB"/>
        </w:rPr>
        <w:t xml:space="preserve"> and</w:t>
      </w:r>
      <w:r w:rsidR="00223B71" w:rsidRPr="00944268">
        <w:rPr>
          <w:rFonts w:ascii="Times New Roman" w:hAnsi="Times New Roman" w:cs="Times New Roman"/>
          <w:sz w:val="24"/>
          <w:szCs w:val="24"/>
          <w:lang w:val="en-GB"/>
        </w:rPr>
        <w:t xml:space="preserve"> </w:t>
      </w:r>
      <w:r w:rsidR="006C4440">
        <w:rPr>
          <w:rFonts w:ascii="Times New Roman" w:hAnsi="Times New Roman" w:cs="Times New Roman"/>
          <w:sz w:val="24"/>
          <w:szCs w:val="24"/>
          <w:lang w:val="en-GB"/>
        </w:rPr>
        <w:t xml:space="preserve">at </w:t>
      </w:r>
      <w:r w:rsidR="00223B71" w:rsidRPr="00944268">
        <w:rPr>
          <w:rFonts w:ascii="Times New Roman" w:hAnsi="Times New Roman" w:cs="Times New Roman"/>
          <w:sz w:val="24"/>
          <w:szCs w:val="24"/>
          <w:lang w:val="en-GB"/>
        </w:rPr>
        <w:t>10</w:t>
      </w:r>
      <w:r w:rsidR="005B6095">
        <w:rPr>
          <w:rFonts w:ascii="Times New Roman" w:hAnsi="Times New Roman" w:cs="Times New Roman"/>
          <w:sz w:val="24"/>
          <w:szCs w:val="24"/>
          <w:lang w:val="en-GB"/>
        </w:rPr>
        <w:t>m</w:t>
      </w:r>
      <w:r w:rsidR="00223B71" w:rsidRPr="00944268">
        <w:rPr>
          <w:rFonts w:ascii="Times New Roman" w:hAnsi="Times New Roman" w:cs="Times New Roman"/>
          <w:sz w:val="24"/>
          <w:szCs w:val="24"/>
          <w:lang w:val="en-GB"/>
        </w:rPr>
        <w:t xml:space="preserve"> and 40m distances. Once the participant </w:t>
      </w:r>
      <w:r w:rsidR="00397BFB" w:rsidRPr="00944268">
        <w:rPr>
          <w:rFonts w:ascii="Times New Roman" w:hAnsi="Times New Roman" w:cs="Times New Roman"/>
          <w:sz w:val="24"/>
          <w:szCs w:val="24"/>
          <w:lang w:val="en-GB"/>
        </w:rPr>
        <w:t>was</w:t>
      </w:r>
      <w:r w:rsidR="00223B71" w:rsidRPr="00944268">
        <w:rPr>
          <w:rFonts w:ascii="Times New Roman" w:hAnsi="Times New Roman" w:cs="Times New Roman"/>
          <w:sz w:val="24"/>
          <w:szCs w:val="24"/>
          <w:lang w:val="en-GB"/>
        </w:rPr>
        <w:t xml:space="preserve"> </w:t>
      </w:r>
      <w:r w:rsidR="006C4440">
        <w:rPr>
          <w:rFonts w:ascii="Times New Roman" w:hAnsi="Times New Roman" w:cs="Times New Roman"/>
          <w:sz w:val="24"/>
          <w:szCs w:val="24"/>
          <w:lang w:val="en-GB"/>
        </w:rPr>
        <w:t>prepared</w:t>
      </w:r>
      <w:r w:rsidR="006C4440" w:rsidRPr="00944268">
        <w:rPr>
          <w:rFonts w:ascii="Times New Roman" w:hAnsi="Times New Roman" w:cs="Times New Roman"/>
          <w:sz w:val="24"/>
          <w:szCs w:val="24"/>
          <w:lang w:val="en-GB"/>
        </w:rPr>
        <w:t xml:space="preserve"> </w:t>
      </w:r>
      <w:r w:rsidR="00223B71" w:rsidRPr="00944268">
        <w:rPr>
          <w:rFonts w:ascii="Times New Roman" w:hAnsi="Times New Roman" w:cs="Times New Roman"/>
          <w:sz w:val="24"/>
          <w:szCs w:val="24"/>
          <w:lang w:val="en-GB"/>
        </w:rPr>
        <w:t xml:space="preserve">to partake in the assessment, an instruction of “on you” was provided, thereby </w:t>
      </w:r>
      <w:r w:rsidR="00CA45FA" w:rsidRPr="00944268">
        <w:rPr>
          <w:rFonts w:ascii="Times New Roman" w:hAnsi="Times New Roman" w:cs="Times New Roman"/>
          <w:sz w:val="24"/>
          <w:szCs w:val="24"/>
          <w:lang w:val="en-GB"/>
        </w:rPr>
        <w:t>permitting</w:t>
      </w:r>
      <w:r w:rsidR="00223B71" w:rsidRPr="00944268">
        <w:rPr>
          <w:rFonts w:ascii="Times New Roman" w:hAnsi="Times New Roman" w:cs="Times New Roman"/>
          <w:sz w:val="24"/>
          <w:szCs w:val="24"/>
          <w:lang w:val="en-GB"/>
        </w:rPr>
        <w:t xml:space="preserve"> the participant to </w:t>
      </w:r>
      <w:r w:rsidR="006C4440">
        <w:rPr>
          <w:rFonts w:ascii="Times New Roman" w:hAnsi="Times New Roman" w:cs="Times New Roman"/>
          <w:sz w:val="24"/>
          <w:szCs w:val="24"/>
          <w:lang w:val="en-GB"/>
        </w:rPr>
        <w:t xml:space="preserve">start </w:t>
      </w:r>
      <w:r w:rsidR="00CA45FA" w:rsidRPr="00944268">
        <w:rPr>
          <w:rFonts w:ascii="Times New Roman" w:hAnsi="Times New Roman" w:cs="Times New Roman"/>
          <w:sz w:val="24"/>
          <w:szCs w:val="24"/>
          <w:lang w:val="en-GB"/>
        </w:rPr>
        <w:t xml:space="preserve">and </w:t>
      </w:r>
      <w:r w:rsidR="00223B71" w:rsidRPr="00944268">
        <w:rPr>
          <w:rFonts w:ascii="Times New Roman" w:hAnsi="Times New Roman" w:cs="Times New Roman"/>
          <w:sz w:val="24"/>
          <w:szCs w:val="24"/>
          <w:lang w:val="en-GB"/>
        </w:rPr>
        <w:t xml:space="preserve">accelerate on </w:t>
      </w:r>
      <w:r w:rsidR="006C4440">
        <w:rPr>
          <w:rFonts w:ascii="Times New Roman" w:hAnsi="Times New Roman" w:cs="Times New Roman"/>
          <w:sz w:val="24"/>
          <w:szCs w:val="24"/>
          <w:lang w:val="en-GB"/>
        </w:rPr>
        <w:t xml:space="preserve">their </w:t>
      </w:r>
      <w:r w:rsidR="00223B71" w:rsidRPr="00944268">
        <w:rPr>
          <w:rFonts w:ascii="Times New Roman" w:hAnsi="Times New Roman" w:cs="Times New Roman"/>
          <w:sz w:val="24"/>
          <w:szCs w:val="24"/>
          <w:lang w:val="en-GB"/>
        </w:rPr>
        <w:t xml:space="preserve">own </w:t>
      </w:r>
      <w:r w:rsidR="00CA45FA" w:rsidRPr="00944268">
        <w:rPr>
          <w:rFonts w:ascii="Times New Roman" w:hAnsi="Times New Roman" w:cs="Times New Roman"/>
          <w:sz w:val="24"/>
          <w:szCs w:val="24"/>
          <w:lang w:val="en-GB"/>
        </w:rPr>
        <w:t>mark</w:t>
      </w:r>
      <w:r w:rsidR="006C4440">
        <w:rPr>
          <w:rFonts w:ascii="Times New Roman" w:hAnsi="Times New Roman" w:cs="Times New Roman"/>
          <w:sz w:val="24"/>
          <w:szCs w:val="24"/>
          <w:lang w:val="en-GB"/>
        </w:rPr>
        <w:t xml:space="preserve"> and</w:t>
      </w:r>
      <w:r w:rsidR="00223B71" w:rsidRPr="00944268">
        <w:rPr>
          <w:rFonts w:ascii="Times New Roman" w:hAnsi="Times New Roman" w:cs="Times New Roman"/>
          <w:sz w:val="24"/>
          <w:szCs w:val="24"/>
          <w:lang w:val="en-GB"/>
        </w:rPr>
        <w:t xml:space="preserve"> maximally to the end of the marked distance </w:t>
      </w:r>
      <w:r w:rsidR="00223B71" w:rsidRPr="00944268">
        <w:rPr>
          <w:rFonts w:ascii="Times New Roman" w:hAnsi="Times New Roman" w:cs="Times New Roman"/>
          <w:sz w:val="24"/>
          <w:szCs w:val="24"/>
          <w:lang w:val="en-GB"/>
        </w:rPr>
        <w:fldChar w:fldCharType="begin" w:fldLock="1"/>
      </w:r>
      <w:r w:rsidR="00223B71" w:rsidRPr="00944268">
        <w:rPr>
          <w:rFonts w:ascii="Times New Roman" w:hAnsi="Times New Roman" w:cs="Times New Roman"/>
          <w:sz w:val="24"/>
          <w:szCs w:val="24"/>
          <w:lang w:val="en-GB"/>
        </w:rPr>
        <w:instrText>ADDIN CSL_CITATION {"citationItems":[{"id":"ITEM-1","itemData":{"DOI":"10.1123/ijspp.2018-0163","ISSN":"1555-0265","abstract":"Purpose: In recent years (2011-2016), men’s 800m championship running performances have required greater speed than previous eras (2000-2009). The “Anaerobic speed reserve” (ASR) may be a key differentiator of this performance, but profiles of elite 800m runners and its relationship to performance time have yet to be determined. Methods: The ASR - determined as the difference between maximal sprint speed (MSS) and predicted maximal aerobic speed (MAS) – of 19 elite 800m and 1500m runners was assessed using 50m sprint and 1500m race performance times. Profiles of three athlete sub-groups were examined using cluster analysis and the speed reserve ratio (SRR), defined as MSS/MAS. Results: For the same MAS, MSS and ASR showed very large negative (both r=-0.74±0.30, ±90% confidence limits; very likely) relationships with 800m performance time. In contrast, for the same MSS, ASR and MAS had small negative relationships (both r=-0.16±0.54), possibly) with 800m performance. ASR, 800m personal best, and SRR best d...","author":[{"dropping-particle":"","family":"Sandford","given":"Gareth N.","non-dropping-particle":"","parse-names":false,"suffix":""},{"dropping-particle":"V.","family":"Allen","given":"Sian","non-dropping-particle":"","parse-names":false,"suffix":""},{"dropping-particle":"","family":"Kilding","given":"Andrew E.","non-dropping-particle":"","parse-names":false,"suffix":""},{"dropping-particle":"","family":"Ross","given":"Angus","non-dropping-particle":"","parse-names":false,"suffix":""},{"dropping-particle":"","family":"Laursen","given":"Paul B.","non-dropping-particle":"","parse-names":false,"suffix":""}],"container-title":"International Journal of Sports Physiology and Performance","id":"ITEM-1","issued":{"date-parts":[["2018"]]},"title":"Anaerobic Speed Reserve: A Key Component of Elite Male 800-m Running","type":"article-journal"},"uris":["http://www.mendeley.com/documents/?uuid=37f2d811-df7e-3d60-aed1-c8101e6ffcf1"]}],"mendeley":{"formattedCitation":"(Sandford et al., 2018)","plainTextFormattedCitation":"(Sandford et al., 2018)","previouslyFormattedCitation":"(Sandford et al., 2018)"},"properties":{"noteIndex":0},"schema":"https://github.com/citation-style-language/schema/raw/master/csl-citation.json"}</w:instrText>
      </w:r>
      <w:r w:rsidR="00223B71" w:rsidRPr="00944268">
        <w:rPr>
          <w:rFonts w:ascii="Times New Roman" w:hAnsi="Times New Roman" w:cs="Times New Roman"/>
          <w:sz w:val="24"/>
          <w:szCs w:val="24"/>
          <w:lang w:val="en-GB"/>
        </w:rPr>
        <w:fldChar w:fldCharType="separate"/>
      </w:r>
      <w:r w:rsidR="00223B71" w:rsidRPr="00944268">
        <w:rPr>
          <w:rFonts w:ascii="Times New Roman" w:hAnsi="Times New Roman" w:cs="Times New Roman"/>
          <w:noProof/>
          <w:sz w:val="24"/>
          <w:szCs w:val="24"/>
          <w:lang w:val="en-GB"/>
        </w:rPr>
        <w:t>(Sandford et al., 2018)</w:t>
      </w:r>
      <w:r w:rsidR="00223B71" w:rsidRPr="00944268">
        <w:rPr>
          <w:rFonts w:ascii="Times New Roman" w:hAnsi="Times New Roman" w:cs="Times New Roman"/>
          <w:sz w:val="24"/>
          <w:szCs w:val="24"/>
          <w:lang w:val="en-GB"/>
        </w:rPr>
        <w:fldChar w:fldCharType="end"/>
      </w:r>
      <w:r w:rsidR="00223B71" w:rsidRPr="00944268">
        <w:rPr>
          <w:rFonts w:ascii="Times New Roman" w:hAnsi="Times New Roman" w:cs="Times New Roman"/>
          <w:sz w:val="24"/>
          <w:szCs w:val="24"/>
          <w:lang w:val="en-GB"/>
        </w:rPr>
        <w:t>.</w:t>
      </w:r>
    </w:p>
    <w:p w14:paraId="39EC4BCB" w14:textId="3AF92AFE" w:rsidR="00B72C36" w:rsidRPr="000374B9" w:rsidRDefault="004753A0" w:rsidP="00944268">
      <w:pPr>
        <w:ind w:firstLine="720"/>
        <w:rPr>
          <w:rFonts w:ascii="Times New Roman" w:hAnsi="Times New Roman" w:cs="Times New Roman"/>
          <w:sz w:val="24"/>
          <w:szCs w:val="24"/>
          <w:lang w:val="en-GB"/>
        </w:rPr>
      </w:pPr>
      <w:r w:rsidRPr="004753A0">
        <w:rPr>
          <w:rFonts w:ascii="Times New Roman" w:hAnsi="Times New Roman" w:cs="Times New Roman"/>
          <w:sz w:val="24"/>
          <w:szCs w:val="24"/>
        </w:rPr>
        <w:t xml:space="preserve">The GPS units used during this study were from the manufacturers Playertek. The units were 10Hz (10 samples taken per second) and also included a 10 Hz Tri-Axial </w:t>
      </w:r>
      <w:r w:rsidRPr="004753A0">
        <w:rPr>
          <w:rFonts w:ascii="Times New Roman" w:hAnsi="Times New Roman" w:cs="Times New Roman"/>
          <w:sz w:val="24"/>
          <w:szCs w:val="24"/>
        </w:rPr>
        <w:lastRenderedPageBreak/>
        <w:t xml:space="preserve">magnetometer, 400 Hz Tri-Axial Accelerometer and Gyroscope. The Playertek GPS units were worn in a neoprene bib, within a specially manufactured pouch, to ensure the unit is held secure between the shoulder blades. </w:t>
      </w:r>
      <w:r w:rsidR="00631BDA" w:rsidRPr="004753A0">
        <w:rPr>
          <w:rFonts w:ascii="Times New Roman" w:hAnsi="Times New Roman" w:cs="Times New Roman"/>
          <w:sz w:val="24"/>
          <w:szCs w:val="24"/>
        </w:rPr>
        <w:t xml:space="preserve">One of the main limitations of the Playertek device </w:t>
      </w:r>
      <w:r w:rsidR="000374B9">
        <w:rPr>
          <w:rFonts w:ascii="Times New Roman" w:hAnsi="Times New Roman" w:cs="Times New Roman"/>
          <w:sz w:val="24"/>
          <w:szCs w:val="24"/>
        </w:rPr>
        <w:t>is that there is currently</w:t>
      </w:r>
      <w:r w:rsidR="00631BDA" w:rsidRPr="00631BDA">
        <w:rPr>
          <w:rFonts w:ascii="Times New Roman" w:hAnsi="Times New Roman" w:cs="Times New Roman"/>
          <w:sz w:val="24"/>
          <w:szCs w:val="24"/>
        </w:rPr>
        <w:t xml:space="preserve"> no function to allow you to observe how many satellites the unit is connected to at any one time. Having this function increases the reliability of the data produced as no measurements would be taken before the unit had connected to the desired number of satellites</w:t>
      </w:r>
      <w:r w:rsidR="00631BDA" w:rsidRPr="000374B9">
        <w:rPr>
          <w:rFonts w:ascii="Times New Roman" w:hAnsi="Times New Roman" w:cs="Times New Roman"/>
          <w:sz w:val="24"/>
          <w:szCs w:val="24"/>
        </w:rPr>
        <w:t xml:space="preserve">. </w:t>
      </w:r>
      <w:r w:rsidR="000374B9" w:rsidRPr="000374B9">
        <w:rPr>
          <w:rFonts w:ascii="Times New Roman" w:hAnsi="Times New Roman" w:cs="Times New Roman"/>
          <w:sz w:val="24"/>
          <w:szCs w:val="24"/>
        </w:rPr>
        <w:t>However, Raizaday et al (2019)</w:t>
      </w:r>
      <w:r w:rsidR="000374B9" w:rsidRPr="000374B9">
        <w:rPr>
          <w:rFonts w:ascii="Times New Roman" w:hAnsi="Times New Roman" w:cs="Times New Roman"/>
          <w:sz w:val="24"/>
          <w:szCs w:val="24"/>
          <w:lang w:val="en-GB"/>
        </w:rPr>
        <w:t xml:space="preserve"> </w:t>
      </w:r>
      <w:r w:rsidR="000374B9" w:rsidRPr="000374B9">
        <w:rPr>
          <w:rFonts w:ascii="Times New Roman" w:hAnsi="Times New Roman" w:cs="Times New Roman"/>
          <w:sz w:val="24"/>
          <w:szCs w:val="24"/>
        </w:rPr>
        <w:t>found that between 9am-12pm</w:t>
      </w:r>
      <w:r w:rsidR="000374B9">
        <w:rPr>
          <w:rFonts w:ascii="Times New Roman" w:hAnsi="Times New Roman" w:cs="Times New Roman"/>
          <w:sz w:val="24"/>
          <w:szCs w:val="24"/>
        </w:rPr>
        <w:t>, Playertek</w:t>
      </w:r>
      <w:r w:rsidR="000374B9" w:rsidRPr="000374B9">
        <w:rPr>
          <w:rFonts w:ascii="Times New Roman" w:hAnsi="Times New Roman" w:cs="Times New Roman"/>
          <w:sz w:val="24"/>
          <w:szCs w:val="24"/>
        </w:rPr>
        <w:t xml:space="preserve"> displayed </w:t>
      </w:r>
      <w:r w:rsidR="00CF1493">
        <w:rPr>
          <w:rFonts w:ascii="Times New Roman" w:hAnsi="Times New Roman" w:cs="Times New Roman"/>
          <w:sz w:val="24"/>
          <w:szCs w:val="24"/>
        </w:rPr>
        <w:t>the highest</w:t>
      </w:r>
      <w:r w:rsidR="000374B9" w:rsidRPr="000374B9">
        <w:rPr>
          <w:rFonts w:ascii="Times New Roman" w:hAnsi="Times New Roman" w:cs="Times New Roman"/>
          <w:sz w:val="24"/>
          <w:szCs w:val="24"/>
        </w:rPr>
        <w:t xml:space="preserve"> number of connected satellites and the best HDOP values.</w:t>
      </w:r>
      <w:r w:rsidR="000374B9" w:rsidRPr="000374B9">
        <w:rPr>
          <w:rFonts w:ascii="Times New Roman" w:hAnsi="Times New Roman" w:cs="Times New Roman"/>
          <w:sz w:val="24"/>
          <w:szCs w:val="24"/>
          <w:lang w:val="en-GB"/>
        </w:rPr>
        <w:t xml:space="preserve"> </w:t>
      </w:r>
      <w:r w:rsidR="00CF1493" w:rsidRPr="00CF1493">
        <w:rPr>
          <w:rFonts w:ascii="Times New Roman" w:hAnsi="Times New Roman" w:cs="Times New Roman"/>
          <w:sz w:val="24"/>
          <w:szCs w:val="24"/>
          <w:lang w:val="en-GB"/>
        </w:rPr>
        <w:t xml:space="preserve">In addition, </w:t>
      </w:r>
      <w:r w:rsidR="00CF1493" w:rsidRPr="00CF1493">
        <w:rPr>
          <w:rFonts w:ascii="Times New Roman" w:hAnsi="Times New Roman" w:cs="Times New Roman"/>
          <w:sz w:val="24"/>
          <w:szCs w:val="24"/>
        </w:rPr>
        <w:t>Raizaday et al (2019)</w:t>
      </w:r>
      <w:r w:rsidR="00CF1493" w:rsidRPr="00CF1493">
        <w:rPr>
          <w:rFonts w:ascii="Times New Roman" w:hAnsi="Times New Roman" w:cs="Times New Roman"/>
          <w:sz w:val="24"/>
          <w:szCs w:val="24"/>
          <w:lang w:val="en-GB"/>
        </w:rPr>
        <w:t xml:space="preserve"> </w:t>
      </w:r>
      <w:r w:rsidR="00CF1493" w:rsidRPr="00CF1493">
        <w:rPr>
          <w:rFonts w:ascii="Times New Roman" w:hAnsi="Times New Roman" w:cs="Times New Roman"/>
          <w:sz w:val="24"/>
          <w:szCs w:val="24"/>
        </w:rPr>
        <w:t>found that Playertek devices showed a high level of both validity and reliability with regards to straight line speed, in comparison to gold standard catapult systems</w:t>
      </w:r>
      <w:r w:rsidR="00CF1493">
        <w:t xml:space="preserve">. </w:t>
      </w:r>
      <w:r w:rsidR="00676024" w:rsidRPr="000374B9">
        <w:rPr>
          <w:rFonts w:ascii="Times New Roman" w:hAnsi="Times New Roman" w:cs="Times New Roman"/>
          <w:sz w:val="24"/>
          <w:szCs w:val="24"/>
          <w:lang w:val="en-GB"/>
        </w:rPr>
        <w:t xml:space="preserve">The primary variable of interest taken from the </w:t>
      </w:r>
      <w:r w:rsidR="00D72C9E" w:rsidRPr="000374B9">
        <w:rPr>
          <w:rFonts w:ascii="Times New Roman" w:hAnsi="Times New Roman" w:cs="Times New Roman"/>
          <w:sz w:val="24"/>
          <w:szCs w:val="24"/>
          <w:lang w:val="en-GB"/>
        </w:rPr>
        <w:t>GPS</w:t>
      </w:r>
      <w:r w:rsidR="00676024" w:rsidRPr="000374B9">
        <w:rPr>
          <w:rFonts w:ascii="Times New Roman" w:hAnsi="Times New Roman" w:cs="Times New Roman"/>
          <w:sz w:val="24"/>
          <w:szCs w:val="24"/>
          <w:lang w:val="en-GB"/>
        </w:rPr>
        <w:t xml:space="preserve"> for analysis </w:t>
      </w:r>
      <w:r w:rsidR="00D72C9E" w:rsidRPr="000374B9">
        <w:rPr>
          <w:rFonts w:ascii="Times New Roman" w:hAnsi="Times New Roman" w:cs="Times New Roman"/>
          <w:sz w:val="24"/>
          <w:szCs w:val="24"/>
          <w:lang w:val="en-GB"/>
        </w:rPr>
        <w:t>will be</w:t>
      </w:r>
      <w:r w:rsidR="00676024" w:rsidRPr="000374B9">
        <w:rPr>
          <w:rFonts w:ascii="Times New Roman" w:hAnsi="Times New Roman" w:cs="Times New Roman"/>
          <w:sz w:val="24"/>
          <w:szCs w:val="24"/>
          <w:lang w:val="en-GB"/>
        </w:rPr>
        <w:t xml:space="preserve"> the participants</w:t>
      </w:r>
      <w:r w:rsidR="006C4440" w:rsidRPr="000374B9">
        <w:rPr>
          <w:rFonts w:ascii="Times New Roman" w:hAnsi="Times New Roman" w:cs="Times New Roman"/>
          <w:sz w:val="24"/>
          <w:szCs w:val="24"/>
          <w:lang w:val="en-GB"/>
        </w:rPr>
        <w:t>’</w:t>
      </w:r>
      <w:r w:rsidR="00676024" w:rsidRPr="000374B9">
        <w:rPr>
          <w:rFonts w:ascii="Times New Roman" w:hAnsi="Times New Roman" w:cs="Times New Roman"/>
          <w:sz w:val="24"/>
          <w:szCs w:val="24"/>
          <w:lang w:val="en-GB"/>
        </w:rPr>
        <w:t xml:space="preserve"> MSS, representing the ceiling value of the athletes</w:t>
      </w:r>
      <w:r w:rsidR="006C4440" w:rsidRPr="000374B9">
        <w:rPr>
          <w:rFonts w:ascii="Times New Roman" w:hAnsi="Times New Roman" w:cs="Times New Roman"/>
          <w:sz w:val="24"/>
          <w:szCs w:val="24"/>
          <w:lang w:val="en-GB"/>
        </w:rPr>
        <w:t>’</w:t>
      </w:r>
      <w:r w:rsidR="00676024" w:rsidRPr="000374B9">
        <w:rPr>
          <w:rFonts w:ascii="Times New Roman" w:hAnsi="Times New Roman" w:cs="Times New Roman"/>
          <w:sz w:val="24"/>
          <w:szCs w:val="24"/>
          <w:lang w:val="en-GB"/>
        </w:rPr>
        <w:t xml:space="preserve"> ASR </w:t>
      </w:r>
      <w:r w:rsidR="00676024" w:rsidRPr="000374B9">
        <w:rPr>
          <w:rFonts w:ascii="Times New Roman" w:hAnsi="Times New Roman" w:cs="Times New Roman"/>
          <w:sz w:val="24"/>
          <w:szCs w:val="24"/>
          <w:lang w:val="en-GB"/>
        </w:rPr>
        <w:fldChar w:fldCharType="begin" w:fldLock="1"/>
      </w:r>
      <w:r w:rsidR="00B11B36" w:rsidRPr="000374B9">
        <w:rPr>
          <w:rFonts w:ascii="Times New Roman" w:hAnsi="Times New Roman" w:cs="Times New Roman"/>
          <w:sz w:val="24"/>
          <w:szCs w:val="24"/>
          <w:lang w:val="en-GB"/>
        </w:rPr>
        <w:instrText>ADDIN CSL_CITATION {"citationItems":[{"id":"ITEM-1","itemData":{"DOI":"10.1123/ijspp.2018-0163","ISSN":"1555-0265","abstract":"Purpose: In recent years (2011-2016), men’s 800m championship running performances have required greater speed than previous eras (2000-2009). The “Anaerobic speed reserve” (ASR) may be a key differentiator of this performance, but profiles of elite 800m runners and its relationship to performance time have yet to be determined. Methods: The ASR - determined as the difference between maximal sprint speed (MSS) and predicted maximal aerobic speed (MAS) – of 19 elite 800m and 1500m runners was assessed using 50m sprint and 1500m race performance times. Profiles of three athlete sub-groups were examined using cluster analysis and the speed reserve ratio (SRR), defined as MSS/MAS. Results: For the same MAS, MSS and ASR showed very large negative (both r=-0.74±0.30, ±90% confidence limits; very likely) relationships with 800m performance time. In contrast, for the same MSS, ASR and MAS had small negative relationships (both r=-0.16±0.54), possibly) with 800m performance. ASR, 800m personal best, and SRR best d...","author":[{"dropping-particle":"","family":"Sandford","given":"Gareth N.","non-dropping-particle":"","parse-names":false,"suffix":""},{"dropping-particle":"V.","family":"Allen","given":"Sian","non-dropping-particle":"","parse-names":false,"suffix":""},{"dropping-particle":"","family":"Kilding","given":"Andrew E.","non-dropping-particle":"","parse-names":false,"suffix":""},{"dropping-particle":"","family":"Ross","given":"Angus","non-dropping-particle":"","parse-names":false,"suffix":""},{"dropping-particle":"","family":"Laursen","given":"Paul B.","non-dropping-particle":"","parse-names":false,"suffix":""}],"container-title":"International Journal of Sports Physiology and Performance","id":"ITEM-1","issued":{"date-parts":[["2018"]]},"title":"Anaerobic Speed Reserve: A Key Component of Elite Male 800-m Running","type":"article-journal"},"uris":["http://www.mendeley.com/documents/?uuid=37f2d811-df7e-3d60-aed1-c8101e6ffcf1"]}],"mendeley":{"formattedCitation":"(Sandford et al., 2018)","plainTextFormattedCitation":"(Sandford et al., 2018)","previouslyFormattedCitation":"(Sandford et al., 2018)"},"properties":{"noteIndex":0},"schema":"https://github.com/citation-style-language/schema/raw/master/csl-citation.json"}</w:instrText>
      </w:r>
      <w:r w:rsidR="00676024" w:rsidRPr="000374B9">
        <w:rPr>
          <w:rFonts w:ascii="Times New Roman" w:hAnsi="Times New Roman" w:cs="Times New Roman"/>
          <w:sz w:val="24"/>
          <w:szCs w:val="24"/>
          <w:lang w:val="en-GB"/>
        </w:rPr>
        <w:fldChar w:fldCharType="separate"/>
      </w:r>
      <w:r w:rsidR="00676024" w:rsidRPr="000374B9">
        <w:rPr>
          <w:rFonts w:ascii="Times New Roman" w:hAnsi="Times New Roman" w:cs="Times New Roman"/>
          <w:noProof/>
          <w:sz w:val="24"/>
          <w:szCs w:val="24"/>
          <w:lang w:val="en-GB"/>
        </w:rPr>
        <w:t>(Sandford et al., 2018)</w:t>
      </w:r>
      <w:r w:rsidR="00676024" w:rsidRPr="000374B9">
        <w:rPr>
          <w:rFonts w:ascii="Times New Roman" w:hAnsi="Times New Roman" w:cs="Times New Roman"/>
          <w:sz w:val="24"/>
          <w:szCs w:val="24"/>
          <w:lang w:val="en-GB"/>
        </w:rPr>
        <w:fldChar w:fldCharType="end"/>
      </w:r>
      <w:r w:rsidR="00676024" w:rsidRPr="000374B9">
        <w:rPr>
          <w:rFonts w:ascii="Times New Roman" w:hAnsi="Times New Roman" w:cs="Times New Roman"/>
          <w:sz w:val="24"/>
          <w:szCs w:val="24"/>
          <w:lang w:val="en-GB"/>
        </w:rPr>
        <w:t>.</w:t>
      </w:r>
    </w:p>
    <w:p w14:paraId="4244892E" w14:textId="64E5B43D" w:rsidR="00C82794" w:rsidRPr="00944268" w:rsidRDefault="00C82794" w:rsidP="00944268">
      <w:pPr>
        <w:ind w:firstLine="720"/>
        <w:rPr>
          <w:rFonts w:ascii="Times New Roman" w:hAnsi="Times New Roman" w:cs="Times New Roman"/>
          <w:sz w:val="24"/>
          <w:szCs w:val="24"/>
          <w:lang w:val="en-GB"/>
        </w:rPr>
      </w:pPr>
      <w:r w:rsidRPr="00944268">
        <w:rPr>
          <w:rFonts w:ascii="Times New Roman" w:hAnsi="Times New Roman" w:cs="Times New Roman"/>
          <w:b/>
          <w:bCs/>
          <w:i/>
          <w:iCs/>
          <w:sz w:val="24"/>
          <w:szCs w:val="24"/>
          <w:lang w:val="en-GB"/>
        </w:rPr>
        <w:t xml:space="preserve">Anaerobic </w:t>
      </w:r>
      <w:r w:rsidR="006C4440">
        <w:rPr>
          <w:rFonts w:ascii="Times New Roman" w:hAnsi="Times New Roman" w:cs="Times New Roman"/>
          <w:b/>
          <w:bCs/>
          <w:i/>
          <w:iCs/>
          <w:sz w:val="24"/>
          <w:szCs w:val="24"/>
          <w:lang w:val="en-GB"/>
        </w:rPr>
        <w:t>s</w:t>
      </w:r>
      <w:r w:rsidR="006C4440" w:rsidRPr="00944268">
        <w:rPr>
          <w:rFonts w:ascii="Times New Roman" w:hAnsi="Times New Roman" w:cs="Times New Roman"/>
          <w:b/>
          <w:bCs/>
          <w:i/>
          <w:iCs/>
          <w:sz w:val="24"/>
          <w:szCs w:val="24"/>
          <w:lang w:val="en-GB"/>
        </w:rPr>
        <w:t xml:space="preserve">peed </w:t>
      </w:r>
      <w:r w:rsidR="006C4440">
        <w:rPr>
          <w:rFonts w:ascii="Times New Roman" w:hAnsi="Times New Roman" w:cs="Times New Roman"/>
          <w:b/>
          <w:bCs/>
          <w:i/>
          <w:iCs/>
          <w:sz w:val="24"/>
          <w:szCs w:val="24"/>
          <w:lang w:val="en-GB"/>
        </w:rPr>
        <w:t>r</w:t>
      </w:r>
      <w:r w:rsidR="006C4440" w:rsidRPr="00944268">
        <w:rPr>
          <w:rFonts w:ascii="Times New Roman" w:hAnsi="Times New Roman" w:cs="Times New Roman"/>
          <w:b/>
          <w:bCs/>
          <w:i/>
          <w:iCs/>
          <w:sz w:val="24"/>
          <w:szCs w:val="24"/>
          <w:lang w:val="en-GB"/>
        </w:rPr>
        <w:t xml:space="preserve">eserve. </w:t>
      </w:r>
      <w:r w:rsidRPr="00944268">
        <w:rPr>
          <w:rFonts w:ascii="Times New Roman" w:hAnsi="Times New Roman" w:cs="Times New Roman"/>
          <w:sz w:val="24"/>
          <w:szCs w:val="24"/>
          <w:lang w:val="en-GB"/>
        </w:rPr>
        <w:t>ASR will be calculated as the difference between MSS and MAS with the following equation</w:t>
      </w:r>
      <w:r w:rsidR="006C4440">
        <w:rPr>
          <w:rFonts w:ascii="Times New Roman" w:hAnsi="Times New Roman" w:cs="Times New Roman"/>
          <w:sz w:val="24"/>
          <w:szCs w:val="24"/>
          <w:lang w:val="en-GB"/>
        </w:rPr>
        <w:t>:</w:t>
      </w:r>
    </w:p>
    <w:p w14:paraId="4F8E7970" w14:textId="6CB5C348" w:rsidR="00C82794" w:rsidRPr="00944268" w:rsidRDefault="00C82794" w:rsidP="00944268">
      <w:pPr>
        <w:ind w:firstLine="720"/>
        <w:jc w:val="center"/>
        <w:rPr>
          <w:rFonts w:ascii="Times New Roman" w:hAnsi="Times New Roman" w:cs="Times New Roman"/>
          <w:sz w:val="24"/>
          <w:szCs w:val="24"/>
          <w:lang w:val="en-GB"/>
        </w:rPr>
      </w:pPr>
      <w:r w:rsidRPr="00944268">
        <w:rPr>
          <w:rFonts w:ascii="Times New Roman" w:hAnsi="Times New Roman" w:cs="Times New Roman"/>
          <w:sz w:val="24"/>
          <w:szCs w:val="24"/>
          <w:lang w:val="en-GB"/>
        </w:rPr>
        <w:t>ASR = MSS</w:t>
      </w:r>
      <w:r w:rsidR="00676024" w:rsidRPr="00944268">
        <w:rPr>
          <w:rFonts w:ascii="Times New Roman" w:hAnsi="Times New Roman" w:cs="Times New Roman"/>
          <w:sz w:val="24"/>
          <w:szCs w:val="24"/>
          <w:lang w:val="en-GB"/>
        </w:rPr>
        <w:t xml:space="preserve"> (km/h)</w:t>
      </w:r>
      <w:r w:rsidRPr="00944268">
        <w:rPr>
          <w:rFonts w:ascii="Times New Roman" w:hAnsi="Times New Roman" w:cs="Times New Roman"/>
          <w:sz w:val="24"/>
          <w:szCs w:val="24"/>
          <w:lang w:val="en-GB"/>
        </w:rPr>
        <w:t xml:space="preserve"> – MAS</w:t>
      </w:r>
      <w:r w:rsidR="00676024" w:rsidRPr="00944268">
        <w:rPr>
          <w:rFonts w:ascii="Times New Roman" w:hAnsi="Times New Roman" w:cs="Times New Roman"/>
          <w:sz w:val="24"/>
          <w:szCs w:val="24"/>
          <w:lang w:val="en-GB"/>
        </w:rPr>
        <w:t xml:space="preserve"> (km/h)</w:t>
      </w:r>
      <w:r w:rsidRPr="00944268">
        <w:rPr>
          <w:rFonts w:ascii="Times New Roman" w:hAnsi="Times New Roman" w:cs="Times New Roman"/>
          <w:sz w:val="24"/>
          <w:szCs w:val="24"/>
          <w:lang w:val="en-GB"/>
        </w:rPr>
        <w:t xml:space="preserve"> </w:t>
      </w:r>
      <w:r w:rsidRPr="00944268">
        <w:rPr>
          <w:rFonts w:ascii="Times New Roman" w:hAnsi="Times New Roman" w:cs="Times New Roman"/>
          <w:sz w:val="24"/>
          <w:szCs w:val="24"/>
          <w:lang w:val="en-GB"/>
        </w:rPr>
        <w:fldChar w:fldCharType="begin" w:fldLock="1"/>
      </w:r>
      <w:r w:rsidR="00E65F0B">
        <w:rPr>
          <w:rFonts w:ascii="Times New Roman" w:hAnsi="Times New Roman" w:cs="Times New Roman"/>
          <w:sz w:val="24"/>
          <w:szCs w:val="24"/>
          <w:lang w:val="en-GB"/>
        </w:rPr>
        <w:instrText>ADDIN CSL_CITATION {"citationItems":[{"id":"ITEM-1","itemData":{"DOI":"10.1055/s-0032-1306323","ISSN":"0172-4622","author":[{"dropping-particle":"","family":"Mendez-Villanueva","given":"A.","non-dropping-particle":"","parse-names":false,"suffix":""},{"dropping-particle":"","family":"Buchheit","given":"M.","non-dropping-particle":"","parse-names":false,"suffix":""},{"dropping-particle":"","family":"Simpson","given":"B.","non-dropping-particle":"","parse-names":false,"suffix":""},{"dropping-particle":"","family":"Bourdon","given":"P.","non-dropping-particle":"","parse-names":false,"suffix":""}],"container-title":"International Journal of Sports Medicine","id":"ITEM-1","issue":"02","issued":{"date-parts":[["2012","9","7"]]},"page":"101-110","title":"Match Play Intensity Distribution in Youth Soccer","type":"article-journal","volume":"34"},"uris":["http://www.mendeley.com/documents/?uuid=92a76d40-9a53-3ca6-baa1-454658895184"]}],"mendeley":{"formattedCitation":"(A. Mendez-Villanueva, Buchheit, Simpson, &amp; Bourdon, 2012)","manualFormatting":"(Mendez-Villanueva et al., 2012)","plainTextFormattedCitation":"(A. Mendez-Villanueva, Buchheit, Simpson, &amp; Bourdon, 2012)","previouslyFormattedCitation":"(A. Mendez-Villanueva, Buchheit, Simpson, &amp; Bourdon, 2012)"},"properties":{"noteIndex":0},"schema":"https://github.com/citation-style-language/schema/raw/master/csl-citation.json"}</w:instrText>
      </w:r>
      <w:r w:rsidRPr="00944268">
        <w:rPr>
          <w:rFonts w:ascii="Times New Roman" w:hAnsi="Times New Roman" w:cs="Times New Roman"/>
          <w:sz w:val="24"/>
          <w:szCs w:val="24"/>
          <w:lang w:val="en-GB"/>
        </w:rPr>
        <w:fldChar w:fldCharType="separate"/>
      </w:r>
      <w:r w:rsidRPr="00944268">
        <w:rPr>
          <w:rFonts w:ascii="Times New Roman" w:hAnsi="Times New Roman" w:cs="Times New Roman"/>
          <w:noProof/>
          <w:sz w:val="24"/>
          <w:szCs w:val="24"/>
          <w:lang w:val="en-GB"/>
        </w:rPr>
        <w:t>(Mendez-Villanueva et al., 2012)</w:t>
      </w:r>
      <w:r w:rsidRPr="00944268">
        <w:rPr>
          <w:rFonts w:ascii="Times New Roman" w:hAnsi="Times New Roman" w:cs="Times New Roman"/>
          <w:sz w:val="24"/>
          <w:szCs w:val="24"/>
          <w:lang w:val="en-GB"/>
        </w:rPr>
        <w:fldChar w:fldCharType="end"/>
      </w:r>
    </w:p>
    <w:p w14:paraId="5DE60E6F" w14:textId="77777777" w:rsidR="002410CD" w:rsidRPr="003D5391" w:rsidRDefault="002410CD" w:rsidP="002410CD">
      <w:pPr>
        <w:ind w:firstLine="720"/>
        <w:rPr>
          <w:rFonts w:ascii="Times New Roman" w:hAnsi="Times New Roman" w:cs="Times New Roman"/>
          <w:b/>
          <w:bCs/>
          <w:sz w:val="24"/>
          <w:szCs w:val="24"/>
          <w:lang w:val="en-GB"/>
        </w:rPr>
      </w:pPr>
      <w:r w:rsidRPr="003D5391">
        <w:rPr>
          <w:rFonts w:ascii="Times New Roman" w:hAnsi="Times New Roman" w:cs="Times New Roman"/>
          <w:b/>
          <w:bCs/>
          <w:sz w:val="24"/>
          <w:szCs w:val="24"/>
          <w:lang w:val="en-GB"/>
        </w:rPr>
        <w:t>Match Day Collection</w:t>
      </w:r>
    </w:p>
    <w:p w14:paraId="5DC49815" w14:textId="425715C6" w:rsidR="002410CD" w:rsidRDefault="002410CD" w:rsidP="002410CD">
      <w:pPr>
        <w:ind w:firstLine="720"/>
        <w:rPr>
          <w:rFonts w:ascii="Times New Roman" w:hAnsi="Times New Roman" w:cs="Times New Roman"/>
          <w:sz w:val="24"/>
          <w:szCs w:val="24"/>
          <w:lang w:val="en-GB"/>
        </w:rPr>
      </w:pPr>
      <w:r w:rsidRPr="002A73DC">
        <w:rPr>
          <w:rFonts w:ascii="Times New Roman" w:hAnsi="Times New Roman" w:cs="Times New Roman"/>
          <w:sz w:val="24"/>
          <w:szCs w:val="24"/>
          <w:lang w:val="en-GB"/>
        </w:rPr>
        <w:t>TD, HSRD (&gt; 17 km / hr) and sprint distances (&gt; 2</w:t>
      </w:r>
      <w:r>
        <w:rPr>
          <w:rFonts w:ascii="Times New Roman" w:hAnsi="Times New Roman" w:cs="Times New Roman"/>
          <w:sz w:val="24"/>
          <w:szCs w:val="24"/>
          <w:lang w:val="en-GB"/>
        </w:rPr>
        <w:t>2</w:t>
      </w:r>
      <w:r w:rsidRPr="002A73DC">
        <w:rPr>
          <w:rFonts w:ascii="Times New Roman" w:hAnsi="Times New Roman" w:cs="Times New Roman"/>
          <w:sz w:val="24"/>
          <w:szCs w:val="24"/>
          <w:lang w:val="en-GB"/>
        </w:rPr>
        <w:t xml:space="preserve"> km / hr) are collected using (Playertek GPS system) for </w:t>
      </w:r>
      <w:r w:rsidR="00B07363">
        <w:rPr>
          <w:rFonts w:ascii="Times New Roman" w:hAnsi="Times New Roman" w:cs="Times New Roman"/>
          <w:sz w:val="24"/>
          <w:szCs w:val="24"/>
          <w:lang w:val="en-GB"/>
        </w:rPr>
        <w:t>three</w:t>
      </w:r>
      <w:r w:rsidRPr="002A73DC">
        <w:rPr>
          <w:rFonts w:ascii="Times New Roman" w:hAnsi="Times New Roman" w:cs="Times New Roman"/>
          <w:sz w:val="24"/>
          <w:szCs w:val="24"/>
          <w:lang w:val="en-GB"/>
        </w:rPr>
        <w:t xml:space="preserve"> competitive games. The mean performance for TD, HSRD, and sprint distances in six competitive games were used to determine the effect of additional training</w:t>
      </w:r>
      <w:r>
        <w:rPr>
          <w:rFonts w:ascii="Times New Roman" w:hAnsi="Times New Roman" w:cs="Times New Roman"/>
          <w:sz w:val="24"/>
          <w:szCs w:val="24"/>
          <w:lang w:val="en-GB"/>
        </w:rPr>
        <w:t xml:space="preserve"> load</w:t>
      </w:r>
      <w:r w:rsidRPr="002A73DC">
        <w:rPr>
          <w:rFonts w:ascii="Times New Roman" w:hAnsi="Times New Roman" w:cs="Times New Roman"/>
          <w:sz w:val="24"/>
          <w:szCs w:val="24"/>
          <w:lang w:val="en-GB"/>
        </w:rPr>
        <w:t>, if any, on ASR between starters and non-starters.</w:t>
      </w:r>
      <w:r>
        <w:rPr>
          <w:rFonts w:ascii="Times New Roman" w:hAnsi="Times New Roman" w:cs="Times New Roman"/>
          <w:sz w:val="24"/>
          <w:szCs w:val="24"/>
          <w:lang w:val="en-GB"/>
        </w:rPr>
        <w:t xml:space="preserve"> </w:t>
      </w:r>
      <w:r w:rsidRPr="003D5391">
        <w:rPr>
          <w:rFonts w:ascii="Times New Roman" w:hAnsi="Times New Roman" w:cs="Times New Roman"/>
          <w:sz w:val="24"/>
          <w:szCs w:val="24"/>
          <w:lang w:val="en-GB"/>
        </w:rPr>
        <w:t xml:space="preserve">Players were asked to wear individual GPS units, positioned between the shoulder blades, encased in an elastic compartment in the jersey. Devices were switched on fifteen minutes before the game commenced and switched off immediately afterwards. Data sets were then downloaded, where further analysis was performed through the system software provided by the </w:t>
      </w:r>
      <w:r w:rsidRPr="003D5391">
        <w:rPr>
          <w:rFonts w:ascii="Times New Roman" w:hAnsi="Times New Roman" w:cs="Times New Roman"/>
          <w:sz w:val="24"/>
          <w:szCs w:val="24"/>
          <w:lang w:val="en-GB"/>
        </w:rPr>
        <w:lastRenderedPageBreak/>
        <w:t xml:space="preserve">manufacturer (Playertek). Each pod contains a 10 Hz Tri-Axial magnetometer, 400 Hz Tri-Axial Accelerometer and Gyroscope. </w:t>
      </w:r>
    </w:p>
    <w:p w14:paraId="6236C5EF" w14:textId="77777777" w:rsidR="00DD166A" w:rsidRDefault="00DD166A" w:rsidP="00FF58BB">
      <w:pPr>
        <w:ind w:firstLine="720"/>
        <w:rPr>
          <w:rFonts w:ascii="Times New Roman" w:hAnsi="Times New Roman" w:cs="Times New Roman"/>
          <w:sz w:val="24"/>
          <w:szCs w:val="24"/>
          <w:lang w:val="en-GB"/>
        </w:rPr>
      </w:pPr>
    </w:p>
    <w:p w14:paraId="27822459" w14:textId="77777777" w:rsidR="00FF58BB" w:rsidRDefault="00FF58BB" w:rsidP="00060804">
      <w:pPr>
        <w:rPr>
          <w:rFonts w:ascii="Times New Roman" w:hAnsi="Times New Roman" w:cs="Times New Roman"/>
          <w:sz w:val="24"/>
          <w:szCs w:val="24"/>
          <w:lang w:val="en-GB"/>
        </w:rPr>
      </w:pPr>
    </w:p>
    <w:p w14:paraId="6FD444C1" w14:textId="77777777" w:rsidR="00704C79" w:rsidRDefault="00704C79" w:rsidP="00060804">
      <w:pPr>
        <w:rPr>
          <w:rFonts w:ascii="Times New Roman" w:hAnsi="Times New Roman" w:cs="Times New Roman"/>
          <w:b/>
          <w:bCs/>
          <w:sz w:val="24"/>
          <w:szCs w:val="24"/>
          <w:lang w:val="en-GB"/>
        </w:rPr>
      </w:pPr>
    </w:p>
    <w:p w14:paraId="2BD78983" w14:textId="54EFB890" w:rsidR="001E3B5A" w:rsidRPr="00944268" w:rsidRDefault="00B52E62" w:rsidP="002A7091">
      <w:pPr>
        <w:rPr>
          <w:rFonts w:ascii="Times New Roman" w:hAnsi="Times New Roman" w:cs="Times New Roman"/>
          <w:sz w:val="24"/>
          <w:szCs w:val="24"/>
          <w:lang w:val="en-GB"/>
        </w:rPr>
      </w:pPr>
      <w:r>
        <w:rPr>
          <w:rFonts w:ascii="Times New Roman" w:hAnsi="Times New Roman" w:cs="Times New Roman"/>
          <w:sz w:val="24"/>
          <w:szCs w:val="24"/>
          <w:lang w:val="en-GB"/>
        </w:rPr>
        <w:br w:type="page"/>
      </w:r>
    </w:p>
    <w:sectPr w:rsidR="001E3B5A" w:rsidRPr="00944268" w:rsidSect="003A704A">
      <w:head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EC39EA" w14:textId="77777777" w:rsidR="007A1F13" w:rsidRDefault="007A1F13" w:rsidP="002A7091">
      <w:pPr>
        <w:spacing w:after="0" w:line="240" w:lineRule="auto"/>
      </w:pPr>
      <w:r>
        <w:separator/>
      </w:r>
    </w:p>
  </w:endnote>
  <w:endnote w:type="continuationSeparator" w:id="0">
    <w:p w14:paraId="4A09B509" w14:textId="77777777" w:rsidR="007A1F13" w:rsidRDefault="007A1F13" w:rsidP="002A70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26EB8C" w14:textId="77777777" w:rsidR="007A1F13" w:rsidRDefault="007A1F13" w:rsidP="002A7091">
      <w:pPr>
        <w:spacing w:after="0" w:line="240" w:lineRule="auto"/>
      </w:pPr>
      <w:r>
        <w:separator/>
      </w:r>
    </w:p>
  </w:footnote>
  <w:footnote w:type="continuationSeparator" w:id="0">
    <w:p w14:paraId="34AA7C8F" w14:textId="77777777" w:rsidR="007A1F13" w:rsidRDefault="007A1F13" w:rsidP="002A709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30682A" w14:textId="79978F6F" w:rsidR="0082576B" w:rsidRDefault="009C7E84" w:rsidP="00944268">
    <w:pPr>
      <w:pStyle w:val="Header"/>
      <w:tabs>
        <w:tab w:val="clear" w:pos="4513"/>
        <w:tab w:val="clear" w:pos="9026"/>
        <w:tab w:val="right" w:pos="8640"/>
      </w:tabs>
    </w:pPr>
    <w:r>
      <w:rPr>
        <w:rFonts w:ascii="Times New Roman" w:hAnsi="Times New Roman" w:cs="Times New Roman"/>
        <w:sz w:val="24"/>
        <w:szCs w:val="24"/>
        <w:bdr w:val="none" w:sz="0" w:space="0" w:color="auto" w:frame="1"/>
        <w:shd w:val="clear" w:color="auto" w:fill="FFFFFF"/>
        <w:lang w:val="en-GB"/>
      </w:rPr>
      <w:t>The impact of different training intensities on ASR in Sub-elite Gaelic Football players</w:t>
    </w:r>
    <w:r w:rsidR="0082576B" w:rsidRPr="002A7091">
      <w:rPr>
        <w:rFonts w:ascii="Times New Roman" w:hAnsi="Times New Roman" w:cs="Times New Roman"/>
        <w:sz w:val="24"/>
        <w:szCs w:val="24"/>
        <w:bdr w:val="none" w:sz="0" w:space="0" w:color="auto" w:frame="1"/>
        <w:shd w:val="clear" w:color="auto" w:fill="FFFFFF"/>
        <w:lang w:val="en-GB"/>
      </w:rPr>
      <w:t xml:space="preserve"> </w:t>
    </w:r>
    <w:r w:rsidR="0082576B">
      <w:rPr>
        <w:rFonts w:ascii="Times New Roman" w:hAnsi="Times New Roman" w:cs="Times New Roman"/>
        <w:sz w:val="24"/>
        <w:szCs w:val="24"/>
        <w:bdr w:val="none" w:sz="0" w:space="0" w:color="auto" w:frame="1"/>
        <w:shd w:val="clear" w:color="auto" w:fill="FFFFFF"/>
        <w:lang w:val="en-GB"/>
      </w:rPr>
      <w:tab/>
    </w:r>
    <w:sdt>
      <w:sdtPr>
        <w:id w:val="1632209874"/>
        <w:docPartObj>
          <w:docPartGallery w:val="Page Numbers (Top of Page)"/>
          <w:docPartUnique/>
        </w:docPartObj>
      </w:sdtPr>
      <w:sdtEndPr>
        <w:rPr>
          <w:noProof/>
        </w:rPr>
      </w:sdtEndPr>
      <w:sdtContent>
        <w:r w:rsidR="0082576B">
          <w:fldChar w:fldCharType="begin"/>
        </w:r>
        <w:r w:rsidR="0082576B">
          <w:instrText xml:space="preserve"> PAGE   \* MERGEFORMAT </w:instrText>
        </w:r>
        <w:r w:rsidR="0082576B">
          <w:fldChar w:fldCharType="separate"/>
        </w:r>
        <w:r w:rsidR="0082576B">
          <w:rPr>
            <w:noProof/>
          </w:rPr>
          <w:t>2</w:t>
        </w:r>
        <w:r w:rsidR="0082576B">
          <w:rPr>
            <w:noProof/>
          </w:rPr>
          <w:fldChar w:fldCharType="end"/>
        </w:r>
      </w:sdtContent>
    </w:sdt>
  </w:p>
  <w:p w14:paraId="5918E321" w14:textId="77777777" w:rsidR="0082576B" w:rsidRPr="002A7091" w:rsidRDefault="0082576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3E2305"/>
    <w:multiLevelType w:val="hybridMultilevel"/>
    <w:tmpl w:val="367E007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27EB1769"/>
    <w:multiLevelType w:val="hybridMultilevel"/>
    <w:tmpl w:val="85CA149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2F9D5025"/>
    <w:multiLevelType w:val="hybridMultilevel"/>
    <w:tmpl w:val="C0A64A5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30811243"/>
    <w:multiLevelType w:val="hybridMultilevel"/>
    <w:tmpl w:val="B55075A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33771F2B"/>
    <w:multiLevelType w:val="hybridMultilevel"/>
    <w:tmpl w:val="F640B31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51167563"/>
    <w:multiLevelType w:val="hybridMultilevel"/>
    <w:tmpl w:val="73F26C4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15:restartNumberingAfterBreak="0">
    <w:nsid w:val="51335C81"/>
    <w:multiLevelType w:val="hybridMultilevel"/>
    <w:tmpl w:val="1910DC2C"/>
    <w:lvl w:ilvl="0" w:tplc="1809000F">
      <w:start w:val="1"/>
      <w:numFmt w:val="decimal"/>
      <w:lvlText w:val="%1."/>
      <w:lvlJc w:val="left"/>
      <w:pPr>
        <w:ind w:left="720" w:hanging="360"/>
      </w:pPr>
      <w:rPr>
        <w:rFont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662263E8"/>
    <w:multiLevelType w:val="hybridMultilevel"/>
    <w:tmpl w:val="2238115A"/>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730F4582"/>
    <w:multiLevelType w:val="hybridMultilevel"/>
    <w:tmpl w:val="A3EC1F0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7F34380D"/>
    <w:multiLevelType w:val="hybridMultilevel"/>
    <w:tmpl w:val="28AE158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8"/>
  </w:num>
  <w:num w:numId="2">
    <w:abstractNumId w:val="5"/>
  </w:num>
  <w:num w:numId="3">
    <w:abstractNumId w:val="2"/>
  </w:num>
  <w:num w:numId="4">
    <w:abstractNumId w:val="7"/>
  </w:num>
  <w:num w:numId="5">
    <w:abstractNumId w:val="1"/>
  </w:num>
  <w:num w:numId="6">
    <w:abstractNumId w:val="9"/>
  </w:num>
  <w:num w:numId="7">
    <w:abstractNumId w:val="4"/>
  </w:num>
  <w:num w:numId="8">
    <w:abstractNumId w:val="0"/>
  </w:num>
  <w:num w:numId="9">
    <w:abstractNumId w:val="3"/>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rA0MzcyMDYwNDMxMTBW0lEKTi0uzszPAykwrgUAbuBWpiwAAAA="/>
  </w:docVars>
  <w:rsids>
    <w:rsidRoot w:val="00B9696E"/>
    <w:rsid w:val="00000DA2"/>
    <w:rsid w:val="00001D4E"/>
    <w:rsid w:val="00002086"/>
    <w:rsid w:val="0000463E"/>
    <w:rsid w:val="000065B9"/>
    <w:rsid w:val="0001029A"/>
    <w:rsid w:val="000104F8"/>
    <w:rsid w:val="0001526D"/>
    <w:rsid w:val="0001614A"/>
    <w:rsid w:val="00021DE5"/>
    <w:rsid w:val="0002327F"/>
    <w:rsid w:val="0002364E"/>
    <w:rsid w:val="000255F4"/>
    <w:rsid w:val="00025EB7"/>
    <w:rsid w:val="000374B9"/>
    <w:rsid w:val="000426BB"/>
    <w:rsid w:val="00043842"/>
    <w:rsid w:val="0004464A"/>
    <w:rsid w:val="00050F5E"/>
    <w:rsid w:val="00050F74"/>
    <w:rsid w:val="000524F0"/>
    <w:rsid w:val="00052D81"/>
    <w:rsid w:val="00056856"/>
    <w:rsid w:val="00060804"/>
    <w:rsid w:val="000618EB"/>
    <w:rsid w:val="00061C56"/>
    <w:rsid w:val="000662A0"/>
    <w:rsid w:val="00066E4A"/>
    <w:rsid w:val="0006726B"/>
    <w:rsid w:val="000709B6"/>
    <w:rsid w:val="00076746"/>
    <w:rsid w:val="00076D5D"/>
    <w:rsid w:val="000812F4"/>
    <w:rsid w:val="0008166D"/>
    <w:rsid w:val="0008201D"/>
    <w:rsid w:val="00091196"/>
    <w:rsid w:val="00097A76"/>
    <w:rsid w:val="000A45A3"/>
    <w:rsid w:val="000A48BD"/>
    <w:rsid w:val="000A52AF"/>
    <w:rsid w:val="000A7A3B"/>
    <w:rsid w:val="000A7D9E"/>
    <w:rsid w:val="000B1676"/>
    <w:rsid w:val="000B24EC"/>
    <w:rsid w:val="000B56E8"/>
    <w:rsid w:val="000B6A8D"/>
    <w:rsid w:val="000C3523"/>
    <w:rsid w:val="000C6D02"/>
    <w:rsid w:val="000C6F9A"/>
    <w:rsid w:val="000D51A2"/>
    <w:rsid w:val="000E124B"/>
    <w:rsid w:val="000E206E"/>
    <w:rsid w:val="000E60B0"/>
    <w:rsid w:val="000E6CDB"/>
    <w:rsid w:val="000E6EB7"/>
    <w:rsid w:val="000F1CCE"/>
    <w:rsid w:val="000F3630"/>
    <w:rsid w:val="000F39E7"/>
    <w:rsid w:val="000F3F6A"/>
    <w:rsid w:val="000F6016"/>
    <w:rsid w:val="00106F23"/>
    <w:rsid w:val="001159B2"/>
    <w:rsid w:val="00116CDE"/>
    <w:rsid w:val="001172E1"/>
    <w:rsid w:val="0012033E"/>
    <w:rsid w:val="00123E82"/>
    <w:rsid w:val="001242C4"/>
    <w:rsid w:val="00124EE9"/>
    <w:rsid w:val="001267FC"/>
    <w:rsid w:val="00130DF6"/>
    <w:rsid w:val="001316A0"/>
    <w:rsid w:val="00137E90"/>
    <w:rsid w:val="00141179"/>
    <w:rsid w:val="001438DC"/>
    <w:rsid w:val="00143981"/>
    <w:rsid w:val="00143C94"/>
    <w:rsid w:val="0014454E"/>
    <w:rsid w:val="00145CBE"/>
    <w:rsid w:val="00146D67"/>
    <w:rsid w:val="0015245B"/>
    <w:rsid w:val="00152578"/>
    <w:rsid w:val="00152B87"/>
    <w:rsid w:val="00153486"/>
    <w:rsid w:val="00156576"/>
    <w:rsid w:val="001567D1"/>
    <w:rsid w:val="001570E2"/>
    <w:rsid w:val="00161325"/>
    <w:rsid w:val="00161C4E"/>
    <w:rsid w:val="00165B12"/>
    <w:rsid w:val="00167C28"/>
    <w:rsid w:val="00173A61"/>
    <w:rsid w:val="001747D0"/>
    <w:rsid w:val="001779B2"/>
    <w:rsid w:val="00181B2E"/>
    <w:rsid w:val="00181DA4"/>
    <w:rsid w:val="0018225E"/>
    <w:rsid w:val="0018467E"/>
    <w:rsid w:val="001852AE"/>
    <w:rsid w:val="001862E4"/>
    <w:rsid w:val="001867D8"/>
    <w:rsid w:val="00191852"/>
    <w:rsid w:val="00194F9F"/>
    <w:rsid w:val="00195591"/>
    <w:rsid w:val="00195D81"/>
    <w:rsid w:val="001A3383"/>
    <w:rsid w:val="001A4E98"/>
    <w:rsid w:val="001B14CF"/>
    <w:rsid w:val="001B41CD"/>
    <w:rsid w:val="001B489C"/>
    <w:rsid w:val="001C19D3"/>
    <w:rsid w:val="001C4D38"/>
    <w:rsid w:val="001C526B"/>
    <w:rsid w:val="001C554C"/>
    <w:rsid w:val="001C69EF"/>
    <w:rsid w:val="001D1AEC"/>
    <w:rsid w:val="001D5717"/>
    <w:rsid w:val="001E071D"/>
    <w:rsid w:val="001E0A89"/>
    <w:rsid w:val="001E2A54"/>
    <w:rsid w:val="001E3B5A"/>
    <w:rsid w:val="001E6ED5"/>
    <w:rsid w:val="001F30F7"/>
    <w:rsid w:val="001F3A63"/>
    <w:rsid w:val="001F4787"/>
    <w:rsid w:val="001F53EE"/>
    <w:rsid w:val="001F714D"/>
    <w:rsid w:val="001F7231"/>
    <w:rsid w:val="002041EA"/>
    <w:rsid w:val="0020495A"/>
    <w:rsid w:val="00204B6B"/>
    <w:rsid w:val="00206CE1"/>
    <w:rsid w:val="0020763F"/>
    <w:rsid w:val="00210D0A"/>
    <w:rsid w:val="00212199"/>
    <w:rsid w:val="0021276E"/>
    <w:rsid w:val="00216210"/>
    <w:rsid w:val="00216DDE"/>
    <w:rsid w:val="00217551"/>
    <w:rsid w:val="002230E9"/>
    <w:rsid w:val="00223B71"/>
    <w:rsid w:val="00225AF7"/>
    <w:rsid w:val="00236816"/>
    <w:rsid w:val="00237788"/>
    <w:rsid w:val="002377B2"/>
    <w:rsid w:val="00240C30"/>
    <w:rsid w:val="002410CD"/>
    <w:rsid w:val="002433B3"/>
    <w:rsid w:val="0024450A"/>
    <w:rsid w:val="002456B6"/>
    <w:rsid w:val="0025233F"/>
    <w:rsid w:val="00252A95"/>
    <w:rsid w:val="00254F0B"/>
    <w:rsid w:val="00256BC1"/>
    <w:rsid w:val="00256CB7"/>
    <w:rsid w:val="00256F47"/>
    <w:rsid w:val="00262814"/>
    <w:rsid w:val="00263FF8"/>
    <w:rsid w:val="00264EDB"/>
    <w:rsid w:val="00264F17"/>
    <w:rsid w:val="00266701"/>
    <w:rsid w:val="002722BC"/>
    <w:rsid w:val="00273CFB"/>
    <w:rsid w:val="00275D84"/>
    <w:rsid w:val="00276F2E"/>
    <w:rsid w:val="00284C65"/>
    <w:rsid w:val="00290417"/>
    <w:rsid w:val="00291108"/>
    <w:rsid w:val="00292AF6"/>
    <w:rsid w:val="00293588"/>
    <w:rsid w:val="00294DD9"/>
    <w:rsid w:val="00294E18"/>
    <w:rsid w:val="00297CB8"/>
    <w:rsid w:val="002A21AD"/>
    <w:rsid w:val="002A37B1"/>
    <w:rsid w:val="002A5EA6"/>
    <w:rsid w:val="002A701D"/>
    <w:rsid w:val="002A7091"/>
    <w:rsid w:val="002A7096"/>
    <w:rsid w:val="002A73DC"/>
    <w:rsid w:val="002B398E"/>
    <w:rsid w:val="002B49A1"/>
    <w:rsid w:val="002B5E6C"/>
    <w:rsid w:val="002C1817"/>
    <w:rsid w:val="002C4662"/>
    <w:rsid w:val="002C5C23"/>
    <w:rsid w:val="002C7CC1"/>
    <w:rsid w:val="002D22D7"/>
    <w:rsid w:val="002D29E1"/>
    <w:rsid w:val="002D567D"/>
    <w:rsid w:val="002D5D4B"/>
    <w:rsid w:val="002E12C7"/>
    <w:rsid w:val="002E540F"/>
    <w:rsid w:val="002F1695"/>
    <w:rsid w:val="002F1894"/>
    <w:rsid w:val="002F3F78"/>
    <w:rsid w:val="002F657A"/>
    <w:rsid w:val="002F6DD3"/>
    <w:rsid w:val="003010E0"/>
    <w:rsid w:val="00301AFA"/>
    <w:rsid w:val="00301DED"/>
    <w:rsid w:val="003048A6"/>
    <w:rsid w:val="00307A4A"/>
    <w:rsid w:val="00307E1F"/>
    <w:rsid w:val="00311867"/>
    <w:rsid w:val="003152AD"/>
    <w:rsid w:val="003154A2"/>
    <w:rsid w:val="00316D0E"/>
    <w:rsid w:val="00323092"/>
    <w:rsid w:val="0032625E"/>
    <w:rsid w:val="003269FC"/>
    <w:rsid w:val="00331AFB"/>
    <w:rsid w:val="003331EB"/>
    <w:rsid w:val="00333FA6"/>
    <w:rsid w:val="00337A31"/>
    <w:rsid w:val="00341BD5"/>
    <w:rsid w:val="0034291F"/>
    <w:rsid w:val="003477DE"/>
    <w:rsid w:val="00350450"/>
    <w:rsid w:val="003515F0"/>
    <w:rsid w:val="00352B02"/>
    <w:rsid w:val="00352F81"/>
    <w:rsid w:val="003554BE"/>
    <w:rsid w:val="00356A8B"/>
    <w:rsid w:val="00357EBA"/>
    <w:rsid w:val="003663AD"/>
    <w:rsid w:val="00366EEB"/>
    <w:rsid w:val="00367009"/>
    <w:rsid w:val="0036760C"/>
    <w:rsid w:val="00367D19"/>
    <w:rsid w:val="003733E5"/>
    <w:rsid w:val="00376639"/>
    <w:rsid w:val="00376A1F"/>
    <w:rsid w:val="00377878"/>
    <w:rsid w:val="00383435"/>
    <w:rsid w:val="003835C6"/>
    <w:rsid w:val="00384589"/>
    <w:rsid w:val="00385474"/>
    <w:rsid w:val="00390831"/>
    <w:rsid w:val="00391ADE"/>
    <w:rsid w:val="00395D07"/>
    <w:rsid w:val="003969F4"/>
    <w:rsid w:val="00397BFB"/>
    <w:rsid w:val="003A0202"/>
    <w:rsid w:val="003A2407"/>
    <w:rsid w:val="003A44EE"/>
    <w:rsid w:val="003A4B26"/>
    <w:rsid w:val="003A680A"/>
    <w:rsid w:val="003A704A"/>
    <w:rsid w:val="003A7924"/>
    <w:rsid w:val="003B1B6E"/>
    <w:rsid w:val="003B4A4E"/>
    <w:rsid w:val="003B725C"/>
    <w:rsid w:val="003C0677"/>
    <w:rsid w:val="003C1B31"/>
    <w:rsid w:val="003C2833"/>
    <w:rsid w:val="003C6383"/>
    <w:rsid w:val="003C6C10"/>
    <w:rsid w:val="003C7971"/>
    <w:rsid w:val="003D5391"/>
    <w:rsid w:val="003D5B2B"/>
    <w:rsid w:val="003D7E41"/>
    <w:rsid w:val="003E0F7E"/>
    <w:rsid w:val="003E3BE4"/>
    <w:rsid w:val="003E5075"/>
    <w:rsid w:val="003F1BB3"/>
    <w:rsid w:val="003F5F78"/>
    <w:rsid w:val="003F7269"/>
    <w:rsid w:val="00404896"/>
    <w:rsid w:val="00405A17"/>
    <w:rsid w:val="00406303"/>
    <w:rsid w:val="004159FC"/>
    <w:rsid w:val="00415F66"/>
    <w:rsid w:val="00416850"/>
    <w:rsid w:val="00416ACF"/>
    <w:rsid w:val="00420084"/>
    <w:rsid w:val="00423078"/>
    <w:rsid w:val="00423D00"/>
    <w:rsid w:val="00431438"/>
    <w:rsid w:val="00433424"/>
    <w:rsid w:val="00435C89"/>
    <w:rsid w:val="00440658"/>
    <w:rsid w:val="004415AF"/>
    <w:rsid w:val="00441604"/>
    <w:rsid w:val="004457E2"/>
    <w:rsid w:val="00452CE9"/>
    <w:rsid w:val="00454409"/>
    <w:rsid w:val="004551A9"/>
    <w:rsid w:val="0046049E"/>
    <w:rsid w:val="004609EB"/>
    <w:rsid w:val="00462E0B"/>
    <w:rsid w:val="00463081"/>
    <w:rsid w:val="00463C51"/>
    <w:rsid w:val="004675CB"/>
    <w:rsid w:val="00470B4F"/>
    <w:rsid w:val="004715E0"/>
    <w:rsid w:val="00471A2F"/>
    <w:rsid w:val="00474469"/>
    <w:rsid w:val="004753A0"/>
    <w:rsid w:val="0047738E"/>
    <w:rsid w:val="00481C73"/>
    <w:rsid w:val="00482F7F"/>
    <w:rsid w:val="004844B5"/>
    <w:rsid w:val="00486E04"/>
    <w:rsid w:val="00487D73"/>
    <w:rsid w:val="00491CA9"/>
    <w:rsid w:val="00491FBD"/>
    <w:rsid w:val="00494E90"/>
    <w:rsid w:val="004A0348"/>
    <w:rsid w:val="004A0A2D"/>
    <w:rsid w:val="004A21CA"/>
    <w:rsid w:val="004A3284"/>
    <w:rsid w:val="004A3DF0"/>
    <w:rsid w:val="004B0CBB"/>
    <w:rsid w:val="004B2D46"/>
    <w:rsid w:val="004B318B"/>
    <w:rsid w:val="004B42E3"/>
    <w:rsid w:val="004B4E0F"/>
    <w:rsid w:val="004B5064"/>
    <w:rsid w:val="004B67C3"/>
    <w:rsid w:val="004C0011"/>
    <w:rsid w:val="004C0937"/>
    <w:rsid w:val="004C1D24"/>
    <w:rsid w:val="004C2386"/>
    <w:rsid w:val="004C46A9"/>
    <w:rsid w:val="004C6165"/>
    <w:rsid w:val="004C77A8"/>
    <w:rsid w:val="004D0BF2"/>
    <w:rsid w:val="004D0E22"/>
    <w:rsid w:val="004D5F4D"/>
    <w:rsid w:val="004D6EB7"/>
    <w:rsid w:val="004D7191"/>
    <w:rsid w:val="004D786F"/>
    <w:rsid w:val="004E0159"/>
    <w:rsid w:val="004E5BFF"/>
    <w:rsid w:val="004F0DBF"/>
    <w:rsid w:val="004F18CF"/>
    <w:rsid w:val="004F3EF2"/>
    <w:rsid w:val="004F5CA3"/>
    <w:rsid w:val="004F75D1"/>
    <w:rsid w:val="004F7A9A"/>
    <w:rsid w:val="00500C7D"/>
    <w:rsid w:val="00500D70"/>
    <w:rsid w:val="005024B5"/>
    <w:rsid w:val="00505A6E"/>
    <w:rsid w:val="00506531"/>
    <w:rsid w:val="0051059A"/>
    <w:rsid w:val="0051283D"/>
    <w:rsid w:val="005131FD"/>
    <w:rsid w:val="00513D8D"/>
    <w:rsid w:val="005156DE"/>
    <w:rsid w:val="00515821"/>
    <w:rsid w:val="005167DB"/>
    <w:rsid w:val="005264D8"/>
    <w:rsid w:val="00527504"/>
    <w:rsid w:val="00527873"/>
    <w:rsid w:val="00532EE9"/>
    <w:rsid w:val="00534F0A"/>
    <w:rsid w:val="00534F78"/>
    <w:rsid w:val="005351FF"/>
    <w:rsid w:val="00535802"/>
    <w:rsid w:val="00537E9D"/>
    <w:rsid w:val="00537EF7"/>
    <w:rsid w:val="005401FB"/>
    <w:rsid w:val="0054435B"/>
    <w:rsid w:val="005523A0"/>
    <w:rsid w:val="00553F22"/>
    <w:rsid w:val="00555E80"/>
    <w:rsid w:val="0055757D"/>
    <w:rsid w:val="00562E46"/>
    <w:rsid w:val="005632F4"/>
    <w:rsid w:val="0056480D"/>
    <w:rsid w:val="005713E2"/>
    <w:rsid w:val="0057197C"/>
    <w:rsid w:val="0057435B"/>
    <w:rsid w:val="005743EE"/>
    <w:rsid w:val="0057485A"/>
    <w:rsid w:val="00575666"/>
    <w:rsid w:val="00575D98"/>
    <w:rsid w:val="00584EBC"/>
    <w:rsid w:val="00586066"/>
    <w:rsid w:val="00591A89"/>
    <w:rsid w:val="005928C2"/>
    <w:rsid w:val="005A454F"/>
    <w:rsid w:val="005A75AD"/>
    <w:rsid w:val="005B6095"/>
    <w:rsid w:val="005B721C"/>
    <w:rsid w:val="005C022F"/>
    <w:rsid w:val="005C41F2"/>
    <w:rsid w:val="005D09D7"/>
    <w:rsid w:val="005D7D76"/>
    <w:rsid w:val="005E0538"/>
    <w:rsid w:val="005E54A4"/>
    <w:rsid w:val="005F1FA2"/>
    <w:rsid w:val="005F2E9C"/>
    <w:rsid w:val="005F5FD9"/>
    <w:rsid w:val="005F6E5F"/>
    <w:rsid w:val="00600251"/>
    <w:rsid w:val="00600431"/>
    <w:rsid w:val="006031F0"/>
    <w:rsid w:val="00612EB0"/>
    <w:rsid w:val="00613967"/>
    <w:rsid w:val="006167E5"/>
    <w:rsid w:val="00624AF7"/>
    <w:rsid w:val="0062615E"/>
    <w:rsid w:val="00627CB6"/>
    <w:rsid w:val="00631BDA"/>
    <w:rsid w:val="00633531"/>
    <w:rsid w:val="0063530B"/>
    <w:rsid w:val="00635AF2"/>
    <w:rsid w:val="00636EBC"/>
    <w:rsid w:val="006379D2"/>
    <w:rsid w:val="00644DA7"/>
    <w:rsid w:val="00647C83"/>
    <w:rsid w:val="00650468"/>
    <w:rsid w:val="00651088"/>
    <w:rsid w:val="00651778"/>
    <w:rsid w:val="00652C2E"/>
    <w:rsid w:val="00654E8F"/>
    <w:rsid w:val="00656078"/>
    <w:rsid w:val="00662979"/>
    <w:rsid w:val="00663BAF"/>
    <w:rsid w:val="00666C0A"/>
    <w:rsid w:val="0066702C"/>
    <w:rsid w:val="006734B7"/>
    <w:rsid w:val="00676024"/>
    <w:rsid w:val="006764EC"/>
    <w:rsid w:val="0068082F"/>
    <w:rsid w:val="00683B14"/>
    <w:rsid w:val="00685845"/>
    <w:rsid w:val="00685A0F"/>
    <w:rsid w:val="00685A43"/>
    <w:rsid w:val="00690006"/>
    <w:rsid w:val="006923F2"/>
    <w:rsid w:val="00695360"/>
    <w:rsid w:val="006A083C"/>
    <w:rsid w:val="006A1DB7"/>
    <w:rsid w:val="006A1F13"/>
    <w:rsid w:val="006A2D93"/>
    <w:rsid w:val="006B6384"/>
    <w:rsid w:val="006B7366"/>
    <w:rsid w:val="006B761F"/>
    <w:rsid w:val="006C26FD"/>
    <w:rsid w:val="006C4440"/>
    <w:rsid w:val="006C53FD"/>
    <w:rsid w:val="006C5E52"/>
    <w:rsid w:val="006C7862"/>
    <w:rsid w:val="006D382E"/>
    <w:rsid w:val="006D39D3"/>
    <w:rsid w:val="006D3A00"/>
    <w:rsid w:val="006D6428"/>
    <w:rsid w:val="006D7DEB"/>
    <w:rsid w:val="006E3C38"/>
    <w:rsid w:val="006F1DBC"/>
    <w:rsid w:val="006F2CF3"/>
    <w:rsid w:val="006F5736"/>
    <w:rsid w:val="0070175C"/>
    <w:rsid w:val="00704A72"/>
    <w:rsid w:val="00704C79"/>
    <w:rsid w:val="007056EE"/>
    <w:rsid w:val="0071075C"/>
    <w:rsid w:val="007112FE"/>
    <w:rsid w:val="00711379"/>
    <w:rsid w:val="00715EC3"/>
    <w:rsid w:val="00720314"/>
    <w:rsid w:val="007203EF"/>
    <w:rsid w:val="00720CD8"/>
    <w:rsid w:val="00720FA5"/>
    <w:rsid w:val="007233D0"/>
    <w:rsid w:val="00730B73"/>
    <w:rsid w:val="00731680"/>
    <w:rsid w:val="00732CA8"/>
    <w:rsid w:val="0073494A"/>
    <w:rsid w:val="007368EF"/>
    <w:rsid w:val="00740EA7"/>
    <w:rsid w:val="007419B1"/>
    <w:rsid w:val="00743C31"/>
    <w:rsid w:val="00751D71"/>
    <w:rsid w:val="00752C37"/>
    <w:rsid w:val="00753076"/>
    <w:rsid w:val="007577C6"/>
    <w:rsid w:val="007608D6"/>
    <w:rsid w:val="0076196A"/>
    <w:rsid w:val="00761A92"/>
    <w:rsid w:val="00764419"/>
    <w:rsid w:val="00765A1C"/>
    <w:rsid w:val="00771809"/>
    <w:rsid w:val="0077474F"/>
    <w:rsid w:val="00782832"/>
    <w:rsid w:val="00783E4B"/>
    <w:rsid w:val="007862EB"/>
    <w:rsid w:val="00790CAA"/>
    <w:rsid w:val="00791EC0"/>
    <w:rsid w:val="007947E2"/>
    <w:rsid w:val="007A0BBA"/>
    <w:rsid w:val="007A1262"/>
    <w:rsid w:val="007A1A2E"/>
    <w:rsid w:val="007A1F13"/>
    <w:rsid w:val="007A5F85"/>
    <w:rsid w:val="007B5A97"/>
    <w:rsid w:val="007B6990"/>
    <w:rsid w:val="007C2087"/>
    <w:rsid w:val="007C2269"/>
    <w:rsid w:val="007C26E6"/>
    <w:rsid w:val="007C5250"/>
    <w:rsid w:val="007D0B28"/>
    <w:rsid w:val="007D571A"/>
    <w:rsid w:val="007D5845"/>
    <w:rsid w:val="007D6077"/>
    <w:rsid w:val="007D67E6"/>
    <w:rsid w:val="007D724D"/>
    <w:rsid w:val="007E1924"/>
    <w:rsid w:val="007E1ADF"/>
    <w:rsid w:val="007E294D"/>
    <w:rsid w:val="007E3CEA"/>
    <w:rsid w:val="007E5385"/>
    <w:rsid w:val="007E5AD1"/>
    <w:rsid w:val="007F15EA"/>
    <w:rsid w:val="007F453D"/>
    <w:rsid w:val="007F54EC"/>
    <w:rsid w:val="007F5A6A"/>
    <w:rsid w:val="007F7F4C"/>
    <w:rsid w:val="008049A0"/>
    <w:rsid w:val="00805681"/>
    <w:rsid w:val="00810A0D"/>
    <w:rsid w:val="00815C7B"/>
    <w:rsid w:val="008163FD"/>
    <w:rsid w:val="00820847"/>
    <w:rsid w:val="0082277E"/>
    <w:rsid w:val="00824E5B"/>
    <w:rsid w:val="0082576B"/>
    <w:rsid w:val="00826DF0"/>
    <w:rsid w:val="0083021A"/>
    <w:rsid w:val="00830553"/>
    <w:rsid w:val="00830F0F"/>
    <w:rsid w:val="008349E1"/>
    <w:rsid w:val="008370DE"/>
    <w:rsid w:val="008401C4"/>
    <w:rsid w:val="00840537"/>
    <w:rsid w:val="008431B0"/>
    <w:rsid w:val="00844570"/>
    <w:rsid w:val="00845CE9"/>
    <w:rsid w:val="008460D7"/>
    <w:rsid w:val="00846A9C"/>
    <w:rsid w:val="00847335"/>
    <w:rsid w:val="00850AE6"/>
    <w:rsid w:val="008542EC"/>
    <w:rsid w:val="008566B1"/>
    <w:rsid w:val="0086033F"/>
    <w:rsid w:val="00861220"/>
    <w:rsid w:val="008620C6"/>
    <w:rsid w:val="0086536B"/>
    <w:rsid w:val="00865A8C"/>
    <w:rsid w:val="00871BF2"/>
    <w:rsid w:val="008742E9"/>
    <w:rsid w:val="008748B9"/>
    <w:rsid w:val="00881622"/>
    <w:rsid w:val="00882388"/>
    <w:rsid w:val="0088282F"/>
    <w:rsid w:val="0088367E"/>
    <w:rsid w:val="008878BE"/>
    <w:rsid w:val="00890007"/>
    <w:rsid w:val="00892DAE"/>
    <w:rsid w:val="00892EBF"/>
    <w:rsid w:val="00897C01"/>
    <w:rsid w:val="008A143F"/>
    <w:rsid w:val="008A4236"/>
    <w:rsid w:val="008A531A"/>
    <w:rsid w:val="008A5AB5"/>
    <w:rsid w:val="008A6623"/>
    <w:rsid w:val="008A6E3B"/>
    <w:rsid w:val="008B0071"/>
    <w:rsid w:val="008B0BA4"/>
    <w:rsid w:val="008B3443"/>
    <w:rsid w:val="008B47FE"/>
    <w:rsid w:val="008B56B8"/>
    <w:rsid w:val="008C1AF1"/>
    <w:rsid w:val="008C2DAB"/>
    <w:rsid w:val="008D079D"/>
    <w:rsid w:val="008D1E33"/>
    <w:rsid w:val="008D59F4"/>
    <w:rsid w:val="008E3AC6"/>
    <w:rsid w:val="008E4CC8"/>
    <w:rsid w:val="008F1060"/>
    <w:rsid w:val="008F1D84"/>
    <w:rsid w:val="008F227D"/>
    <w:rsid w:val="008F5C38"/>
    <w:rsid w:val="008F6718"/>
    <w:rsid w:val="00902151"/>
    <w:rsid w:val="009135C6"/>
    <w:rsid w:val="00913720"/>
    <w:rsid w:val="00914808"/>
    <w:rsid w:val="00914C89"/>
    <w:rsid w:val="00916902"/>
    <w:rsid w:val="009210D7"/>
    <w:rsid w:val="0092486C"/>
    <w:rsid w:val="00925628"/>
    <w:rsid w:val="009309E8"/>
    <w:rsid w:val="00931BA0"/>
    <w:rsid w:val="0093448B"/>
    <w:rsid w:val="00936115"/>
    <w:rsid w:val="00941E80"/>
    <w:rsid w:val="00944268"/>
    <w:rsid w:val="00944FC4"/>
    <w:rsid w:val="009466D4"/>
    <w:rsid w:val="009529CB"/>
    <w:rsid w:val="00953B5F"/>
    <w:rsid w:val="00954FC6"/>
    <w:rsid w:val="00961A61"/>
    <w:rsid w:val="0096368B"/>
    <w:rsid w:val="009654D8"/>
    <w:rsid w:val="009665CD"/>
    <w:rsid w:val="009702BA"/>
    <w:rsid w:val="009707CA"/>
    <w:rsid w:val="00972D58"/>
    <w:rsid w:val="00974B58"/>
    <w:rsid w:val="00975BC9"/>
    <w:rsid w:val="00975E6C"/>
    <w:rsid w:val="00977D05"/>
    <w:rsid w:val="0098020E"/>
    <w:rsid w:val="00980EC3"/>
    <w:rsid w:val="00981017"/>
    <w:rsid w:val="0098137B"/>
    <w:rsid w:val="00986699"/>
    <w:rsid w:val="009905BE"/>
    <w:rsid w:val="00994D2C"/>
    <w:rsid w:val="009960A1"/>
    <w:rsid w:val="009A0F94"/>
    <w:rsid w:val="009A29F9"/>
    <w:rsid w:val="009A626C"/>
    <w:rsid w:val="009A62C8"/>
    <w:rsid w:val="009A6A1F"/>
    <w:rsid w:val="009B078E"/>
    <w:rsid w:val="009B21BE"/>
    <w:rsid w:val="009B3F5B"/>
    <w:rsid w:val="009B6663"/>
    <w:rsid w:val="009C11A4"/>
    <w:rsid w:val="009C441D"/>
    <w:rsid w:val="009C4ED8"/>
    <w:rsid w:val="009C7E84"/>
    <w:rsid w:val="009D3189"/>
    <w:rsid w:val="009E2649"/>
    <w:rsid w:val="009E49B1"/>
    <w:rsid w:val="009E6AC3"/>
    <w:rsid w:val="009F0DCC"/>
    <w:rsid w:val="009F0EDF"/>
    <w:rsid w:val="009F21B7"/>
    <w:rsid w:val="009F3EBB"/>
    <w:rsid w:val="009F4603"/>
    <w:rsid w:val="009F4643"/>
    <w:rsid w:val="009F53E3"/>
    <w:rsid w:val="009F579B"/>
    <w:rsid w:val="009F66BB"/>
    <w:rsid w:val="00A10626"/>
    <w:rsid w:val="00A12BDA"/>
    <w:rsid w:val="00A141DB"/>
    <w:rsid w:val="00A1552D"/>
    <w:rsid w:val="00A21C11"/>
    <w:rsid w:val="00A21ED4"/>
    <w:rsid w:val="00A32C96"/>
    <w:rsid w:val="00A35806"/>
    <w:rsid w:val="00A36096"/>
    <w:rsid w:val="00A36877"/>
    <w:rsid w:val="00A40B3E"/>
    <w:rsid w:val="00A4238B"/>
    <w:rsid w:val="00A45950"/>
    <w:rsid w:val="00A4793D"/>
    <w:rsid w:val="00A47C0B"/>
    <w:rsid w:val="00A51592"/>
    <w:rsid w:val="00A563FE"/>
    <w:rsid w:val="00A56C9D"/>
    <w:rsid w:val="00A64589"/>
    <w:rsid w:val="00A6513B"/>
    <w:rsid w:val="00A7150A"/>
    <w:rsid w:val="00A74BA0"/>
    <w:rsid w:val="00A80C24"/>
    <w:rsid w:val="00A82A20"/>
    <w:rsid w:val="00A830FE"/>
    <w:rsid w:val="00A839E9"/>
    <w:rsid w:val="00A85D99"/>
    <w:rsid w:val="00A86CBD"/>
    <w:rsid w:val="00A90FF0"/>
    <w:rsid w:val="00A927F2"/>
    <w:rsid w:val="00A949E1"/>
    <w:rsid w:val="00AA204B"/>
    <w:rsid w:val="00AA4E5B"/>
    <w:rsid w:val="00AA5275"/>
    <w:rsid w:val="00AA67F1"/>
    <w:rsid w:val="00AB39F2"/>
    <w:rsid w:val="00AB3D6E"/>
    <w:rsid w:val="00AB5584"/>
    <w:rsid w:val="00AB67A0"/>
    <w:rsid w:val="00AC083C"/>
    <w:rsid w:val="00AC2ACB"/>
    <w:rsid w:val="00AC5852"/>
    <w:rsid w:val="00AC7D2A"/>
    <w:rsid w:val="00AD572D"/>
    <w:rsid w:val="00AE08FA"/>
    <w:rsid w:val="00AE42C4"/>
    <w:rsid w:val="00AE54A5"/>
    <w:rsid w:val="00AE6AA8"/>
    <w:rsid w:val="00AF041C"/>
    <w:rsid w:val="00AF41E6"/>
    <w:rsid w:val="00AF71B4"/>
    <w:rsid w:val="00AF7647"/>
    <w:rsid w:val="00AF790E"/>
    <w:rsid w:val="00B03C6F"/>
    <w:rsid w:val="00B0538D"/>
    <w:rsid w:val="00B07363"/>
    <w:rsid w:val="00B07BC8"/>
    <w:rsid w:val="00B11B36"/>
    <w:rsid w:val="00B12498"/>
    <w:rsid w:val="00B138EB"/>
    <w:rsid w:val="00B168B2"/>
    <w:rsid w:val="00B23EA2"/>
    <w:rsid w:val="00B243B3"/>
    <w:rsid w:val="00B24CD9"/>
    <w:rsid w:val="00B2595E"/>
    <w:rsid w:val="00B26288"/>
    <w:rsid w:val="00B265F1"/>
    <w:rsid w:val="00B33860"/>
    <w:rsid w:val="00B33D0D"/>
    <w:rsid w:val="00B352EC"/>
    <w:rsid w:val="00B367BB"/>
    <w:rsid w:val="00B3771D"/>
    <w:rsid w:val="00B43DEB"/>
    <w:rsid w:val="00B475D6"/>
    <w:rsid w:val="00B51E48"/>
    <w:rsid w:val="00B52E62"/>
    <w:rsid w:val="00B5375F"/>
    <w:rsid w:val="00B577B9"/>
    <w:rsid w:val="00B57F6D"/>
    <w:rsid w:val="00B60284"/>
    <w:rsid w:val="00B608E2"/>
    <w:rsid w:val="00B60C39"/>
    <w:rsid w:val="00B650A6"/>
    <w:rsid w:val="00B6620F"/>
    <w:rsid w:val="00B727F5"/>
    <w:rsid w:val="00B72C36"/>
    <w:rsid w:val="00B73360"/>
    <w:rsid w:val="00B75946"/>
    <w:rsid w:val="00B762F4"/>
    <w:rsid w:val="00B772D2"/>
    <w:rsid w:val="00B81B6B"/>
    <w:rsid w:val="00B821A1"/>
    <w:rsid w:val="00B86B75"/>
    <w:rsid w:val="00B877F2"/>
    <w:rsid w:val="00B909D1"/>
    <w:rsid w:val="00B92E31"/>
    <w:rsid w:val="00B92EB4"/>
    <w:rsid w:val="00B9696E"/>
    <w:rsid w:val="00BA3F05"/>
    <w:rsid w:val="00BA4597"/>
    <w:rsid w:val="00BA4720"/>
    <w:rsid w:val="00BA6197"/>
    <w:rsid w:val="00BB3046"/>
    <w:rsid w:val="00BB482E"/>
    <w:rsid w:val="00BC02E2"/>
    <w:rsid w:val="00BC5E3D"/>
    <w:rsid w:val="00BC7CB7"/>
    <w:rsid w:val="00BD17D4"/>
    <w:rsid w:val="00BD2929"/>
    <w:rsid w:val="00BD636A"/>
    <w:rsid w:val="00BD7004"/>
    <w:rsid w:val="00BE47B9"/>
    <w:rsid w:val="00BE695A"/>
    <w:rsid w:val="00BE723E"/>
    <w:rsid w:val="00BF461E"/>
    <w:rsid w:val="00BF599A"/>
    <w:rsid w:val="00BF63A9"/>
    <w:rsid w:val="00BF6C7E"/>
    <w:rsid w:val="00BF766C"/>
    <w:rsid w:val="00C0051F"/>
    <w:rsid w:val="00C100DB"/>
    <w:rsid w:val="00C10A77"/>
    <w:rsid w:val="00C1144C"/>
    <w:rsid w:val="00C11EE0"/>
    <w:rsid w:val="00C16B0A"/>
    <w:rsid w:val="00C200EC"/>
    <w:rsid w:val="00C20CBA"/>
    <w:rsid w:val="00C22B8E"/>
    <w:rsid w:val="00C24737"/>
    <w:rsid w:val="00C25D7A"/>
    <w:rsid w:val="00C26E2C"/>
    <w:rsid w:val="00C31280"/>
    <w:rsid w:val="00C32F36"/>
    <w:rsid w:val="00C33B2D"/>
    <w:rsid w:val="00C35682"/>
    <w:rsid w:val="00C37363"/>
    <w:rsid w:val="00C37DC5"/>
    <w:rsid w:val="00C453EB"/>
    <w:rsid w:val="00C57FF0"/>
    <w:rsid w:val="00C62814"/>
    <w:rsid w:val="00C65900"/>
    <w:rsid w:val="00C65FD0"/>
    <w:rsid w:val="00C67F52"/>
    <w:rsid w:val="00C709EA"/>
    <w:rsid w:val="00C71F63"/>
    <w:rsid w:val="00C74F99"/>
    <w:rsid w:val="00C77B4B"/>
    <w:rsid w:val="00C8141A"/>
    <w:rsid w:val="00C8183D"/>
    <w:rsid w:val="00C82794"/>
    <w:rsid w:val="00C95906"/>
    <w:rsid w:val="00CA3F59"/>
    <w:rsid w:val="00CA45FA"/>
    <w:rsid w:val="00CA689E"/>
    <w:rsid w:val="00CA790A"/>
    <w:rsid w:val="00CB1681"/>
    <w:rsid w:val="00CB1F0E"/>
    <w:rsid w:val="00CC008C"/>
    <w:rsid w:val="00CC12F3"/>
    <w:rsid w:val="00CC135E"/>
    <w:rsid w:val="00CC223E"/>
    <w:rsid w:val="00CC4420"/>
    <w:rsid w:val="00CC61ED"/>
    <w:rsid w:val="00CC62E6"/>
    <w:rsid w:val="00CD2EE2"/>
    <w:rsid w:val="00CD3F20"/>
    <w:rsid w:val="00CD6FD0"/>
    <w:rsid w:val="00CE046F"/>
    <w:rsid w:val="00CE1043"/>
    <w:rsid w:val="00CE1D36"/>
    <w:rsid w:val="00CE5D5D"/>
    <w:rsid w:val="00CF0FB4"/>
    <w:rsid w:val="00CF1493"/>
    <w:rsid w:val="00CF6C21"/>
    <w:rsid w:val="00CF725E"/>
    <w:rsid w:val="00D001E9"/>
    <w:rsid w:val="00D042AC"/>
    <w:rsid w:val="00D04D62"/>
    <w:rsid w:val="00D10850"/>
    <w:rsid w:val="00D15AF7"/>
    <w:rsid w:val="00D163FF"/>
    <w:rsid w:val="00D179F3"/>
    <w:rsid w:val="00D17E39"/>
    <w:rsid w:val="00D2297A"/>
    <w:rsid w:val="00D23FE3"/>
    <w:rsid w:val="00D24DD1"/>
    <w:rsid w:val="00D24FAF"/>
    <w:rsid w:val="00D26BE1"/>
    <w:rsid w:val="00D27972"/>
    <w:rsid w:val="00D30FB1"/>
    <w:rsid w:val="00D335E8"/>
    <w:rsid w:val="00D423DF"/>
    <w:rsid w:val="00D4290C"/>
    <w:rsid w:val="00D44396"/>
    <w:rsid w:val="00D47012"/>
    <w:rsid w:val="00D50254"/>
    <w:rsid w:val="00D525A0"/>
    <w:rsid w:val="00D56D0C"/>
    <w:rsid w:val="00D57179"/>
    <w:rsid w:val="00D57EF7"/>
    <w:rsid w:val="00D6043B"/>
    <w:rsid w:val="00D60F31"/>
    <w:rsid w:val="00D61D2D"/>
    <w:rsid w:val="00D645D9"/>
    <w:rsid w:val="00D64B03"/>
    <w:rsid w:val="00D662C8"/>
    <w:rsid w:val="00D66623"/>
    <w:rsid w:val="00D72B7A"/>
    <w:rsid w:val="00D72C9E"/>
    <w:rsid w:val="00D730E7"/>
    <w:rsid w:val="00D75404"/>
    <w:rsid w:val="00D76584"/>
    <w:rsid w:val="00D77402"/>
    <w:rsid w:val="00D805CA"/>
    <w:rsid w:val="00D8216B"/>
    <w:rsid w:val="00D83B68"/>
    <w:rsid w:val="00D841FE"/>
    <w:rsid w:val="00D85585"/>
    <w:rsid w:val="00D85641"/>
    <w:rsid w:val="00D86019"/>
    <w:rsid w:val="00D87EC3"/>
    <w:rsid w:val="00D91BAC"/>
    <w:rsid w:val="00D92617"/>
    <w:rsid w:val="00D9712D"/>
    <w:rsid w:val="00D97C0C"/>
    <w:rsid w:val="00DA3ABA"/>
    <w:rsid w:val="00DA42AB"/>
    <w:rsid w:val="00DA4BF1"/>
    <w:rsid w:val="00DA57C3"/>
    <w:rsid w:val="00DB2DAC"/>
    <w:rsid w:val="00DB5F22"/>
    <w:rsid w:val="00DC0AF3"/>
    <w:rsid w:val="00DC2741"/>
    <w:rsid w:val="00DC7607"/>
    <w:rsid w:val="00DC7B14"/>
    <w:rsid w:val="00DD166A"/>
    <w:rsid w:val="00DD4AE1"/>
    <w:rsid w:val="00DE174C"/>
    <w:rsid w:val="00DE2149"/>
    <w:rsid w:val="00DE4279"/>
    <w:rsid w:val="00DE58FF"/>
    <w:rsid w:val="00DE6830"/>
    <w:rsid w:val="00DF1032"/>
    <w:rsid w:val="00DF129A"/>
    <w:rsid w:val="00DF2301"/>
    <w:rsid w:val="00DF6434"/>
    <w:rsid w:val="00DF72D9"/>
    <w:rsid w:val="00E01B3C"/>
    <w:rsid w:val="00E05564"/>
    <w:rsid w:val="00E05ADA"/>
    <w:rsid w:val="00E1145D"/>
    <w:rsid w:val="00E14D6C"/>
    <w:rsid w:val="00E15D9F"/>
    <w:rsid w:val="00E1656B"/>
    <w:rsid w:val="00E2293C"/>
    <w:rsid w:val="00E2506F"/>
    <w:rsid w:val="00E305F6"/>
    <w:rsid w:val="00E337BB"/>
    <w:rsid w:val="00E33D37"/>
    <w:rsid w:val="00E34948"/>
    <w:rsid w:val="00E34F13"/>
    <w:rsid w:val="00E37471"/>
    <w:rsid w:val="00E5600E"/>
    <w:rsid w:val="00E65F0B"/>
    <w:rsid w:val="00E66BF9"/>
    <w:rsid w:val="00E70238"/>
    <w:rsid w:val="00E7204F"/>
    <w:rsid w:val="00E72A54"/>
    <w:rsid w:val="00E80FB9"/>
    <w:rsid w:val="00E832C8"/>
    <w:rsid w:val="00E8371C"/>
    <w:rsid w:val="00E84C7A"/>
    <w:rsid w:val="00E94655"/>
    <w:rsid w:val="00E95E6F"/>
    <w:rsid w:val="00E970FE"/>
    <w:rsid w:val="00EA42AF"/>
    <w:rsid w:val="00EA5434"/>
    <w:rsid w:val="00EB234D"/>
    <w:rsid w:val="00EB4349"/>
    <w:rsid w:val="00EB6450"/>
    <w:rsid w:val="00EB705F"/>
    <w:rsid w:val="00EE33AE"/>
    <w:rsid w:val="00EF29B3"/>
    <w:rsid w:val="00EF2B54"/>
    <w:rsid w:val="00EF559D"/>
    <w:rsid w:val="00EF7D98"/>
    <w:rsid w:val="00F02900"/>
    <w:rsid w:val="00F02AF5"/>
    <w:rsid w:val="00F063A5"/>
    <w:rsid w:val="00F070D0"/>
    <w:rsid w:val="00F14EEC"/>
    <w:rsid w:val="00F15222"/>
    <w:rsid w:val="00F1634F"/>
    <w:rsid w:val="00F16928"/>
    <w:rsid w:val="00F20E70"/>
    <w:rsid w:val="00F22D8D"/>
    <w:rsid w:val="00F30F72"/>
    <w:rsid w:val="00F32227"/>
    <w:rsid w:val="00F3311D"/>
    <w:rsid w:val="00F333DD"/>
    <w:rsid w:val="00F337D1"/>
    <w:rsid w:val="00F35956"/>
    <w:rsid w:val="00F41B40"/>
    <w:rsid w:val="00F55B60"/>
    <w:rsid w:val="00F60A78"/>
    <w:rsid w:val="00F61E03"/>
    <w:rsid w:val="00F63FAD"/>
    <w:rsid w:val="00F66931"/>
    <w:rsid w:val="00F70080"/>
    <w:rsid w:val="00F70AB8"/>
    <w:rsid w:val="00F80C40"/>
    <w:rsid w:val="00F8477B"/>
    <w:rsid w:val="00F91AD3"/>
    <w:rsid w:val="00F92426"/>
    <w:rsid w:val="00F93C57"/>
    <w:rsid w:val="00F94FDD"/>
    <w:rsid w:val="00F950C9"/>
    <w:rsid w:val="00F95C16"/>
    <w:rsid w:val="00FA07C8"/>
    <w:rsid w:val="00FA549C"/>
    <w:rsid w:val="00FB0C08"/>
    <w:rsid w:val="00FB155A"/>
    <w:rsid w:val="00FB2901"/>
    <w:rsid w:val="00FB2990"/>
    <w:rsid w:val="00FC099E"/>
    <w:rsid w:val="00FC104B"/>
    <w:rsid w:val="00FC2A1C"/>
    <w:rsid w:val="00FD2651"/>
    <w:rsid w:val="00FD40D2"/>
    <w:rsid w:val="00FE0F58"/>
    <w:rsid w:val="00FF4C38"/>
    <w:rsid w:val="00FF58BB"/>
    <w:rsid w:val="00FF745E"/>
    <w:rsid w:val="00FF7E9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E70A08"/>
  <w15:chartTrackingRefBased/>
  <w15:docId w15:val="{EC2AAC35-8C36-4435-AF58-0AAF72DC04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5585"/>
    <w:pPr>
      <w:jc w:val="center"/>
      <w:outlineLvl w:val="0"/>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0804"/>
    <w:pPr>
      <w:ind w:left="720"/>
      <w:contextualSpacing/>
    </w:pPr>
  </w:style>
  <w:style w:type="paragraph" w:styleId="NormalWeb">
    <w:name w:val="Normal (Web)"/>
    <w:basedOn w:val="Normal"/>
    <w:uiPriority w:val="99"/>
    <w:semiHidden/>
    <w:unhideWhenUsed/>
    <w:rsid w:val="00F14EEC"/>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styleId="Emphasis">
    <w:name w:val="Emphasis"/>
    <w:basedOn w:val="DefaultParagraphFont"/>
    <w:uiPriority w:val="20"/>
    <w:qFormat/>
    <w:rsid w:val="00F14EEC"/>
    <w:rPr>
      <w:i/>
      <w:iCs/>
    </w:rPr>
  </w:style>
  <w:style w:type="paragraph" w:styleId="Caption">
    <w:name w:val="caption"/>
    <w:basedOn w:val="Normal"/>
    <w:next w:val="Normal"/>
    <w:uiPriority w:val="35"/>
    <w:unhideWhenUsed/>
    <w:qFormat/>
    <w:rsid w:val="00C10A77"/>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685A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5A43"/>
    <w:rPr>
      <w:rFonts w:ascii="Segoe UI" w:hAnsi="Segoe UI" w:cs="Segoe UI"/>
      <w:sz w:val="18"/>
      <w:szCs w:val="18"/>
    </w:rPr>
  </w:style>
  <w:style w:type="paragraph" w:styleId="NoSpacing">
    <w:name w:val="No Spacing"/>
    <w:link w:val="NoSpacingChar"/>
    <w:uiPriority w:val="1"/>
    <w:qFormat/>
    <w:rsid w:val="00416850"/>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416850"/>
    <w:rPr>
      <w:rFonts w:eastAsiaTheme="minorEastAsia"/>
      <w:lang w:val="en-US"/>
    </w:rPr>
  </w:style>
  <w:style w:type="table" w:styleId="TableGrid">
    <w:name w:val="Table Grid"/>
    <w:basedOn w:val="TableNormal"/>
    <w:uiPriority w:val="39"/>
    <w:rsid w:val="001852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51283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83021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D85585"/>
    <w:rPr>
      <w:rFonts w:ascii="Times New Roman" w:hAnsi="Times New Roman" w:cs="Times New Roman"/>
      <w:b/>
      <w:bCs/>
      <w:sz w:val="24"/>
      <w:szCs w:val="24"/>
    </w:rPr>
  </w:style>
  <w:style w:type="character" w:styleId="CommentReference">
    <w:name w:val="annotation reference"/>
    <w:basedOn w:val="DefaultParagraphFont"/>
    <w:uiPriority w:val="99"/>
    <w:semiHidden/>
    <w:unhideWhenUsed/>
    <w:rsid w:val="00D85585"/>
    <w:rPr>
      <w:sz w:val="16"/>
      <w:szCs w:val="16"/>
    </w:rPr>
  </w:style>
  <w:style w:type="paragraph" w:styleId="CommentText">
    <w:name w:val="annotation text"/>
    <w:basedOn w:val="Normal"/>
    <w:link w:val="CommentTextChar"/>
    <w:uiPriority w:val="99"/>
    <w:semiHidden/>
    <w:unhideWhenUsed/>
    <w:rsid w:val="00D85585"/>
    <w:pPr>
      <w:spacing w:line="240" w:lineRule="auto"/>
    </w:pPr>
    <w:rPr>
      <w:sz w:val="20"/>
      <w:szCs w:val="20"/>
    </w:rPr>
  </w:style>
  <w:style w:type="character" w:customStyle="1" w:styleId="CommentTextChar">
    <w:name w:val="Comment Text Char"/>
    <w:basedOn w:val="DefaultParagraphFont"/>
    <w:link w:val="CommentText"/>
    <w:uiPriority w:val="99"/>
    <w:semiHidden/>
    <w:rsid w:val="00D85585"/>
    <w:rPr>
      <w:sz w:val="20"/>
      <w:szCs w:val="20"/>
    </w:rPr>
  </w:style>
  <w:style w:type="paragraph" w:styleId="CommentSubject">
    <w:name w:val="annotation subject"/>
    <w:basedOn w:val="CommentText"/>
    <w:next w:val="CommentText"/>
    <w:link w:val="CommentSubjectChar"/>
    <w:uiPriority w:val="99"/>
    <w:semiHidden/>
    <w:unhideWhenUsed/>
    <w:rsid w:val="00D85585"/>
    <w:rPr>
      <w:b/>
      <w:bCs/>
    </w:rPr>
  </w:style>
  <w:style w:type="character" w:customStyle="1" w:styleId="CommentSubjectChar">
    <w:name w:val="Comment Subject Char"/>
    <w:basedOn w:val="CommentTextChar"/>
    <w:link w:val="CommentSubject"/>
    <w:uiPriority w:val="99"/>
    <w:semiHidden/>
    <w:rsid w:val="00D85585"/>
    <w:rPr>
      <w:b/>
      <w:bCs/>
      <w:sz w:val="20"/>
      <w:szCs w:val="20"/>
    </w:rPr>
  </w:style>
  <w:style w:type="paragraph" w:styleId="Header">
    <w:name w:val="header"/>
    <w:basedOn w:val="Normal"/>
    <w:link w:val="HeaderChar"/>
    <w:uiPriority w:val="99"/>
    <w:unhideWhenUsed/>
    <w:rsid w:val="002A70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A7091"/>
  </w:style>
  <w:style w:type="paragraph" w:styleId="Footer">
    <w:name w:val="footer"/>
    <w:basedOn w:val="Normal"/>
    <w:link w:val="FooterChar"/>
    <w:uiPriority w:val="99"/>
    <w:unhideWhenUsed/>
    <w:rsid w:val="002A70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A7091"/>
  </w:style>
  <w:style w:type="paragraph" w:styleId="Revision">
    <w:name w:val="Revision"/>
    <w:hidden/>
    <w:uiPriority w:val="99"/>
    <w:semiHidden/>
    <w:rsid w:val="002A709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6785661">
      <w:bodyDiv w:val="1"/>
      <w:marLeft w:val="0"/>
      <w:marRight w:val="0"/>
      <w:marTop w:val="0"/>
      <w:marBottom w:val="0"/>
      <w:divBdr>
        <w:top w:val="none" w:sz="0" w:space="0" w:color="auto"/>
        <w:left w:val="none" w:sz="0" w:space="0" w:color="auto"/>
        <w:bottom w:val="none" w:sz="0" w:space="0" w:color="auto"/>
        <w:right w:val="none" w:sz="0" w:space="0" w:color="auto"/>
      </w:divBdr>
    </w:div>
    <w:div w:id="1317143612">
      <w:bodyDiv w:val="1"/>
      <w:marLeft w:val="0"/>
      <w:marRight w:val="0"/>
      <w:marTop w:val="0"/>
      <w:marBottom w:val="0"/>
      <w:divBdr>
        <w:top w:val="none" w:sz="0" w:space="0" w:color="auto"/>
        <w:left w:val="none" w:sz="0" w:space="0" w:color="auto"/>
        <w:bottom w:val="none" w:sz="0" w:space="0" w:color="auto"/>
        <w:right w:val="none" w:sz="0" w:space="0" w:color="auto"/>
      </w:divBdr>
    </w:div>
    <w:div w:id="21355189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09-1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D6EE8B1-7E38-4E38-AF26-257B26A318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0</Pages>
  <Words>50824</Words>
  <Characters>289699</Characters>
  <Application>Microsoft Office Word</Application>
  <DocSecurity>0</DocSecurity>
  <Lines>2414</Lines>
  <Paragraphs>6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en Ryall</dc:creator>
  <cp:keywords/>
  <dc:description/>
  <cp:lastModifiedBy>Damien Ryall</cp:lastModifiedBy>
  <cp:revision>2</cp:revision>
  <cp:lastPrinted>2020-01-28T17:59:00Z</cp:lastPrinted>
  <dcterms:created xsi:type="dcterms:W3CDTF">2020-02-11T13:25:00Z</dcterms:created>
  <dcterms:modified xsi:type="dcterms:W3CDTF">2020-02-11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edd2709-9fe8-3aa9-9d9a-ba8e9dd6b51a</vt:lpwstr>
  </property>
  <property fmtid="{D5CDD505-2E9C-101B-9397-08002B2CF9AE}" pid="24" name="Mendeley Citation Style_1">
    <vt:lpwstr>http://www.zotero.org/styles/apa</vt:lpwstr>
  </property>
</Properties>
</file>